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8B00A6" w14:textId="70F6302C" w:rsidR="003705EB" w:rsidRPr="000F6B0F" w:rsidRDefault="00DA69C1" w:rsidP="003705EB">
      <w:pPr>
        <w:suppressAutoHyphens/>
        <w:adjustRightInd w:val="0"/>
        <w:jc w:val="center"/>
        <w:rPr>
          <w:sz w:val="28"/>
          <w:szCs w:val="28"/>
        </w:rPr>
      </w:pPr>
      <w:r w:rsidRPr="000F6B0F">
        <w:rPr>
          <w:bCs/>
          <w:sz w:val="28"/>
          <w:szCs w:val="28"/>
        </w:rPr>
        <w:t>TỔNG LIÊN ĐOÀN LAO ĐỘNG VIỆT NAM</w:t>
      </w:r>
      <w:r w:rsidR="003705EB" w:rsidRPr="000F6B0F">
        <w:rPr>
          <w:b/>
          <w:bCs/>
          <w:sz w:val="28"/>
          <w:szCs w:val="28"/>
        </w:rPr>
        <w:t xml:space="preserve"> </w:t>
      </w:r>
    </w:p>
    <w:p w14:paraId="28557464" w14:textId="47CFFDE3" w:rsidR="003705EB" w:rsidRPr="000F6B0F" w:rsidRDefault="00DA69C1" w:rsidP="003705EB">
      <w:pPr>
        <w:suppressAutoHyphens/>
        <w:adjustRightInd w:val="0"/>
        <w:jc w:val="center"/>
        <w:rPr>
          <w:sz w:val="28"/>
          <w:szCs w:val="28"/>
        </w:rPr>
      </w:pPr>
      <w:r w:rsidRPr="000F6B0F">
        <w:rPr>
          <w:b/>
          <w:bCs/>
          <w:sz w:val="28"/>
          <w:szCs w:val="28"/>
        </w:rPr>
        <w:t xml:space="preserve">TRƯỜNG ĐẠI HỌC TÔN ĐỨC THẮNG </w:t>
      </w:r>
      <w:r w:rsidR="003705EB" w:rsidRPr="000F6B0F">
        <w:rPr>
          <w:sz w:val="28"/>
          <w:szCs w:val="28"/>
        </w:rPr>
        <w:t xml:space="preserve"> </w:t>
      </w:r>
      <w:r w:rsidRPr="000F6B0F">
        <w:rPr>
          <w:sz w:val="28"/>
          <w:szCs w:val="28"/>
        </w:rPr>
        <w:t xml:space="preserve"> </w:t>
      </w:r>
    </w:p>
    <w:p w14:paraId="4CE6127C" w14:textId="349C0325" w:rsidR="003705EB" w:rsidRPr="000F6B0F" w:rsidRDefault="00DA69C1" w:rsidP="003705EB">
      <w:pPr>
        <w:suppressAutoHyphens/>
        <w:adjustRightInd w:val="0"/>
        <w:ind w:right="49"/>
        <w:jc w:val="center"/>
        <w:rPr>
          <w:sz w:val="28"/>
          <w:szCs w:val="28"/>
        </w:rPr>
      </w:pPr>
      <w:r w:rsidRPr="000F6B0F">
        <w:rPr>
          <w:b/>
          <w:bCs/>
          <w:sz w:val="28"/>
          <w:szCs w:val="28"/>
        </w:rPr>
        <w:t>KHOA CÔNG NGHỆ THÔNG TIN</w:t>
      </w:r>
    </w:p>
    <w:p w14:paraId="31600301" w14:textId="77777777" w:rsidR="003705EB" w:rsidRPr="000F6B0F" w:rsidRDefault="003705EB" w:rsidP="003705EB">
      <w:pPr>
        <w:suppressAutoHyphens/>
        <w:adjustRightInd w:val="0"/>
        <w:ind w:right="49" w:firstLine="720"/>
        <w:jc w:val="center"/>
      </w:pPr>
    </w:p>
    <w:p w14:paraId="4B5FFCAD" w14:textId="77777777" w:rsidR="003705EB" w:rsidRPr="000F6B0F" w:rsidRDefault="003705EB" w:rsidP="003705EB">
      <w:pPr>
        <w:suppressAutoHyphens/>
        <w:adjustRightInd w:val="0"/>
        <w:ind w:right="49"/>
        <w:jc w:val="center"/>
        <w:rPr>
          <w:b/>
          <w:sz w:val="28"/>
          <w:szCs w:val="28"/>
        </w:rPr>
      </w:pPr>
      <w:r w:rsidRPr="000F6B0F">
        <w:rPr>
          <w:noProof/>
        </w:rPr>
        <w:drawing>
          <wp:anchor distT="0" distB="0" distL="114300" distR="114300" simplePos="0" relativeHeight="251659264" behindDoc="0" locked="0" layoutInCell="1" allowOverlap="1" wp14:anchorId="7E1E2477" wp14:editId="6569D892">
            <wp:simplePos x="0" y="0"/>
            <wp:positionH relativeFrom="column">
              <wp:posOffset>2202815</wp:posOffset>
            </wp:positionH>
            <wp:positionV relativeFrom="paragraph">
              <wp:posOffset>133350</wp:posOffset>
            </wp:positionV>
            <wp:extent cx="1487170" cy="822960"/>
            <wp:effectExtent l="0" t="0" r="0" b="0"/>
            <wp:wrapSquare wrapText="bothSides"/>
            <wp:docPr id="1" name="Picture 1"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and blue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170" cy="822960"/>
                    </a:xfrm>
                    <a:prstGeom prst="rect">
                      <a:avLst/>
                    </a:prstGeom>
                    <a:noFill/>
                    <a:ln>
                      <a:noFill/>
                    </a:ln>
                  </pic:spPr>
                </pic:pic>
              </a:graphicData>
            </a:graphic>
          </wp:anchor>
        </w:drawing>
      </w:r>
    </w:p>
    <w:p w14:paraId="3C6D6558" w14:textId="77777777" w:rsidR="003705EB" w:rsidRPr="000F6B0F" w:rsidRDefault="003705EB" w:rsidP="003705EB">
      <w:pPr>
        <w:suppressAutoHyphens/>
        <w:adjustRightInd w:val="0"/>
        <w:ind w:right="49"/>
        <w:jc w:val="center"/>
        <w:rPr>
          <w:b/>
          <w:sz w:val="28"/>
          <w:szCs w:val="28"/>
        </w:rPr>
      </w:pPr>
    </w:p>
    <w:p w14:paraId="4BD5BB68" w14:textId="77777777" w:rsidR="003705EB" w:rsidRPr="000F6B0F" w:rsidRDefault="003705EB" w:rsidP="003705EB">
      <w:pPr>
        <w:suppressAutoHyphens/>
        <w:adjustRightInd w:val="0"/>
        <w:ind w:right="49"/>
        <w:jc w:val="center"/>
        <w:rPr>
          <w:b/>
          <w:sz w:val="28"/>
          <w:szCs w:val="28"/>
        </w:rPr>
      </w:pPr>
    </w:p>
    <w:p w14:paraId="618367D6" w14:textId="77777777" w:rsidR="003705EB" w:rsidRPr="000F6B0F" w:rsidRDefault="003705EB" w:rsidP="003705EB">
      <w:pPr>
        <w:suppressAutoHyphens/>
        <w:adjustRightInd w:val="0"/>
        <w:ind w:right="49" w:firstLine="720"/>
        <w:jc w:val="center"/>
        <w:rPr>
          <w:b/>
          <w:sz w:val="28"/>
          <w:szCs w:val="28"/>
        </w:rPr>
      </w:pPr>
    </w:p>
    <w:p w14:paraId="09335B88" w14:textId="77777777" w:rsidR="003705EB" w:rsidRPr="000F6B0F" w:rsidRDefault="003705EB" w:rsidP="003705EB">
      <w:pPr>
        <w:suppressAutoHyphens/>
        <w:adjustRightInd w:val="0"/>
        <w:ind w:right="49" w:hanging="142"/>
        <w:jc w:val="center"/>
        <w:rPr>
          <w:b/>
          <w:sz w:val="28"/>
          <w:szCs w:val="28"/>
        </w:rPr>
      </w:pPr>
    </w:p>
    <w:p w14:paraId="124B1B45" w14:textId="77777777" w:rsidR="003705EB" w:rsidRPr="000F6B0F" w:rsidRDefault="003705EB" w:rsidP="003705EB">
      <w:pPr>
        <w:suppressAutoHyphens/>
        <w:adjustRightInd w:val="0"/>
        <w:ind w:right="49" w:hanging="142"/>
        <w:jc w:val="center"/>
        <w:rPr>
          <w:b/>
          <w:sz w:val="28"/>
          <w:szCs w:val="28"/>
        </w:rPr>
      </w:pPr>
    </w:p>
    <w:p w14:paraId="6661D5A5" w14:textId="77777777" w:rsidR="003705EB" w:rsidRPr="000F6B0F" w:rsidRDefault="003705EB" w:rsidP="003705EB">
      <w:pPr>
        <w:suppressAutoHyphens/>
        <w:adjustRightInd w:val="0"/>
        <w:ind w:right="49" w:hanging="142"/>
        <w:jc w:val="center"/>
        <w:rPr>
          <w:b/>
          <w:sz w:val="28"/>
          <w:szCs w:val="28"/>
        </w:rPr>
      </w:pPr>
    </w:p>
    <w:p w14:paraId="524E01E4" w14:textId="77777777" w:rsidR="003705EB" w:rsidRPr="000F6B0F" w:rsidRDefault="003705EB" w:rsidP="003705EB">
      <w:pPr>
        <w:suppressAutoHyphens/>
        <w:adjustRightInd w:val="0"/>
        <w:ind w:right="49" w:hanging="142"/>
        <w:jc w:val="center"/>
        <w:rPr>
          <w:b/>
          <w:sz w:val="28"/>
          <w:szCs w:val="28"/>
        </w:rPr>
      </w:pPr>
    </w:p>
    <w:p w14:paraId="15AB77B3" w14:textId="7DE0A9B0" w:rsidR="003705EB" w:rsidRPr="000F6B0F" w:rsidRDefault="003705EB" w:rsidP="003705EB">
      <w:pPr>
        <w:suppressAutoHyphens/>
        <w:adjustRightInd w:val="0"/>
        <w:ind w:right="49" w:hanging="142"/>
        <w:jc w:val="center"/>
        <w:rPr>
          <w:b/>
          <w:sz w:val="28"/>
          <w:szCs w:val="28"/>
        </w:rPr>
      </w:pPr>
      <w:r w:rsidRPr="000F6B0F">
        <w:rPr>
          <w:b/>
          <w:sz w:val="28"/>
          <w:szCs w:val="28"/>
        </w:rPr>
        <w:t>L</w:t>
      </w:r>
      <w:r w:rsidR="00DA69C1" w:rsidRPr="000F6B0F">
        <w:rPr>
          <w:b/>
          <w:sz w:val="28"/>
          <w:szCs w:val="28"/>
        </w:rPr>
        <w:t>Ê</w:t>
      </w:r>
      <w:r w:rsidRPr="000F6B0F">
        <w:rPr>
          <w:b/>
          <w:sz w:val="28"/>
          <w:szCs w:val="28"/>
        </w:rPr>
        <w:t xml:space="preserve"> TH</w:t>
      </w:r>
      <w:r w:rsidR="00DA69C1" w:rsidRPr="000F6B0F">
        <w:rPr>
          <w:b/>
          <w:sz w:val="28"/>
          <w:szCs w:val="28"/>
        </w:rPr>
        <w:t>À</w:t>
      </w:r>
      <w:r w:rsidRPr="000F6B0F">
        <w:rPr>
          <w:b/>
          <w:sz w:val="28"/>
          <w:szCs w:val="28"/>
        </w:rPr>
        <w:t>NH TI</w:t>
      </w:r>
      <w:r w:rsidR="00DA69C1" w:rsidRPr="000F6B0F">
        <w:rPr>
          <w:b/>
          <w:sz w:val="28"/>
          <w:szCs w:val="28"/>
        </w:rPr>
        <w:t>Ế</w:t>
      </w:r>
      <w:r w:rsidRPr="000F6B0F">
        <w:rPr>
          <w:b/>
          <w:sz w:val="28"/>
          <w:szCs w:val="28"/>
        </w:rPr>
        <w:t>N – 521H0485</w:t>
      </w:r>
    </w:p>
    <w:p w14:paraId="05B74653" w14:textId="24C1B4CD" w:rsidR="006860A8" w:rsidRPr="000F6B0F" w:rsidRDefault="00F448F0" w:rsidP="003705EB">
      <w:pPr>
        <w:suppressAutoHyphens/>
        <w:adjustRightInd w:val="0"/>
        <w:ind w:right="49" w:hanging="142"/>
        <w:jc w:val="center"/>
        <w:rPr>
          <w:b/>
          <w:sz w:val="28"/>
          <w:szCs w:val="28"/>
        </w:rPr>
      </w:pPr>
      <w:r w:rsidRPr="000F6B0F">
        <w:rPr>
          <w:b/>
          <w:sz w:val="28"/>
          <w:szCs w:val="28"/>
        </w:rPr>
        <w:t>PH</w:t>
      </w:r>
      <w:r w:rsidR="00DA69C1" w:rsidRPr="000F6B0F">
        <w:rPr>
          <w:b/>
          <w:sz w:val="28"/>
          <w:szCs w:val="28"/>
        </w:rPr>
        <w:t>Ạ</w:t>
      </w:r>
      <w:r w:rsidRPr="000F6B0F">
        <w:rPr>
          <w:b/>
          <w:sz w:val="28"/>
          <w:szCs w:val="28"/>
        </w:rPr>
        <w:t>M V</w:t>
      </w:r>
      <w:r w:rsidR="00DA69C1" w:rsidRPr="000F6B0F">
        <w:rPr>
          <w:b/>
          <w:sz w:val="28"/>
          <w:szCs w:val="28"/>
        </w:rPr>
        <w:t>Ă</w:t>
      </w:r>
      <w:r w:rsidRPr="000F6B0F">
        <w:rPr>
          <w:b/>
          <w:sz w:val="28"/>
          <w:szCs w:val="28"/>
        </w:rPr>
        <w:t>N TI</w:t>
      </w:r>
      <w:r w:rsidR="00DA69C1" w:rsidRPr="000F6B0F">
        <w:rPr>
          <w:b/>
          <w:sz w:val="28"/>
          <w:szCs w:val="28"/>
        </w:rPr>
        <w:t>Ế</w:t>
      </w:r>
      <w:r w:rsidRPr="000F6B0F">
        <w:rPr>
          <w:b/>
          <w:sz w:val="28"/>
          <w:szCs w:val="28"/>
        </w:rPr>
        <w:t xml:space="preserve">N </w:t>
      </w:r>
      <w:r w:rsidR="00DA69C1" w:rsidRPr="000F6B0F">
        <w:rPr>
          <w:b/>
          <w:sz w:val="28"/>
          <w:szCs w:val="28"/>
        </w:rPr>
        <w:t>ĐẠ</w:t>
      </w:r>
      <w:r w:rsidRPr="000F6B0F">
        <w:rPr>
          <w:b/>
          <w:sz w:val="28"/>
          <w:szCs w:val="28"/>
        </w:rPr>
        <w:t>T</w:t>
      </w:r>
      <w:r w:rsidR="006860A8" w:rsidRPr="000F6B0F">
        <w:rPr>
          <w:b/>
          <w:sz w:val="28"/>
          <w:szCs w:val="28"/>
        </w:rPr>
        <w:t xml:space="preserve"> – </w:t>
      </w:r>
      <w:r w:rsidRPr="000F6B0F">
        <w:rPr>
          <w:b/>
          <w:sz w:val="28"/>
          <w:szCs w:val="28"/>
        </w:rPr>
        <w:t>521H0030</w:t>
      </w:r>
    </w:p>
    <w:p w14:paraId="3AF216FE" w14:textId="613755C5" w:rsidR="003705EB" w:rsidRPr="000F6B0F" w:rsidRDefault="003705EB" w:rsidP="003705EB">
      <w:pPr>
        <w:spacing w:line="298" w:lineRule="exact"/>
        <w:ind w:right="49"/>
        <w:jc w:val="center"/>
        <w:rPr>
          <w:sz w:val="28"/>
          <w:szCs w:val="28"/>
        </w:rPr>
      </w:pPr>
    </w:p>
    <w:p w14:paraId="7468D7A0" w14:textId="77777777" w:rsidR="003705EB" w:rsidRPr="000F6B0F" w:rsidRDefault="003705EB" w:rsidP="003705EB">
      <w:pPr>
        <w:pStyle w:val="BodyText"/>
        <w:ind w:right="49"/>
        <w:jc w:val="center"/>
        <w:rPr>
          <w:sz w:val="28"/>
        </w:rPr>
      </w:pPr>
    </w:p>
    <w:p w14:paraId="75250EA8" w14:textId="77777777" w:rsidR="003705EB" w:rsidRPr="000F6B0F" w:rsidRDefault="003705EB" w:rsidP="003705EB">
      <w:pPr>
        <w:pStyle w:val="BodyText"/>
        <w:ind w:right="49"/>
        <w:jc w:val="center"/>
        <w:rPr>
          <w:sz w:val="28"/>
        </w:rPr>
      </w:pPr>
    </w:p>
    <w:p w14:paraId="29B034D9" w14:textId="77777777" w:rsidR="003705EB" w:rsidRPr="000F6B0F" w:rsidRDefault="003705EB" w:rsidP="003705EB">
      <w:pPr>
        <w:pStyle w:val="BodyText"/>
        <w:ind w:right="49"/>
        <w:jc w:val="center"/>
        <w:rPr>
          <w:sz w:val="28"/>
        </w:rPr>
      </w:pPr>
    </w:p>
    <w:p w14:paraId="67E83F5F" w14:textId="77777777" w:rsidR="003705EB" w:rsidRPr="000F6B0F" w:rsidRDefault="003705EB" w:rsidP="003705EB">
      <w:pPr>
        <w:pStyle w:val="BodyText"/>
        <w:ind w:right="49"/>
        <w:jc w:val="center"/>
        <w:rPr>
          <w:sz w:val="8"/>
        </w:rPr>
      </w:pPr>
    </w:p>
    <w:p w14:paraId="53D417D8" w14:textId="31F9A37A" w:rsidR="003705EB" w:rsidRPr="000F6B0F" w:rsidRDefault="00BF6484" w:rsidP="003705EB">
      <w:pPr>
        <w:ind w:right="49"/>
        <w:jc w:val="center"/>
        <w:rPr>
          <w:b/>
          <w:sz w:val="48"/>
          <w:szCs w:val="48"/>
        </w:rPr>
      </w:pPr>
      <w:bookmarkStart w:id="0" w:name="_Hlk153632150"/>
      <w:r w:rsidRPr="000F6B0F">
        <w:rPr>
          <w:b/>
          <w:sz w:val="48"/>
          <w:szCs w:val="48"/>
        </w:rPr>
        <w:t>PHÁT TRIỂN ỨNG DỤNG DI ĐỘNG QUẢN LÝ HẠN SỬ DỤNG CỦA ĐỒ ĂN</w:t>
      </w:r>
    </w:p>
    <w:bookmarkEnd w:id="0"/>
    <w:p w14:paraId="4473200A" w14:textId="77777777" w:rsidR="003705EB" w:rsidRPr="000F6B0F" w:rsidRDefault="003705EB" w:rsidP="003705EB">
      <w:pPr>
        <w:pStyle w:val="BodyText"/>
        <w:ind w:right="49"/>
        <w:jc w:val="center"/>
        <w:rPr>
          <w:sz w:val="50"/>
        </w:rPr>
      </w:pPr>
    </w:p>
    <w:p w14:paraId="714E2F0A" w14:textId="77777777" w:rsidR="003705EB" w:rsidRPr="000F6B0F" w:rsidRDefault="003705EB" w:rsidP="00DC160C">
      <w:pPr>
        <w:pStyle w:val="BodyText"/>
        <w:ind w:right="49"/>
        <w:rPr>
          <w:sz w:val="50"/>
        </w:rPr>
      </w:pPr>
    </w:p>
    <w:p w14:paraId="0FA0ECE3" w14:textId="77777777" w:rsidR="003705EB" w:rsidRPr="000F6B0F" w:rsidRDefault="003705EB" w:rsidP="003705EB">
      <w:pPr>
        <w:pStyle w:val="BodyText"/>
        <w:ind w:right="49"/>
        <w:jc w:val="center"/>
        <w:rPr>
          <w:sz w:val="50"/>
        </w:rPr>
      </w:pPr>
    </w:p>
    <w:p w14:paraId="13784440" w14:textId="417085DE" w:rsidR="003705EB" w:rsidRPr="000F6B0F" w:rsidRDefault="000739BF" w:rsidP="003705EB">
      <w:pPr>
        <w:tabs>
          <w:tab w:val="left" w:pos="7830"/>
        </w:tabs>
        <w:ind w:right="49"/>
        <w:jc w:val="center"/>
        <w:rPr>
          <w:b/>
          <w:sz w:val="44"/>
          <w:szCs w:val="44"/>
        </w:rPr>
      </w:pPr>
      <w:bookmarkStart w:id="1" w:name="_Hlk153632163"/>
      <w:r w:rsidRPr="000F6B0F">
        <w:rPr>
          <w:b/>
          <w:sz w:val="44"/>
          <w:szCs w:val="44"/>
        </w:rPr>
        <w:t>ĐỒ ÁN CUỐI KỲ MÔN MẪU THIẾT KẾ</w:t>
      </w:r>
    </w:p>
    <w:bookmarkEnd w:id="1"/>
    <w:p w14:paraId="1132537F" w14:textId="6B2EAC80" w:rsidR="003705EB" w:rsidRPr="000F6B0F" w:rsidRDefault="000739BF" w:rsidP="003705EB">
      <w:pPr>
        <w:pStyle w:val="BodyText"/>
        <w:tabs>
          <w:tab w:val="left" w:pos="3919"/>
        </w:tabs>
        <w:ind w:right="49"/>
        <w:jc w:val="center"/>
        <w:rPr>
          <w:b/>
          <w:bCs/>
          <w:sz w:val="44"/>
          <w:szCs w:val="44"/>
        </w:rPr>
      </w:pPr>
      <w:r w:rsidRPr="000F6B0F">
        <w:rPr>
          <w:b/>
          <w:bCs/>
          <w:sz w:val="44"/>
          <w:szCs w:val="44"/>
        </w:rPr>
        <w:t>KỸ THUẬT PHẦN MỀM</w:t>
      </w:r>
    </w:p>
    <w:p w14:paraId="3F7C9B1D" w14:textId="77777777" w:rsidR="003705EB" w:rsidRPr="000F6B0F" w:rsidRDefault="003705EB" w:rsidP="003705EB">
      <w:pPr>
        <w:ind w:right="49"/>
        <w:jc w:val="center"/>
        <w:rPr>
          <w:sz w:val="26"/>
        </w:rPr>
      </w:pPr>
    </w:p>
    <w:p w14:paraId="2A578040" w14:textId="77777777" w:rsidR="003705EB" w:rsidRPr="000F6B0F" w:rsidRDefault="003705EB" w:rsidP="003705EB">
      <w:pPr>
        <w:ind w:right="49"/>
        <w:jc w:val="center"/>
        <w:rPr>
          <w:sz w:val="26"/>
        </w:rPr>
      </w:pPr>
    </w:p>
    <w:p w14:paraId="1F8CCCE4" w14:textId="17D7308D" w:rsidR="003705EB" w:rsidRPr="000F6B0F" w:rsidRDefault="003705EB" w:rsidP="00DC160C">
      <w:pPr>
        <w:tabs>
          <w:tab w:val="left" w:pos="3948"/>
        </w:tabs>
        <w:ind w:right="49"/>
        <w:rPr>
          <w:sz w:val="26"/>
        </w:rPr>
      </w:pPr>
    </w:p>
    <w:p w14:paraId="63A5805E" w14:textId="77777777" w:rsidR="00D0282D" w:rsidRPr="000F6B0F" w:rsidRDefault="00D0282D" w:rsidP="00DC160C">
      <w:pPr>
        <w:tabs>
          <w:tab w:val="left" w:pos="3948"/>
        </w:tabs>
        <w:ind w:right="49"/>
        <w:rPr>
          <w:sz w:val="26"/>
        </w:rPr>
      </w:pPr>
    </w:p>
    <w:p w14:paraId="622E9454" w14:textId="77777777" w:rsidR="00D0282D" w:rsidRPr="000F6B0F" w:rsidRDefault="00D0282D" w:rsidP="00DC160C">
      <w:pPr>
        <w:tabs>
          <w:tab w:val="left" w:pos="3948"/>
        </w:tabs>
        <w:ind w:right="49"/>
        <w:rPr>
          <w:sz w:val="26"/>
        </w:rPr>
      </w:pPr>
    </w:p>
    <w:p w14:paraId="1960792A" w14:textId="77777777" w:rsidR="003705EB" w:rsidRPr="000F6B0F" w:rsidRDefault="003705EB" w:rsidP="003705EB">
      <w:pPr>
        <w:ind w:right="49"/>
        <w:jc w:val="center"/>
        <w:rPr>
          <w:sz w:val="26"/>
        </w:rPr>
      </w:pPr>
    </w:p>
    <w:p w14:paraId="6394B100" w14:textId="77777777" w:rsidR="003705EB" w:rsidRPr="000F6B0F" w:rsidRDefault="003705EB" w:rsidP="003705EB">
      <w:pPr>
        <w:ind w:right="49"/>
        <w:jc w:val="center"/>
        <w:rPr>
          <w:sz w:val="26"/>
        </w:rPr>
      </w:pPr>
    </w:p>
    <w:p w14:paraId="779D0F95" w14:textId="4BCD222A" w:rsidR="003705EB" w:rsidRPr="000F6B0F" w:rsidRDefault="000739BF" w:rsidP="003705EB">
      <w:pPr>
        <w:spacing w:before="10"/>
        <w:ind w:right="49"/>
        <w:jc w:val="center"/>
        <w:rPr>
          <w:b/>
          <w:sz w:val="28"/>
          <w:szCs w:val="24"/>
        </w:rPr>
      </w:pPr>
      <w:r w:rsidRPr="000F6B0F">
        <w:rPr>
          <w:b/>
          <w:sz w:val="28"/>
          <w:szCs w:val="24"/>
        </w:rPr>
        <w:t>THÀNH PHỐ HỒ CHÍ MINH</w:t>
      </w:r>
      <w:r w:rsidR="003705EB" w:rsidRPr="000F6B0F">
        <w:rPr>
          <w:b/>
          <w:sz w:val="28"/>
          <w:szCs w:val="24"/>
        </w:rPr>
        <w:t>, 202</w:t>
      </w:r>
      <w:r w:rsidRPr="000F6B0F">
        <w:rPr>
          <w:b/>
          <w:sz w:val="28"/>
          <w:szCs w:val="24"/>
        </w:rPr>
        <w:t>4</w:t>
      </w:r>
      <w:r w:rsidR="003705EB" w:rsidRPr="000F6B0F">
        <w:rPr>
          <w:b/>
          <w:sz w:val="28"/>
          <w:szCs w:val="24"/>
        </w:rPr>
        <w:br w:type="page"/>
      </w:r>
    </w:p>
    <w:p w14:paraId="43F055C2" w14:textId="7338B16F" w:rsidR="003705EB" w:rsidRPr="000F6B0F" w:rsidRDefault="000739BF" w:rsidP="003705EB">
      <w:pPr>
        <w:suppressAutoHyphens/>
        <w:adjustRightInd w:val="0"/>
        <w:jc w:val="center"/>
        <w:rPr>
          <w:sz w:val="28"/>
          <w:szCs w:val="28"/>
        </w:rPr>
      </w:pPr>
      <w:r w:rsidRPr="000F6B0F">
        <w:rPr>
          <w:bCs/>
          <w:sz w:val="28"/>
          <w:szCs w:val="28"/>
        </w:rPr>
        <w:lastRenderedPageBreak/>
        <w:t>TỔNG LIÊN ĐOÀN LAO ĐỘNG VIỆT NAM</w:t>
      </w:r>
    </w:p>
    <w:p w14:paraId="7616D554" w14:textId="62380651" w:rsidR="003705EB" w:rsidRPr="000F6B0F" w:rsidRDefault="000739BF" w:rsidP="003705EB">
      <w:pPr>
        <w:suppressAutoHyphens/>
        <w:adjustRightInd w:val="0"/>
        <w:jc w:val="center"/>
        <w:rPr>
          <w:b/>
          <w:bCs/>
          <w:sz w:val="28"/>
          <w:szCs w:val="28"/>
        </w:rPr>
      </w:pPr>
      <w:r w:rsidRPr="000F6B0F">
        <w:rPr>
          <w:b/>
          <w:bCs/>
          <w:sz w:val="28"/>
          <w:szCs w:val="28"/>
        </w:rPr>
        <w:t>TRƯỜNG ĐẠI HỌC TÔN ĐỨC THẮNG</w:t>
      </w:r>
    </w:p>
    <w:p w14:paraId="3876985E" w14:textId="54C4628A" w:rsidR="003705EB" w:rsidRPr="000F6B0F" w:rsidRDefault="000739BF" w:rsidP="003705EB">
      <w:pPr>
        <w:spacing w:before="4"/>
        <w:ind w:right="49"/>
        <w:jc w:val="center"/>
        <w:rPr>
          <w:b/>
          <w:bCs/>
          <w:sz w:val="28"/>
          <w:szCs w:val="28"/>
        </w:rPr>
      </w:pPr>
      <w:r w:rsidRPr="000F6B0F">
        <w:rPr>
          <w:b/>
          <w:bCs/>
          <w:sz w:val="28"/>
          <w:szCs w:val="28"/>
        </w:rPr>
        <w:t>KHOA CÔNG NGHỆ THÔNG TIN</w:t>
      </w:r>
    </w:p>
    <w:p w14:paraId="5BB1EBBF" w14:textId="77777777" w:rsidR="003705EB" w:rsidRPr="000F6B0F" w:rsidRDefault="003705EB" w:rsidP="003705EB">
      <w:pPr>
        <w:spacing w:before="4"/>
        <w:ind w:right="49"/>
        <w:jc w:val="center"/>
        <w:rPr>
          <w:sz w:val="28"/>
          <w:szCs w:val="28"/>
        </w:rPr>
      </w:pPr>
    </w:p>
    <w:p w14:paraId="288FD121" w14:textId="77777777" w:rsidR="003705EB" w:rsidRPr="000F6B0F" w:rsidRDefault="003705EB" w:rsidP="003705EB">
      <w:pPr>
        <w:pStyle w:val="BodyText"/>
        <w:spacing w:before="7"/>
        <w:ind w:right="49"/>
        <w:jc w:val="center"/>
        <w:rPr>
          <w:sz w:val="19"/>
        </w:rPr>
      </w:pPr>
      <w:r w:rsidRPr="000F6B0F">
        <w:rPr>
          <w:noProof/>
        </w:rPr>
        <w:drawing>
          <wp:inline distT="0" distB="0" distL="0" distR="0" wp14:anchorId="28A6563F" wp14:editId="1047765F">
            <wp:extent cx="1487606" cy="823567"/>
            <wp:effectExtent l="0" t="0" r="0" b="0"/>
            <wp:docPr id="4" name="Picture 4"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red and blue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5561" cy="839043"/>
                    </a:xfrm>
                    <a:prstGeom prst="rect">
                      <a:avLst/>
                    </a:prstGeom>
                    <a:noFill/>
                    <a:ln>
                      <a:noFill/>
                    </a:ln>
                  </pic:spPr>
                </pic:pic>
              </a:graphicData>
            </a:graphic>
          </wp:inline>
        </w:drawing>
      </w:r>
    </w:p>
    <w:p w14:paraId="30569457" w14:textId="77777777" w:rsidR="003705EB" w:rsidRPr="000F6B0F" w:rsidRDefault="003705EB" w:rsidP="003705EB">
      <w:pPr>
        <w:pStyle w:val="BodyText"/>
        <w:ind w:right="49"/>
        <w:jc w:val="center"/>
        <w:rPr>
          <w:sz w:val="28"/>
        </w:rPr>
      </w:pPr>
    </w:p>
    <w:p w14:paraId="04858DAC" w14:textId="77777777" w:rsidR="003705EB" w:rsidRPr="000F6B0F" w:rsidRDefault="003705EB" w:rsidP="003705EB">
      <w:pPr>
        <w:pStyle w:val="BodyText"/>
        <w:ind w:right="49"/>
        <w:jc w:val="center"/>
        <w:rPr>
          <w:sz w:val="28"/>
        </w:rPr>
      </w:pPr>
    </w:p>
    <w:p w14:paraId="1298BE94" w14:textId="77777777" w:rsidR="003705EB" w:rsidRPr="000F6B0F" w:rsidRDefault="003705EB" w:rsidP="003705EB">
      <w:pPr>
        <w:pStyle w:val="BodyText"/>
        <w:ind w:right="49"/>
        <w:jc w:val="center"/>
        <w:rPr>
          <w:sz w:val="16"/>
        </w:rPr>
      </w:pPr>
    </w:p>
    <w:p w14:paraId="08D3E4FF" w14:textId="77777777" w:rsidR="003705EB" w:rsidRPr="000F6B0F" w:rsidRDefault="003705EB" w:rsidP="003705EB">
      <w:pPr>
        <w:pStyle w:val="BodyText"/>
        <w:spacing w:before="1"/>
        <w:ind w:right="49"/>
        <w:jc w:val="center"/>
        <w:rPr>
          <w:sz w:val="38"/>
        </w:rPr>
      </w:pPr>
    </w:p>
    <w:p w14:paraId="4404CB13" w14:textId="0F22CEBB" w:rsidR="003705EB" w:rsidRPr="000F6B0F" w:rsidRDefault="003705EB" w:rsidP="003705EB">
      <w:pPr>
        <w:suppressAutoHyphens/>
        <w:adjustRightInd w:val="0"/>
        <w:ind w:right="49" w:hanging="142"/>
        <w:jc w:val="center"/>
        <w:rPr>
          <w:b/>
          <w:sz w:val="28"/>
          <w:szCs w:val="28"/>
        </w:rPr>
      </w:pPr>
      <w:r w:rsidRPr="000F6B0F">
        <w:rPr>
          <w:b/>
          <w:sz w:val="28"/>
          <w:szCs w:val="28"/>
        </w:rPr>
        <w:t>L</w:t>
      </w:r>
      <w:r w:rsidR="000739BF" w:rsidRPr="000F6B0F">
        <w:rPr>
          <w:b/>
          <w:sz w:val="28"/>
          <w:szCs w:val="28"/>
        </w:rPr>
        <w:t>Ê</w:t>
      </w:r>
      <w:r w:rsidRPr="000F6B0F">
        <w:rPr>
          <w:b/>
          <w:sz w:val="28"/>
          <w:szCs w:val="28"/>
        </w:rPr>
        <w:t xml:space="preserve"> TH</w:t>
      </w:r>
      <w:r w:rsidR="000739BF" w:rsidRPr="000F6B0F">
        <w:rPr>
          <w:b/>
          <w:sz w:val="28"/>
          <w:szCs w:val="28"/>
        </w:rPr>
        <w:t>ÀN</w:t>
      </w:r>
      <w:r w:rsidRPr="000F6B0F">
        <w:rPr>
          <w:b/>
          <w:sz w:val="28"/>
          <w:szCs w:val="28"/>
        </w:rPr>
        <w:t>H TI</w:t>
      </w:r>
      <w:r w:rsidR="000739BF" w:rsidRPr="000F6B0F">
        <w:rPr>
          <w:b/>
          <w:sz w:val="28"/>
          <w:szCs w:val="28"/>
        </w:rPr>
        <w:t>Ế</w:t>
      </w:r>
      <w:r w:rsidRPr="000F6B0F">
        <w:rPr>
          <w:b/>
          <w:sz w:val="28"/>
          <w:szCs w:val="28"/>
        </w:rPr>
        <w:t>N – 521H0485</w:t>
      </w:r>
    </w:p>
    <w:p w14:paraId="4FD13D34" w14:textId="3A640A57" w:rsidR="007334AB" w:rsidRPr="000F6B0F" w:rsidRDefault="00F448F0" w:rsidP="003705EB">
      <w:pPr>
        <w:suppressAutoHyphens/>
        <w:adjustRightInd w:val="0"/>
        <w:ind w:right="49" w:hanging="142"/>
        <w:jc w:val="center"/>
        <w:rPr>
          <w:b/>
          <w:sz w:val="28"/>
          <w:szCs w:val="28"/>
        </w:rPr>
      </w:pPr>
      <w:r w:rsidRPr="000F6B0F">
        <w:rPr>
          <w:b/>
          <w:sz w:val="28"/>
          <w:szCs w:val="28"/>
        </w:rPr>
        <w:t>PH</w:t>
      </w:r>
      <w:r w:rsidR="000739BF" w:rsidRPr="000F6B0F">
        <w:rPr>
          <w:b/>
          <w:sz w:val="28"/>
          <w:szCs w:val="28"/>
        </w:rPr>
        <w:t>Ạ</w:t>
      </w:r>
      <w:r w:rsidRPr="000F6B0F">
        <w:rPr>
          <w:b/>
          <w:sz w:val="28"/>
          <w:szCs w:val="28"/>
        </w:rPr>
        <w:t>M V</w:t>
      </w:r>
      <w:r w:rsidR="000739BF" w:rsidRPr="000F6B0F">
        <w:rPr>
          <w:b/>
          <w:sz w:val="28"/>
          <w:szCs w:val="28"/>
        </w:rPr>
        <w:t>Ă</w:t>
      </w:r>
      <w:r w:rsidRPr="000F6B0F">
        <w:rPr>
          <w:b/>
          <w:sz w:val="28"/>
          <w:szCs w:val="28"/>
        </w:rPr>
        <w:t>N TI</w:t>
      </w:r>
      <w:r w:rsidR="000739BF" w:rsidRPr="000F6B0F">
        <w:rPr>
          <w:b/>
          <w:sz w:val="28"/>
          <w:szCs w:val="28"/>
        </w:rPr>
        <w:t>Ế</w:t>
      </w:r>
      <w:r w:rsidRPr="000F6B0F">
        <w:rPr>
          <w:b/>
          <w:sz w:val="28"/>
          <w:szCs w:val="28"/>
        </w:rPr>
        <w:t xml:space="preserve">N </w:t>
      </w:r>
      <w:r w:rsidR="000739BF" w:rsidRPr="000F6B0F">
        <w:rPr>
          <w:b/>
          <w:sz w:val="28"/>
          <w:szCs w:val="28"/>
        </w:rPr>
        <w:t>ĐẠ</w:t>
      </w:r>
      <w:r w:rsidRPr="000F6B0F">
        <w:rPr>
          <w:b/>
          <w:sz w:val="28"/>
          <w:szCs w:val="28"/>
        </w:rPr>
        <w:t>T</w:t>
      </w:r>
      <w:r w:rsidR="007334AB" w:rsidRPr="000F6B0F">
        <w:rPr>
          <w:b/>
          <w:sz w:val="28"/>
          <w:szCs w:val="28"/>
        </w:rPr>
        <w:t xml:space="preserve"> – </w:t>
      </w:r>
      <w:r w:rsidRPr="000F6B0F">
        <w:rPr>
          <w:b/>
          <w:sz w:val="28"/>
          <w:szCs w:val="28"/>
        </w:rPr>
        <w:t>521H0030</w:t>
      </w:r>
    </w:p>
    <w:p w14:paraId="2744CD3F" w14:textId="77777777" w:rsidR="003705EB" w:rsidRPr="000F6B0F" w:rsidRDefault="003705EB" w:rsidP="003705EB">
      <w:pPr>
        <w:pStyle w:val="BodyText"/>
        <w:ind w:right="49"/>
        <w:jc w:val="center"/>
        <w:rPr>
          <w:sz w:val="28"/>
        </w:rPr>
      </w:pPr>
    </w:p>
    <w:p w14:paraId="1582BA36" w14:textId="77777777" w:rsidR="003705EB" w:rsidRPr="000F6B0F" w:rsidRDefault="003705EB" w:rsidP="003705EB">
      <w:pPr>
        <w:pStyle w:val="BodyText"/>
        <w:ind w:right="49"/>
        <w:jc w:val="center"/>
        <w:rPr>
          <w:sz w:val="28"/>
        </w:rPr>
      </w:pPr>
    </w:p>
    <w:p w14:paraId="532E78AA" w14:textId="77777777" w:rsidR="003705EB" w:rsidRPr="000F6B0F" w:rsidRDefault="003705EB" w:rsidP="003705EB">
      <w:pPr>
        <w:pStyle w:val="BodyText"/>
        <w:ind w:right="49"/>
        <w:jc w:val="center"/>
        <w:rPr>
          <w:sz w:val="28"/>
        </w:rPr>
      </w:pPr>
    </w:p>
    <w:p w14:paraId="38D803CD" w14:textId="2A305265" w:rsidR="003705EB" w:rsidRPr="000F6B0F" w:rsidRDefault="00A16981" w:rsidP="003705EB">
      <w:pPr>
        <w:tabs>
          <w:tab w:val="left" w:pos="7830"/>
        </w:tabs>
        <w:spacing w:before="251" w:line="364" w:lineRule="auto"/>
        <w:ind w:right="49"/>
        <w:jc w:val="center"/>
        <w:rPr>
          <w:b/>
          <w:sz w:val="44"/>
          <w:szCs w:val="44"/>
        </w:rPr>
      </w:pPr>
      <w:r w:rsidRPr="000F6B0F">
        <w:rPr>
          <w:b/>
          <w:sz w:val="44"/>
          <w:szCs w:val="44"/>
        </w:rPr>
        <w:t>PHÁT TRIỂN ỨNG DỤNG DI ĐỘNG QUẢN LÝ HẠN SỬ DỤNG CỦA ĐỒ ĂN</w:t>
      </w:r>
    </w:p>
    <w:p w14:paraId="474B17B0" w14:textId="77777777" w:rsidR="003705EB" w:rsidRPr="000F6B0F" w:rsidRDefault="003705EB" w:rsidP="00D0282D">
      <w:pPr>
        <w:pStyle w:val="BodyText"/>
        <w:ind w:right="49"/>
        <w:rPr>
          <w:sz w:val="50"/>
        </w:rPr>
      </w:pPr>
    </w:p>
    <w:p w14:paraId="7ECB668F" w14:textId="77777777" w:rsidR="00D0282D" w:rsidRPr="000F6B0F" w:rsidRDefault="00D0282D" w:rsidP="00D0282D">
      <w:pPr>
        <w:pStyle w:val="BodyText"/>
        <w:ind w:right="49"/>
        <w:rPr>
          <w:sz w:val="50"/>
        </w:rPr>
      </w:pPr>
    </w:p>
    <w:p w14:paraId="26D88F15" w14:textId="615A8EC0" w:rsidR="003705EB" w:rsidRPr="000F6B0F" w:rsidRDefault="00855E03" w:rsidP="003705EB">
      <w:pPr>
        <w:spacing w:before="120" w:line="276" w:lineRule="auto"/>
        <w:ind w:right="49"/>
        <w:jc w:val="center"/>
        <w:rPr>
          <w:b/>
          <w:sz w:val="40"/>
          <w:szCs w:val="40"/>
        </w:rPr>
      </w:pPr>
      <w:r w:rsidRPr="000F6B0F">
        <w:rPr>
          <w:b/>
          <w:sz w:val="40"/>
          <w:szCs w:val="40"/>
        </w:rPr>
        <w:t>ĐỒ ÁN CUỐI KỲ MÔN MẪU THIẾT KẾ</w:t>
      </w:r>
    </w:p>
    <w:p w14:paraId="6249D86E" w14:textId="6537E28B" w:rsidR="003705EB" w:rsidRPr="000F6B0F" w:rsidRDefault="00855E03" w:rsidP="003705EB">
      <w:pPr>
        <w:tabs>
          <w:tab w:val="left" w:pos="7830"/>
        </w:tabs>
        <w:spacing w:before="120" w:line="276" w:lineRule="auto"/>
        <w:ind w:right="49"/>
        <w:jc w:val="center"/>
        <w:rPr>
          <w:b/>
          <w:sz w:val="40"/>
          <w:szCs w:val="40"/>
        </w:rPr>
      </w:pPr>
      <w:r w:rsidRPr="000F6B0F">
        <w:rPr>
          <w:b/>
          <w:sz w:val="40"/>
          <w:szCs w:val="40"/>
        </w:rPr>
        <w:t>KỸ THUẬT PHẦN MỀM</w:t>
      </w:r>
    </w:p>
    <w:p w14:paraId="27A1E61F" w14:textId="77777777" w:rsidR="003705EB" w:rsidRPr="000F6B0F" w:rsidRDefault="003705EB" w:rsidP="003705EB">
      <w:pPr>
        <w:tabs>
          <w:tab w:val="center" w:pos="4730"/>
        </w:tabs>
        <w:ind w:right="49"/>
        <w:jc w:val="center"/>
        <w:rPr>
          <w:sz w:val="20"/>
        </w:rPr>
      </w:pPr>
    </w:p>
    <w:p w14:paraId="0905F859" w14:textId="41D3398A" w:rsidR="003705EB" w:rsidRPr="000F6B0F" w:rsidRDefault="008E442A" w:rsidP="003705EB">
      <w:pPr>
        <w:tabs>
          <w:tab w:val="center" w:pos="4730"/>
        </w:tabs>
        <w:ind w:right="49"/>
        <w:jc w:val="center"/>
        <w:rPr>
          <w:sz w:val="28"/>
          <w:szCs w:val="28"/>
        </w:rPr>
      </w:pPr>
      <w:r w:rsidRPr="000F6B0F">
        <w:rPr>
          <w:sz w:val="28"/>
          <w:szCs w:val="28"/>
        </w:rPr>
        <w:t>Người hướng dẫn</w:t>
      </w:r>
    </w:p>
    <w:p w14:paraId="451533F1" w14:textId="28C4DECC" w:rsidR="003705EB" w:rsidRPr="000F6B0F" w:rsidRDefault="008E442A" w:rsidP="003705EB">
      <w:pPr>
        <w:tabs>
          <w:tab w:val="center" w:pos="4730"/>
        </w:tabs>
        <w:ind w:right="49"/>
        <w:jc w:val="center"/>
        <w:rPr>
          <w:b/>
          <w:sz w:val="28"/>
          <w:szCs w:val="28"/>
        </w:rPr>
      </w:pPr>
      <w:proofErr w:type="spellStart"/>
      <w:r w:rsidRPr="000F6B0F">
        <w:rPr>
          <w:b/>
          <w:sz w:val="28"/>
          <w:szCs w:val="28"/>
        </w:rPr>
        <w:t>ThS</w:t>
      </w:r>
      <w:proofErr w:type="spellEnd"/>
      <w:r w:rsidRPr="000F6B0F">
        <w:rPr>
          <w:b/>
          <w:sz w:val="28"/>
          <w:szCs w:val="28"/>
        </w:rPr>
        <w:t>. Vũ Đình Hồng</w:t>
      </w:r>
    </w:p>
    <w:p w14:paraId="306304F1" w14:textId="77777777" w:rsidR="003705EB" w:rsidRPr="000F6B0F" w:rsidRDefault="003705EB" w:rsidP="006662CC">
      <w:pPr>
        <w:tabs>
          <w:tab w:val="center" w:pos="4730"/>
        </w:tabs>
        <w:ind w:right="49"/>
        <w:rPr>
          <w:sz w:val="26"/>
        </w:rPr>
      </w:pPr>
    </w:p>
    <w:p w14:paraId="6C67C208" w14:textId="77777777" w:rsidR="00616411" w:rsidRPr="000F6B0F" w:rsidRDefault="00616411" w:rsidP="003705EB">
      <w:pPr>
        <w:tabs>
          <w:tab w:val="center" w:pos="4730"/>
        </w:tabs>
        <w:ind w:right="49"/>
        <w:jc w:val="center"/>
        <w:rPr>
          <w:sz w:val="26"/>
        </w:rPr>
      </w:pPr>
    </w:p>
    <w:p w14:paraId="61C16DB6" w14:textId="77777777" w:rsidR="003705EB" w:rsidRPr="000F6B0F" w:rsidRDefault="003705EB" w:rsidP="00616411">
      <w:pPr>
        <w:jc w:val="center"/>
      </w:pPr>
    </w:p>
    <w:p w14:paraId="1B3243DE" w14:textId="77777777" w:rsidR="00D0282D" w:rsidRPr="000F6B0F" w:rsidRDefault="00D0282D" w:rsidP="00616411">
      <w:pPr>
        <w:jc w:val="center"/>
      </w:pPr>
    </w:p>
    <w:p w14:paraId="68F7EB76" w14:textId="77777777" w:rsidR="00D0282D" w:rsidRPr="000F6B0F" w:rsidRDefault="00D0282D" w:rsidP="00D0282D"/>
    <w:p w14:paraId="22F19C89" w14:textId="77777777" w:rsidR="00D0282D" w:rsidRPr="000F6B0F" w:rsidRDefault="00D0282D" w:rsidP="00616411">
      <w:pPr>
        <w:jc w:val="center"/>
      </w:pPr>
    </w:p>
    <w:p w14:paraId="35A1608D" w14:textId="04702E4D" w:rsidR="003B015B" w:rsidRPr="000F6B0F" w:rsidRDefault="008E442A" w:rsidP="00616411">
      <w:pPr>
        <w:jc w:val="center"/>
        <w:rPr>
          <w:b/>
          <w:sz w:val="28"/>
          <w:szCs w:val="24"/>
        </w:rPr>
        <w:sectPr w:rsidR="003B015B" w:rsidRPr="000F6B0F" w:rsidSect="008E153B">
          <w:pgSz w:w="12240" w:h="15840"/>
          <w:pgMar w:top="1418" w:right="1134" w:bottom="1701" w:left="1418" w:header="720" w:footer="720" w:gutter="0"/>
          <w:cols w:space="720"/>
          <w:docGrid w:linePitch="360"/>
        </w:sectPr>
      </w:pPr>
      <w:r w:rsidRPr="000F6B0F">
        <w:rPr>
          <w:b/>
          <w:sz w:val="28"/>
          <w:szCs w:val="24"/>
        </w:rPr>
        <w:t>THÀNH PHỐ HỒ CHÍ MINH</w:t>
      </w:r>
      <w:r w:rsidR="003705EB" w:rsidRPr="000F6B0F">
        <w:rPr>
          <w:b/>
          <w:sz w:val="28"/>
          <w:szCs w:val="24"/>
        </w:rPr>
        <w:t>, 202</w:t>
      </w:r>
      <w:r w:rsidRPr="000F6B0F">
        <w:rPr>
          <w:b/>
          <w:sz w:val="28"/>
          <w:szCs w:val="24"/>
        </w:rPr>
        <w:t>4</w:t>
      </w:r>
    </w:p>
    <w:p w14:paraId="0D6C4BC8" w14:textId="54376C0F" w:rsidR="003705EB" w:rsidRPr="000F6B0F" w:rsidRDefault="008E442A" w:rsidP="003705EB">
      <w:pPr>
        <w:jc w:val="center"/>
        <w:rPr>
          <w:b/>
          <w:bCs/>
          <w:sz w:val="32"/>
          <w:szCs w:val="32"/>
        </w:rPr>
      </w:pPr>
      <w:r w:rsidRPr="000F6B0F">
        <w:rPr>
          <w:b/>
          <w:bCs/>
          <w:sz w:val="32"/>
          <w:szCs w:val="32"/>
        </w:rPr>
        <w:lastRenderedPageBreak/>
        <w:t>LỜI CẢM ƠN</w:t>
      </w:r>
    </w:p>
    <w:p w14:paraId="379209AE" w14:textId="77777777" w:rsidR="003705EB" w:rsidRPr="000F6B0F" w:rsidRDefault="003705EB" w:rsidP="003705EB">
      <w:pPr>
        <w:tabs>
          <w:tab w:val="left" w:leader="dot" w:pos="0"/>
          <w:tab w:val="left" w:leader="dot" w:pos="9072"/>
        </w:tabs>
        <w:spacing w:line="360" w:lineRule="auto"/>
        <w:ind w:right="-80" w:firstLine="720"/>
        <w:jc w:val="both"/>
        <w:rPr>
          <w:iCs/>
          <w:sz w:val="32"/>
          <w:szCs w:val="32"/>
        </w:rPr>
      </w:pPr>
    </w:p>
    <w:p w14:paraId="255B2FB9" w14:textId="6075353D" w:rsidR="00E067A8" w:rsidRPr="000F6B0F" w:rsidRDefault="00E067A8" w:rsidP="00877AC8">
      <w:pPr>
        <w:pStyle w:val="Nidungvnbn"/>
        <w:rPr>
          <w:lang w:val="vi-VN"/>
        </w:rPr>
      </w:pPr>
      <w:r w:rsidRPr="000F6B0F">
        <w:rPr>
          <w:lang w:val="vi-VN"/>
        </w:rPr>
        <w:t>Lời đầu tiên, chúng tôi xin gửi lời cảm ơn đến sự hỗ trợ nhiệt tình của Trường Đại học Tôn Đức Thắng và khoa Công nghệ thông tin vì đã cung cấp cho chúng tôi các tài liệu và thiết bị cần thiết, tạo điều kiện thuận lợi cho quá trình tìm hiểu</w:t>
      </w:r>
      <w:r w:rsidR="00253D25" w:rsidRPr="000F6B0F">
        <w:rPr>
          <w:lang w:val="vi-VN"/>
        </w:rPr>
        <w:t xml:space="preserve"> và thử nghiệm các giải pháp trong quá trình phát triển đồ án.</w:t>
      </w:r>
    </w:p>
    <w:p w14:paraId="055E6F3E" w14:textId="600D74BF" w:rsidR="00253D25" w:rsidRPr="000F6B0F" w:rsidRDefault="00253D25" w:rsidP="00877AC8">
      <w:pPr>
        <w:pStyle w:val="Nidungvnbn"/>
        <w:rPr>
          <w:lang w:val="vi-VN"/>
        </w:rPr>
      </w:pPr>
      <w:r w:rsidRPr="000F6B0F">
        <w:rPr>
          <w:lang w:val="vi-VN"/>
        </w:rPr>
        <w:t xml:space="preserve">Ngoài ra, chúng tôi xin gửi lời cảm ơn chân thành đến </w:t>
      </w:r>
      <w:proofErr w:type="spellStart"/>
      <w:r w:rsidR="0062290C" w:rsidRPr="000F6B0F">
        <w:rPr>
          <w:lang w:val="vi-VN"/>
        </w:rPr>
        <w:t>ThS</w:t>
      </w:r>
      <w:proofErr w:type="spellEnd"/>
      <w:r w:rsidR="0062290C" w:rsidRPr="000F6B0F">
        <w:rPr>
          <w:lang w:val="vi-VN"/>
        </w:rPr>
        <w:t>.</w:t>
      </w:r>
      <w:r w:rsidR="002B7E11" w:rsidRPr="000F6B0F">
        <w:rPr>
          <w:lang w:val="vi-VN"/>
        </w:rPr>
        <w:t xml:space="preserve"> Vũ Đình Hồng, người </w:t>
      </w:r>
      <w:r w:rsidR="0038278C" w:rsidRPr="000F6B0F">
        <w:rPr>
          <w:lang w:val="vi-VN"/>
        </w:rPr>
        <w:t>đã</w:t>
      </w:r>
      <w:r w:rsidR="002B7E11" w:rsidRPr="000F6B0F">
        <w:rPr>
          <w:lang w:val="vi-VN"/>
        </w:rPr>
        <w:t xml:space="preserve"> cung cấp những h</w:t>
      </w:r>
      <w:r w:rsidR="0038278C" w:rsidRPr="000F6B0F">
        <w:rPr>
          <w:lang w:val="vi-VN"/>
        </w:rPr>
        <w:t xml:space="preserve">ướng dẫn quý báu và mang tính xây dựng trong quá trình thực hiện. Những phân tích sâu sắc của thầy đóng vai trò quan trọng trong việc định hướng </w:t>
      </w:r>
      <w:r w:rsidR="008C7695" w:rsidRPr="000F6B0F">
        <w:rPr>
          <w:lang w:val="vi-VN"/>
        </w:rPr>
        <w:t>nghiên cứu và kết quả đầu ra của đồ án này.</w:t>
      </w:r>
      <w:r w:rsidR="0094030E" w:rsidRPr="000F6B0F">
        <w:rPr>
          <w:lang w:val="vi-VN"/>
        </w:rPr>
        <w:t xml:space="preserve"> Bên cạnh đó,</w:t>
      </w:r>
      <w:r w:rsidR="008C7695" w:rsidRPr="000F6B0F">
        <w:rPr>
          <w:lang w:val="vi-VN"/>
        </w:rPr>
        <w:t xml:space="preserve"> </w:t>
      </w:r>
      <w:r w:rsidR="0094030E" w:rsidRPr="000F6B0F">
        <w:rPr>
          <w:lang w:val="vi-VN"/>
        </w:rPr>
        <w:t>n</w:t>
      </w:r>
      <w:r w:rsidR="008C7695" w:rsidRPr="000F6B0F">
        <w:rPr>
          <w:lang w:val="vi-VN"/>
        </w:rPr>
        <w:t>hững kiến thức đượ</w:t>
      </w:r>
      <w:r w:rsidR="00047A2A" w:rsidRPr="000F6B0F">
        <w:rPr>
          <w:lang w:val="vi-VN"/>
        </w:rPr>
        <w:t xml:space="preserve">c thầy truyền đạt trong quá trình học tập giúp chúng tôi </w:t>
      </w:r>
      <w:r w:rsidR="0094030E" w:rsidRPr="000F6B0F">
        <w:rPr>
          <w:lang w:val="vi-VN"/>
        </w:rPr>
        <w:t>vượt qua những thử thách và khó khăn gặp phải trong quá trình thực hiện và phát triển đồ án.</w:t>
      </w:r>
    </w:p>
    <w:p w14:paraId="1D4C8FDC" w14:textId="77777777" w:rsidR="003705EB" w:rsidRPr="000F6B0F" w:rsidRDefault="003705EB" w:rsidP="0094030E">
      <w:pPr>
        <w:rPr>
          <w:i/>
          <w:sz w:val="26"/>
          <w:szCs w:val="26"/>
        </w:rPr>
      </w:pPr>
    </w:p>
    <w:p w14:paraId="1D379DF3" w14:textId="77777777" w:rsidR="003705EB" w:rsidRPr="000F6B0F" w:rsidRDefault="003705EB" w:rsidP="003705EB">
      <w:pPr>
        <w:ind w:left="3600"/>
        <w:jc w:val="center"/>
        <w:rPr>
          <w:i/>
          <w:sz w:val="26"/>
          <w:szCs w:val="26"/>
        </w:rPr>
      </w:pPr>
    </w:p>
    <w:p w14:paraId="79B34180" w14:textId="7C7D4F9C" w:rsidR="003705EB" w:rsidRPr="000F6B0F" w:rsidRDefault="00F42FEF" w:rsidP="003705EB">
      <w:pPr>
        <w:ind w:left="3600"/>
        <w:jc w:val="center"/>
        <w:rPr>
          <w:i/>
          <w:sz w:val="26"/>
          <w:szCs w:val="26"/>
        </w:rPr>
      </w:pPr>
      <w:r w:rsidRPr="000F6B0F">
        <w:rPr>
          <w:i/>
          <w:sz w:val="26"/>
          <w:szCs w:val="26"/>
        </w:rPr>
        <w:t>Thành phố Hồ Chí Minh</w:t>
      </w:r>
      <w:r w:rsidR="003705EB" w:rsidRPr="000F6B0F">
        <w:rPr>
          <w:i/>
          <w:sz w:val="26"/>
          <w:szCs w:val="26"/>
        </w:rPr>
        <w:t>,</w:t>
      </w:r>
      <w:r w:rsidRPr="000F6B0F">
        <w:rPr>
          <w:i/>
          <w:sz w:val="26"/>
          <w:szCs w:val="26"/>
        </w:rPr>
        <w:t xml:space="preserve"> ngày </w:t>
      </w:r>
      <w:r w:rsidR="00920C9B" w:rsidRPr="000F6B0F">
        <w:rPr>
          <w:i/>
          <w:sz w:val="26"/>
          <w:szCs w:val="26"/>
        </w:rPr>
        <w:t>30</w:t>
      </w:r>
      <w:r w:rsidR="000A15C7" w:rsidRPr="000F6B0F">
        <w:rPr>
          <w:i/>
          <w:sz w:val="26"/>
          <w:szCs w:val="26"/>
        </w:rPr>
        <w:t xml:space="preserve"> </w:t>
      </w:r>
      <w:r w:rsidRPr="000F6B0F">
        <w:rPr>
          <w:i/>
          <w:sz w:val="26"/>
          <w:szCs w:val="26"/>
        </w:rPr>
        <w:t>tháng 04 năm</w:t>
      </w:r>
      <w:r w:rsidR="000A15C7" w:rsidRPr="000F6B0F">
        <w:rPr>
          <w:i/>
          <w:sz w:val="26"/>
          <w:szCs w:val="26"/>
        </w:rPr>
        <w:t xml:space="preserve"> 202</w:t>
      </w:r>
      <w:r w:rsidRPr="000F6B0F">
        <w:rPr>
          <w:i/>
          <w:sz w:val="26"/>
          <w:szCs w:val="26"/>
        </w:rPr>
        <w:t>4</w:t>
      </w:r>
      <w:r w:rsidR="003705EB" w:rsidRPr="000F6B0F">
        <w:rPr>
          <w:i/>
          <w:sz w:val="26"/>
          <w:szCs w:val="26"/>
        </w:rPr>
        <w:t xml:space="preserve">     </w:t>
      </w:r>
    </w:p>
    <w:p w14:paraId="6CE4BD9D" w14:textId="645F194C" w:rsidR="003705EB" w:rsidRPr="000F6B0F" w:rsidRDefault="00F42FEF" w:rsidP="003705EB">
      <w:pPr>
        <w:ind w:left="3600"/>
        <w:jc w:val="center"/>
        <w:rPr>
          <w:i/>
          <w:sz w:val="26"/>
          <w:szCs w:val="26"/>
        </w:rPr>
      </w:pPr>
      <w:r w:rsidRPr="000F6B0F">
        <w:rPr>
          <w:i/>
          <w:sz w:val="26"/>
          <w:szCs w:val="26"/>
        </w:rPr>
        <w:t>Tác giả</w:t>
      </w:r>
    </w:p>
    <w:p w14:paraId="2BD4739B" w14:textId="77777777" w:rsidR="000A15C7" w:rsidRPr="000F6B0F" w:rsidRDefault="000A15C7" w:rsidP="000A15C7">
      <w:pPr>
        <w:spacing w:before="147"/>
        <w:ind w:left="3940" w:right="828"/>
        <w:jc w:val="center"/>
        <w:rPr>
          <w:i/>
          <w:sz w:val="26"/>
          <w:szCs w:val="26"/>
        </w:rPr>
      </w:pPr>
      <w:r w:rsidRPr="000F6B0F">
        <w:rPr>
          <w:i/>
          <w:noProof/>
          <w:sz w:val="26"/>
          <w:szCs w:val="26"/>
        </w:rPr>
        <w:drawing>
          <wp:inline distT="0" distB="0" distL="0" distR="0" wp14:anchorId="61231AC0" wp14:editId="1AC632B6">
            <wp:extent cx="1377570" cy="973603"/>
            <wp:effectExtent l="0" t="0" r="0" b="0"/>
            <wp:docPr id="1176940252" name="Picture 1176940252" descr="A picture containing hanger, ins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hanger, insec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77570" cy="973603"/>
                    </a:xfrm>
                    <a:prstGeom prst="rect">
                      <a:avLst/>
                    </a:prstGeom>
                  </pic:spPr>
                </pic:pic>
              </a:graphicData>
            </a:graphic>
          </wp:inline>
        </w:drawing>
      </w:r>
    </w:p>
    <w:p w14:paraId="1063D65B" w14:textId="05B9F146" w:rsidR="000A15C7" w:rsidRPr="000F6B0F" w:rsidRDefault="000A15C7" w:rsidP="000A15C7">
      <w:pPr>
        <w:spacing w:before="147"/>
        <w:ind w:left="3940" w:right="828"/>
        <w:jc w:val="center"/>
        <w:rPr>
          <w:i/>
          <w:sz w:val="26"/>
          <w:szCs w:val="26"/>
        </w:rPr>
      </w:pPr>
      <w:r w:rsidRPr="000F6B0F">
        <w:rPr>
          <w:i/>
          <w:sz w:val="26"/>
          <w:szCs w:val="26"/>
        </w:rPr>
        <w:t xml:space="preserve"> L</w:t>
      </w:r>
      <w:r w:rsidR="00043C60" w:rsidRPr="000F6B0F">
        <w:rPr>
          <w:i/>
          <w:sz w:val="26"/>
          <w:szCs w:val="26"/>
        </w:rPr>
        <w:t>ê</w:t>
      </w:r>
      <w:r w:rsidRPr="000F6B0F">
        <w:rPr>
          <w:i/>
          <w:sz w:val="26"/>
          <w:szCs w:val="26"/>
        </w:rPr>
        <w:t xml:space="preserve"> Th</w:t>
      </w:r>
      <w:r w:rsidR="00043C60" w:rsidRPr="000F6B0F">
        <w:rPr>
          <w:i/>
          <w:sz w:val="26"/>
          <w:szCs w:val="26"/>
        </w:rPr>
        <w:t>à</w:t>
      </w:r>
      <w:r w:rsidRPr="000F6B0F">
        <w:rPr>
          <w:i/>
          <w:sz w:val="26"/>
          <w:szCs w:val="26"/>
        </w:rPr>
        <w:t>nh Ti</w:t>
      </w:r>
      <w:r w:rsidR="00043C60" w:rsidRPr="000F6B0F">
        <w:rPr>
          <w:i/>
          <w:sz w:val="26"/>
          <w:szCs w:val="26"/>
        </w:rPr>
        <w:t>ế</w:t>
      </w:r>
      <w:r w:rsidRPr="000F6B0F">
        <w:rPr>
          <w:i/>
          <w:sz w:val="26"/>
          <w:szCs w:val="26"/>
        </w:rPr>
        <w:t>n</w:t>
      </w:r>
    </w:p>
    <w:p w14:paraId="39F182C6" w14:textId="57D4F38E" w:rsidR="00854BAF" w:rsidRPr="000F6B0F" w:rsidRDefault="00112D1D" w:rsidP="000A15C7">
      <w:pPr>
        <w:spacing w:before="147"/>
        <w:ind w:left="3940" w:right="828"/>
        <w:jc w:val="center"/>
        <w:rPr>
          <w:i/>
          <w:sz w:val="26"/>
          <w:szCs w:val="26"/>
        </w:rPr>
      </w:pPr>
      <w:r w:rsidRPr="000F6B0F">
        <w:rPr>
          <w:i/>
          <w:noProof/>
          <w:sz w:val="26"/>
          <w:szCs w:val="26"/>
        </w:rPr>
        <w:drawing>
          <wp:inline distT="0" distB="0" distL="114300" distR="114300" wp14:anchorId="1F906FEC" wp14:editId="03226257">
            <wp:extent cx="2011680" cy="1257300"/>
            <wp:effectExtent l="0" t="0" r="0" b="0"/>
            <wp:docPr id="2" name="Picture 2"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1"/>
                    <pic:cNvPicPr>
                      <a:picLocks noChangeAspect="1"/>
                    </pic:cNvPicPr>
                  </pic:nvPicPr>
                  <pic:blipFill>
                    <a:blip r:embed="rId10"/>
                    <a:stretch>
                      <a:fillRect/>
                    </a:stretch>
                  </pic:blipFill>
                  <pic:spPr>
                    <a:xfrm>
                      <a:off x="0" y="0"/>
                      <a:ext cx="2011680" cy="1257300"/>
                    </a:xfrm>
                    <a:prstGeom prst="rect">
                      <a:avLst/>
                    </a:prstGeom>
                  </pic:spPr>
                </pic:pic>
              </a:graphicData>
            </a:graphic>
          </wp:inline>
        </w:drawing>
      </w:r>
    </w:p>
    <w:p w14:paraId="62CCB34A" w14:textId="2410980C" w:rsidR="00854BAF" w:rsidRPr="000F6B0F" w:rsidRDefault="00F47859" w:rsidP="000A15C7">
      <w:pPr>
        <w:spacing w:before="147"/>
        <w:ind w:left="3940" w:right="828"/>
        <w:jc w:val="center"/>
        <w:rPr>
          <w:i/>
          <w:sz w:val="26"/>
          <w:szCs w:val="26"/>
        </w:rPr>
      </w:pPr>
      <w:r w:rsidRPr="000F6B0F">
        <w:rPr>
          <w:i/>
          <w:sz w:val="26"/>
          <w:szCs w:val="26"/>
        </w:rPr>
        <w:t>Ph</w:t>
      </w:r>
      <w:r w:rsidR="00043C60" w:rsidRPr="000F6B0F">
        <w:rPr>
          <w:i/>
          <w:sz w:val="26"/>
          <w:szCs w:val="26"/>
        </w:rPr>
        <w:t>ạ</w:t>
      </w:r>
      <w:r w:rsidRPr="000F6B0F">
        <w:rPr>
          <w:i/>
          <w:sz w:val="26"/>
          <w:szCs w:val="26"/>
        </w:rPr>
        <w:t>m V</w:t>
      </w:r>
      <w:r w:rsidR="00043C60" w:rsidRPr="000F6B0F">
        <w:rPr>
          <w:i/>
          <w:sz w:val="26"/>
          <w:szCs w:val="26"/>
        </w:rPr>
        <w:t>ă</w:t>
      </w:r>
      <w:r w:rsidRPr="000F6B0F">
        <w:rPr>
          <w:i/>
          <w:sz w:val="26"/>
          <w:szCs w:val="26"/>
        </w:rPr>
        <w:t>n Ti</w:t>
      </w:r>
      <w:r w:rsidR="00043C60" w:rsidRPr="000F6B0F">
        <w:rPr>
          <w:i/>
          <w:sz w:val="26"/>
          <w:szCs w:val="26"/>
        </w:rPr>
        <w:t>ế</w:t>
      </w:r>
      <w:r w:rsidRPr="000F6B0F">
        <w:rPr>
          <w:i/>
          <w:sz w:val="26"/>
          <w:szCs w:val="26"/>
        </w:rPr>
        <w:t xml:space="preserve">n </w:t>
      </w:r>
      <w:r w:rsidR="00043C60" w:rsidRPr="000F6B0F">
        <w:rPr>
          <w:i/>
          <w:sz w:val="26"/>
          <w:szCs w:val="26"/>
        </w:rPr>
        <w:t>Đạ</w:t>
      </w:r>
      <w:r w:rsidRPr="000F6B0F">
        <w:rPr>
          <w:i/>
          <w:sz w:val="26"/>
          <w:szCs w:val="26"/>
        </w:rPr>
        <w:t>t</w:t>
      </w:r>
    </w:p>
    <w:p w14:paraId="43757DB4" w14:textId="77777777" w:rsidR="003705EB" w:rsidRPr="000F6B0F" w:rsidRDefault="003705EB" w:rsidP="003705EB">
      <w:pPr>
        <w:widowControl/>
        <w:autoSpaceDE/>
        <w:autoSpaceDN/>
        <w:spacing w:after="160" w:line="259" w:lineRule="auto"/>
        <w:rPr>
          <w:i/>
          <w:sz w:val="26"/>
          <w:szCs w:val="26"/>
        </w:rPr>
      </w:pPr>
      <w:r w:rsidRPr="000F6B0F">
        <w:rPr>
          <w:i/>
          <w:sz w:val="26"/>
          <w:szCs w:val="26"/>
        </w:rPr>
        <w:br w:type="page"/>
      </w:r>
    </w:p>
    <w:p w14:paraId="588E1D81" w14:textId="79579FAD" w:rsidR="003705EB" w:rsidRPr="000F6B0F" w:rsidRDefault="008116A4" w:rsidP="003705EB">
      <w:pPr>
        <w:jc w:val="center"/>
        <w:rPr>
          <w:b/>
          <w:bCs/>
          <w:sz w:val="32"/>
          <w:szCs w:val="32"/>
        </w:rPr>
      </w:pPr>
      <w:r w:rsidRPr="000F6B0F">
        <w:rPr>
          <w:b/>
          <w:bCs/>
          <w:sz w:val="32"/>
          <w:szCs w:val="32"/>
        </w:rPr>
        <w:lastRenderedPageBreak/>
        <w:t>PHIẾU ĐÁNH GIÁ CỦA GIẢNG VIÊN HƯỚNG DẪN</w:t>
      </w:r>
    </w:p>
    <w:p w14:paraId="2990478B" w14:textId="77777777" w:rsidR="003705EB" w:rsidRPr="000F6B0F" w:rsidRDefault="003705EB" w:rsidP="003705EB">
      <w:pPr>
        <w:tabs>
          <w:tab w:val="left" w:leader="dot" w:pos="0"/>
          <w:tab w:val="left" w:leader="dot" w:pos="9072"/>
        </w:tabs>
        <w:spacing w:line="360" w:lineRule="auto"/>
        <w:jc w:val="both"/>
        <w:rPr>
          <w:sz w:val="26"/>
          <w:szCs w:val="26"/>
        </w:rPr>
      </w:pPr>
    </w:p>
    <w:p w14:paraId="754E6BB6" w14:textId="6D6A7FA9" w:rsidR="003705EB" w:rsidRPr="000F6B0F" w:rsidRDefault="008116A4" w:rsidP="003705EB">
      <w:pPr>
        <w:tabs>
          <w:tab w:val="left" w:leader="dot" w:pos="0"/>
          <w:tab w:val="left" w:leader="dot" w:pos="9072"/>
        </w:tabs>
        <w:spacing w:line="360" w:lineRule="auto"/>
        <w:jc w:val="both"/>
        <w:rPr>
          <w:sz w:val="26"/>
          <w:szCs w:val="26"/>
        </w:rPr>
      </w:pPr>
      <w:r w:rsidRPr="000F6B0F">
        <w:rPr>
          <w:sz w:val="26"/>
          <w:szCs w:val="26"/>
        </w:rPr>
        <w:t>Tên giảng viên hướng dẫn</w:t>
      </w:r>
      <w:r w:rsidR="003705EB" w:rsidRPr="000F6B0F">
        <w:rPr>
          <w:sz w:val="26"/>
          <w:szCs w:val="26"/>
        </w:rPr>
        <w:t>:</w:t>
      </w:r>
      <w:r w:rsidR="003705EB" w:rsidRPr="000F6B0F">
        <w:rPr>
          <w:sz w:val="26"/>
          <w:szCs w:val="26"/>
        </w:rPr>
        <w:tab/>
      </w:r>
    </w:p>
    <w:p w14:paraId="5C8714E9" w14:textId="5CEB7430" w:rsidR="003705EB" w:rsidRPr="000F6B0F" w:rsidRDefault="008116A4" w:rsidP="003705EB">
      <w:pPr>
        <w:tabs>
          <w:tab w:val="left" w:leader="dot" w:pos="0"/>
          <w:tab w:val="left" w:leader="dot" w:pos="9072"/>
        </w:tabs>
        <w:spacing w:line="360" w:lineRule="auto"/>
        <w:jc w:val="both"/>
        <w:rPr>
          <w:sz w:val="26"/>
          <w:szCs w:val="26"/>
        </w:rPr>
      </w:pPr>
      <w:r w:rsidRPr="000F6B0F">
        <w:rPr>
          <w:sz w:val="26"/>
          <w:szCs w:val="26"/>
        </w:rPr>
        <w:t>Ý kiến nhận xét</w:t>
      </w:r>
      <w:r w:rsidR="003705EB" w:rsidRPr="000F6B0F">
        <w:rPr>
          <w:sz w:val="26"/>
          <w:szCs w:val="26"/>
        </w:rPr>
        <w:t>:</w:t>
      </w:r>
      <w:r w:rsidR="003705EB" w:rsidRPr="000F6B0F">
        <w:rPr>
          <w:sz w:val="26"/>
          <w:szCs w:val="26"/>
        </w:rPr>
        <w:tab/>
      </w:r>
    </w:p>
    <w:p w14:paraId="453A08C9" w14:textId="77777777" w:rsidR="003705EB" w:rsidRPr="000F6B0F" w:rsidRDefault="003705EB" w:rsidP="003705EB">
      <w:pPr>
        <w:tabs>
          <w:tab w:val="left" w:leader="dot" w:pos="0"/>
          <w:tab w:val="left" w:leader="dot" w:pos="9072"/>
        </w:tabs>
        <w:spacing w:line="360" w:lineRule="auto"/>
        <w:jc w:val="both"/>
        <w:rPr>
          <w:sz w:val="26"/>
          <w:szCs w:val="26"/>
        </w:rPr>
      </w:pPr>
      <w:r w:rsidRPr="000F6B0F">
        <w:rPr>
          <w:sz w:val="26"/>
          <w:szCs w:val="26"/>
        </w:rPr>
        <w:tab/>
      </w:r>
    </w:p>
    <w:p w14:paraId="5E6FCE33" w14:textId="77777777" w:rsidR="003705EB" w:rsidRPr="000F6B0F" w:rsidRDefault="003705EB" w:rsidP="003705EB">
      <w:pPr>
        <w:tabs>
          <w:tab w:val="left" w:leader="dot" w:pos="0"/>
          <w:tab w:val="left" w:leader="dot" w:pos="9072"/>
        </w:tabs>
        <w:spacing w:line="360" w:lineRule="auto"/>
        <w:jc w:val="both"/>
        <w:rPr>
          <w:sz w:val="26"/>
          <w:szCs w:val="26"/>
        </w:rPr>
      </w:pPr>
      <w:r w:rsidRPr="000F6B0F">
        <w:rPr>
          <w:sz w:val="26"/>
          <w:szCs w:val="26"/>
        </w:rPr>
        <w:tab/>
      </w:r>
    </w:p>
    <w:p w14:paraId="024669CD" w14:textId="77777777" w:rsidR="003705EB" w:rsidRPr="000F6B0F" w:rsidRDefault="003705EB" w:rsidP="003705EB">
      <w:pPr>
        <w:tabs>
          <w:tab w:val="left" w:leader="dot" w:pos="0"/>
          <w:tab w:val="left" w:leader="dot" w:pos="9072"/>
        </w:tabs>
        <w:spacing w:line="360" w:lineRule="auto"/>
        <w:jc w:val="both"/>
        <w:rPr>
          <w:sz w:val="26"/>
          <w:szCs w:val="26"/>
        </w:rPr>
      </w:pPr>
      <w:r w:rsidRPr="000F6B0F">
        <w:rPr>
          <w:sz w:val="26"/>
          <w:szCs w:val="26"/>
        </w:rPr>
        <w:tab/>
      </w:r>
    </w:p>
    <w:p w14:paraId="625586D5" w14:textId="04230C84" w:rsidR="003705EB" w:rsidRPr="000F6B0F" w:rsidRDefault="008116A4" w:rsidP="003705EB">
      <w:pPr>
        <w:tabs>
          <w:tab w:val="left" w:leader="dot" w:pos="0"/>
          <w:tab w:val="left" w:leader="dot" w:pos="9072"/>
        </w:tabs>
        <w:spacing w:line="360" w:lineRule="auto"/>
        <w:jc w:val="both"/>
        <w:rPr>
          <w:sz w:val="26"/>
          <w:szCs w:val="26"/>
        </w:rPr>
      </w:pPr>
      <w:r w:rsidRPr="000F6B0F">
        <w:rPr>
          <w:sz w:val="26"/>
          <w:szCs w:val="26"/>
        </w:rPr>
        <w:t xml:space="preserve">Điểm tổng theo phiếu đánh giá </w:t>
      </w:r>
      <w:proofErr w:type="spellStart"/>
      <w:r w:rsidRPr="000F6B0F">
        <w:rPr>
          <w:sz w:val="26"/>
          <w:szCs w:val="26"/>
        </w:rPr>
        <w:t>rubrik</w:t>
      </w:r>
      <w:proofErr w:type="spellEnd"/>
      <w:r w:rsidR="003705EB" w:rsidRPr="000F6B0F">
        <w:rPr>
          <w:sz w:val="26"/>
          <w:szCs w:val="26"/>
        </w:rPr>
        <w:t>:</w:t>
      </w:r>
      <w:r w:rsidR="003705EB" w:rsidRPr="000F6B0F">
        <w:rPr>
          <w:sz w:val="26"/>
          <w:szCs w:val="26"/>
        </w:rPr>
        <w:tab/>
      </w:r>
    </w:p>
    <w:p w14:paraId="06227D6A" w14:textId="77777777" w:rsidR="003705EB" w:rsidRPr="000F6B0F" w:rsidRDefault="003705EB" w:rsidP="003705EB">
      <w:pPr>
        <w:ind w:left="3600"/>
        <w:jc w:val="center"/>
        <w:rPr>
          <w:i/>
          <w:sz w:val="26"/>
          <w:szCs w:val="26"/>
        </w:rPr>
      </w:pPr>
    </w:p>
    <w:p w14:paraId="7432026D" w14:textId="39EFB8B9" w:rsidR="003705EB" w:rsidRPr="000F6B0F" w:rsidRDefault="008116A4" w:rsidP="003705EB">
      <w:pPr>
        <w:ind w:left="3600"/>
        <w:jc w:val="center"/>
        <w:rPr>
          <w:i/>
          <w:sz w:val="26"/>
          <w:szCs w:val="26"/>
        </w:rPr>
      </w:pPr>
      <w:r w:rsidRPr="000F6B0F">
        <w:rPr>
          <w:i/>
          <w:sz w:val="26"/>
          <w:szCs w:val="26"/>
        </w:rPr>
        <w:t>TP. Hồ Chí Minh</w:t>
      </w:r>
      <w:r w:rsidR="003705EB" w:rsidRPr="000F6B0F">
        <w:rPr>
          <w:i/>
          <w:sz w:val="26"/>
          <w:szCs w:val="26"/>
        </w:rPr>
        <w:t xml:space="preserve">, </w:t>
      </w:r>
      <w:r w:rsidRPr="000F6B0F">
        <w:rPr>
          <w:i/>
          <w:sz w:val="26"/>
          <w:szCs w:val="26"/>
        </w:rPr>
        <w:t>ngày</w:t>
      </w:r>
      <w:r w:rsidR="003705EB" w:rsidRPr="000F6B0F">
        <w:rPr>
          <w:i/>
          <w:sz w:val="26"/>
          <w:szCs w:val="26"/>
        </w:rPr>
        <w:t xml:space="preserve">        </w:t>
      </w:r>
      <w:r w:rsidRPr="000F6B0F">
        <w:rPr>
          <w:i/>
          <w:sz w:val="26"/>
          <w:szCs w:val="26"/>
        </w:rPr>
        <w:t>tháng</w:t>
      </w:r>
      <w:r w:rsidR="003705EB" w:rsidRPr="000F6B0F">
        <w:rPr>
          <w:i/>
          <w:sz w:val="26"/>
          <w:szCs w:val="26"/>
        </w:rPr>
        <w:t xml:space="preserve">        </w:t>
      </w:r>
      <w:r w:rsidRPr="000F6B0F">
        <w:rPr>
          <w:i/>
          <w:sz w:val="26"/>
          <w:szCs w:val="26"/>
        </w:rPr>
        <w:t>năm</w:t>
      </w:r>
      <w:r w:rsidR="003705EB" w:rsidRPr="000F6B0F">
        <w:rPr>
          <w:i/>
          <w:sz w:val="26"/>
          <w:szCs w:val="26"/>
        </w:rPr>
        <w:t xml:space="preserve"> 20     </w:t>
      </w:r>
    </w:p>
    <w:p w14:paraId="3D941545" w14:textId="7F3CF786" w:rsidR="003705EB" w:rsidRPr="000F6B0F" w:rsidRDefault="008116A4" w:rsidP="003705EB">
      <w:pPr>
        <w:ind w:left="3600"/>
        <w:jc w:val="center"/>
        <w:rPr>
          <w:i/>
          <w:sz w:val="26"/>
          <w:szCs w:val="26"/>
        </w:rPr>
      </w:pPr>
      <w:r w:rsidRPr="000F6B0F">
        <w:rPr>
          <w:i/>
          <w:sz w:val="26"/>
          <w:szCs w:val="26"/>
        </w:rPr>
        <w:t>Giảng viên hướng dẫn</w:t>
      </w:r>
    </w:p>
    <w:p w14:paraId="7500D3B3" w14:textId="6EBE0C34" w:rsidR="003705EB" w:rsidRPr="000F6B0F" w:rsidRDefault="003705EB" w:rsidP="003705EB">
      <w:pPr>
        <w:autoSpaceDE/>
        <w:autoSpaceDN/>
        <w:spacing w:after="120"/>
        <w:ind w:left="3211" w:firstLine="360"/>
        <w:jc w:val="center"/>
        <w:rPr>
          <w:i/>
          <w:sz w:val="26"/>
          <w:szCs w:val="26"/>
        </w:rPr>
      </w:pPr>
      <w:r w:rsidRPr="000F6B0F">
        <w:rPr>
          <w:i/>
          <w:sz w:val="26"/>
          <w:szCs w:val="26"/>
        </w:rPr>
        <w:t>(</w:t>
      </w:r>
      <w:r w:rsidR="008116A4" w:rsidRPr="000F6B0F">
        <w:rPr>
          <w:i/>
          <w:sz w:val="26"/>
          <w:szCs w:val="26"/>
        </w:rPr>
        <w:t>Ký tên và ghi rõ họ tên</w:t>
      </w:r>
      <w:r w:rsidRPr="000F6B0F">
        <w:rPr>
          <w:i/>
          <w:sz w:val="26"/>
          <w:szCs w:val="26"/>
        </w:rPr>
        <w:t>)</w:t>
      </w:r>
    </w:p>
    <w:p w14:paraId="3BC67FDA" w14:textId="77777777" w:rsidR="003705EB" w:rsidRPr="000F6B0F" w:rsidRDefault="003705EB" w:rsidP="003705EB">
      <w:pPr>
        <w:widowControl/>
        <w:autoSpaceDE/>
        <w:autoSpaceDN/>
        <w:spacing w:after="160" w:line="259" w:lineRule="auto"/>
        <w:rPr>
          <w:i/>
          <w:sz w:val="26"/>
          <w:szCs w:val="26"/>
        </w:rPr>
      </w:pPr>
      <w:r w:rsidRPr="000F6B0F">
        <w:rPr>
          <w:i/>
          <w:sz w:val="26"/>
          <w:szCs w:val="26"/>
        </w:rPr>
        <w:br w:type="page"/>
      </w:r>
    </w:p>
    <w:p w14:paraId="4923918E" w14:textId="77777777" w:rsidR="003705EB" w:rsidRPr="000F6B0F" w:rsidRDefault="003705EB" w:rsidP="003705EB">
      <w:pPr>
        <w:rPr>
          <w:i/>
          <w:sz w:val="26"/>
          <w:szCs w:val="26"/>
        </w:rPr>
      </w:pPr>
    </w:p>
    <w:p w14:paraId="71F8C509" w14:textId="77777777" w:rsidR="008116A4" w:rsidRPr="000F6B0F" w:rsidRDefault="008116A4" w:rsidP="00DF28C8">
      <w:pPr>
        <w:spacing w:before="103" w:line="362" w:lineRule="auto"/>
        <w:ind w:right="10"/>
        <w:jc w:val="center"/>
        <w:rPr>
          <w:b/>
          <w:sz w:val="32"/>
          <w:szCs w:val="24"/>
        </w:rPr>
      </w:pPr>
      <w:r w:rsidRPr="000F6B0F">
        <w:rPr>
          <w:b/>
          <w:sz w:val="32"/>
          <w:szCs w:val="24"/>
        </w:rPr>
        <w:t>CÔNG TRÌNH ĐƯỢC HOÀN THÀNH</w:t>
      </w:r>
    </w:p>
    <w:p w14:paraId="087DE2FE" w14:textId="39905AD1" w:rsidR="003705EB" w:rsidRPr="000F6B0F" w:rsidRDefault="008116A4" w:rsidP="00DF28C8">
      <w:pPr>
        <w:spacing w:before="103" w:line="362" w:lineRule="auto"/>
        <w:ind w:right="10"/>
        <w:jc w:val="center"/>
        <w:rPr>
          <w:b/>
          <w:sz w:val="32"/>
          <w:szCs w:val="24"/>
        </w:rPr>
      </w:pPr>
      <w:r w:rsidRPr="000F6B0F">
        <w:rPr>
          <w:b/>
          <w:sz w:val="32"/>
          <w:szCs w:val="24"/>
        </w:rPr>
        <w:t>TẠI TRƯỜNG ĐẠI HỌC TÔN ĐỨC THẮNG</w:t>
      </w:r>
    </w:p>
    <w:p w14:paraId="6079EF95" w14:textId="77777777" w:rsidR="003705EB" w:rsidRPr="000F6B0F" w:rsidRDefault="003705EB" w:rsidP="003705EB">
      <w:pPr>
        <w:spacing w:line="334" w:lineRule="exact"/>
        <w:ind w:left="558" w:right="828"/>
        <w:jc w:val="center"/>
        <w:rPr>
          <w:sz w:val="32"/>
          <w:szCs w:val="32"/>
        </w:rPr>
      </w:pPr>
    </w:p>
    <w:p w14:paraId="0C101863" w14:textId="45E7DAE9" w:rsidR="00B00A35" w:rsidRPr="000F6B0F" w:rsidRDefault="00B00A35" w:rsidP="00B00A35">
      <w:pPr>
        <w:adjustRightInd w:val="0"/>
        <w:spacing w:line="360" w:lineRule="auto"/>
        <w:ind w:firstLine="720"/>
        <w:jc w:val="both"/>
        <w:rPr>
          <w:sz w:val="26"/>
          <w:szCs w:val="26"/>
        </w:rPr>
      </w:pPr>
      <w:r w:rsidRPr="000F6B0F">
        <w:rPr>
          <w:sz w:val="26"/>
          <w:szCs w:val="26"/>
        </w:rPr>
        <w:t xml:space="preserve">Nhóm chúng em xin cam đoan đây là công trình nghiên cứu của riêng chúng em và được sự hướng dẫn khoa học của </w:t>
      </w:r>
      <w:proofErr w:type="spellStart"/>
      <w:r w:rsidR="00043C60" w:rsidRPr="000F6B0F">
        <w:rPr>
          <w:sz w:val="26"/>
          <w:szCs w:val="26"/>
        </w:rPr>
        <w:t>ThS</w:t>
      </w:r>
      <w:proofErr w:type="spellEnd"/>
      <w:r w:rsidR="00043C60" w:rsidRPr="000F6B0F">
        <w:rPr>
          <w:sz w:val="26"/>
          <w:szCs w:val="26"/>
        </w:rPr>
        <w:t>.</w:t>
      </w:r>
      <w:r w:rsidRPr="000F6B0F">
        <w:rPr>
          <w:sz w:val="26"/>
          <w:szCs w:val="26"/>
        </w:rPr>
        <w:t xml:space="preserve"> Vũ Đình Hồng.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608452AC" w14:textId="77777777" w:rsidR="00B00A35" w:rsidRPr="000F6B0F" w:rsidRDefault="00B00A35" w:rsidP="00B00A35">
      <w:pPr>
        <w:adjustRightInd w:val="0"/>
        <w:spacing w:line="360" w:lineRule="auto"/>
        <w:ind w:firstLine="720"/>
        <w:jc w:val="both"/>
        <w:rPr>
          <w:sz w:val="26"/>
          <w:szCs w:val="26"/>
        </w:rPr>
      </w:pPr>
      <w:r w:rsidRPr="000F6B0F">
        <w:rPr>
          <w:sz w:val="26"/>
          <w:szCs w:val="26"/>
        </w:rPr>
        <w:t xml:space="preserve">Ngoài ra, trong báo cáo còn sử dụng một số nhận xét, đánh giá cũng như số liệu của các tác giả khác, cơ quan tổ chức khác đều có trích dẫn và chú thích nguồn gốc. </w:t>
      </w:r>
    </w:p>
    <w:p w14:paraId="68E84382" w14:textId="30F86632" w:rsidR="00B00A35" w:rsidRPr="000F6B0F" w:rsidRDefault="00B00A35" w:rsidP="00B00A35">
      <w:pPr>
        <w:adjustRightInd w:val="0"/>
        <w:spacing w:line="360" w:lineRule="auto"/>
        <w:ind w:firstLine="720"/>
        <w:jc w:val="both"/>
        <w:rPr>
          <w:sz w:val="26"/>
          <w:szCs w:val="26"/>
        </w:rPr>
      </w:pPr>
      <w:r w:rsidRPr="000F6B0F">
        <w:rPr>
          <w:b/>
          <w:bCs/>
          <w:sz w:val="26"/>
          <w:szCs w:val="26"/>
        </w:rPr>
        <w:t>Nếu phát hiện có bất kỳ sự gian lận nào nhóm chúng em xin hoàn toàn chịu trách nhiệm về nội dung Báo cáo Đồ án cuối kỳ của mình</w:t>
      </w:r>
      <w:r w:rsidRPr="000F6B0F">
        <w:rPr>
          <w:sz w:val="26"/>
          <w:szCs w:val="26"/>
        </w:rPr>
        <w:t>. Trường Đại học Tôn Đức Thắng không liên quan đến những vi phạm tác quyền, bản quyền do chúng em gây ra trong quá trình thực hiện (nếu có)</w:t>
      </w:r>
      <w:r w:rsidR="00632B6A" w:rsidRPr="000F6B0F">
        <w:rPr>
          <w:sz w:val="26"/>
          <w:szCs w:val="26"/>
        </w:rPr>
        <w:t>.</w:t>
      </w:r>
    </w:p>
    <w:p w14:paraId="2D92D245" w14:textId="7792CA3F" w:rsidR="003705EB" w:rsidRPr="000F6B0F" w:rsidRDefault="00B00A35" w:rsidP="003705EB">
      <w:pPr>
        <w:spacing w:before="240"/>
        <w:ind w:left="4464" w:hanging="211"/>
        <w:jc w:val="center"/>
        <w:rPr>
          <w:i/>
          <w:sz w:val="26"/>
          <w:szCs w:val="26"/>
        </w:rPr>
      </w:pPr>
      <w:r w:rsidRPr="000F6B0F">
        <w:rPr>
          <w:i/>
          <w:sz w:val="26"/>
          <w:szCs w:val="26"/>
        </w:rPr>
        <w:t>TP. Hồ Chí Minh</w:t>
      </w:r>
      <w:r w:rsidR="003705EB" w:rsidRPr="000F6B0F">
        <w:rPr>
          <w:i/>
          <w:sz w:val="26"/>
          <w:szCs w:val="26"/>
        </w:rPr>
        <w:t xml:space="preserve">, </w:t>
      </w:r>
      <w:r w:rsidR="00C24736" w:rsidRPr="000F6B0F">
        <w:rPr>
          <w:i/>
          <w:sz w:val="26"/>
          <w:szCs w:val="26"/>
        </w:rPr>
        <w:t xml:space="preserve">ngày </w:t>
      </w:r>
      <w:r w:rsidR="00515606" w:rsidRPr="000F6B0F">
        <w:rPr>
          <w:i/>
          <w:sz w:val="26"/>
          <w:szCs w:val="26"/>
        </w:rPr>
        <w:t>30</w:t>
      </w:r>
      <w:r w:rsidR="00C24736" w:rsidRPr="000F6B0F">
        <w:rPr>
          <w:i/>
          <w:sz w:val="26"/>
          <w:szCs w:val="26"/>
        </w:rPr>
        <w:t xml:space="preserve"> tháng 04 năm 2024</w:t>
      </w:r>
    </w:p>
    <w:p w14:paraId="7499737C" w14:textId="699316AD" w:rsidR="003705EB" w:rsidRPr="000F6B0F" w:rsidRDefault="003705EB" w:rsidP="003705EB">
      <w:pPr>
        <w:spacing w:before="141"/>
        <w:ind w:left="3932" w:right="828"/>
        <w:jc w:val="center"/>
        <w:rPr>
          <w:i/>
          <w:sz w:val="26"/>
          <w:szCs w:val="26"/>
        </w:rPr>
      </w:pPr>
      <w:r w:rsidRPr="000F6B0F">
        <w:rPr>
          <w:i/>
          <w:sz w:val="26"/>
          <w:szCs w:val="26"/>
        </w:rPr>
        <w:t xml:space="preserve">           </w:t>
      </w:r>
      <w:r w:rsidR="00C24736" w:rsidRPr="000F6B0F">
        <w:rPr>
          <w:i/>
          <w:sz w:val="26"/>
          <w:szCs w:val="26"/>
        </w:rPr>
        <w:t>Tác giả</w:t>
      </w:r>
    </w:p>
    <w:p w14:paraId="43F6E2B9" w14:textId="1522DDB4" w:rsidR="00DF28C8" w:rsidRPr="000F6B0F" w:rsidRDefault="00DF28C8" w:rsidP="00DF28C8">
      <w:pPr>
        <w:spacing w:before="147"/>
        <w:ind w:left="3940" w:right="828"/>
        <w:jc w:val="center"/>
        <w:rPr>
          <w:i/>
          <w:sz w:val="26"/>
          <w:szCs w:val="26"/>
        </w:rPr>
      </w:pPr>
      <w:r w:rsidRPr="000F6B0F">
        <w:rPr>
          <w:i/>
          <w:noProof/>
          <w:sz w:val="26"/>
          <w:szCs w:val="26"/>
        </w:rPr>
        <w:drawing>
          <wp:inline distT="0" distB="0" distL="0" distR="0" wp14:anchorId="40A27C43" wp14:editId="3814E85C">
            <wp:extent cx="1377570" cy="973603"/>
            <wp:effectExtent l="0" t="0" r="0" b="0"/>
            <wp:docPr id="52" name="Picture 52" descr="A picture containing hanger, ins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hanger, insec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77570" cy="973603"/>
                    </a:xfrm>
                    <a:prstGeom prst="rect">
                      <a:avLst/>
                    </a:prstGeom>
                  </pic:spPr>
                </pic:pic>
              </a:graphicData>
            </a:graphic>
          </wp:inline>
        </w:drawing>
      </w:r>
    </w:p>
    <w:p w14:paraId="3DF054C2" w14:textId="40813FF0" w:rsidR="003705EB" w:rsidRPr="000F6B0F" w:rsidRDefault="003705EB" w:rsidP="003705EB">
      <w:pPr>
        <w:spacing w:before="147"/>
        <w:ind w:left="3940" w:right="828"/>
        <w:jc w:val="center"/>
        <w:rPr>
          <w:i/>
          <w:sz w:val="26"/>
          <w:szCs w:val="26"/>
        </w:rPr>
      </w:pPr>
      <w:r w:rsidRPr="000F6B0F">
        <w:rPr>
          <w:i/>
          <w:sz w:val="26"/>
          <w:szCs w:val="26"/>
        </w:rPr>
        <w:t xml:space="preserve"> </w:t>
      </w:r>
      <w:r w:rsidR="00DF28C8" w:rsidRPr="000F6B0F">
        <w:rPr>
          <w:i/>
          <w:sz w:val="26"/>
          <w:szCs w:val="26"/>
        </w:rPr>
        <w:t>L</w:t>
      </w:r>
      <w:r w:rsidR="00C24736" w:rsidRPr="000F6B0F">
        <w:rPr>
          <w:i/>
          <w:sz w:val="26"/>
          <w:szCs w:val="26"/>
        </w:rPr>
        <w:t>ê</w:t>
      </w:r>
      <w:r w:rsidR="00DF28C8" w:rsidRPr="000F6B0F">
        <w:rPr>
          <w:i/>
          <w:sz w:val="26"/>
          <w:szCs w:val="26"/>
        </w:rPr>
        <w:t xml:space="preserve"> Th</w:t>
      </w:r>
      <w:r w:rsidR="00C24736" w:rsidRPr="000F6B0F">
        <w:rPr>
          <w:i/>
          <w:sz w:val="26"/>
          <w:szCs w:val="26"/>
        </w:rPr>
        <w:t>à</w:t>
      </w:r>
      <w:r w:rsidR="00DF28C8" w:rsidRPr="000F6B0F">
        <w:rPr>
          <w:i/>
          <w:sz w:val="26"/>
          <w:szCs w:val="26"/>
        </w:rPr>
        <w:t>nh Ti</w:t>
      </w:r>
      <w:r w:rsidR="00C24736" w:rsidRPr="000F6B0F">
        <w:rPr>
          <w:i/>
          <w:sz w:val="26"/>
          <w:szCs w:val="26"/>
        </w:rPr>
        <w:t>ế</w:t>
      </w:r>
      <w:r w:rsidR="00DF28C8" w:rsidRPr="000F6B0F">
        <w:rPr>
          <w:i/>
          <w:sz w:val="26"/>
          <w:szCs w:val="26"/>
        </w:rPr>
        <w:t>n</w:t>
      </w:r>
    </w:p>
    <w:p w14:paraId="06FAF5C7" w14:textId="7B1504A1" w:rsidR="004879EF" w:rsidRPr="000F6B0F" w:rsidRDefault="00112D1D" w:rsidP="004879EF">
      <w:pPr>
        <w:spacing w:before="147"/>
        <w:ind w:left="3940" w:right="828"/>
        <w:jc w:val="center"/>
        <w:rPr>
          <w:i/>
          <w:sz w:val="26"/>
          <w:szCs w:val="26"/>
        </w:rPr>
      </w:pPr>
      <w:r w:rsidRPr="000F6B0F">
        <w:rPr>
          <w:i/>
          <w:noProof/>
          <w:sz w:val="26"/>
          <w:szCs w:val="26"/>
        </w:rPr>
        <w:drawing>
          <wp:inline distT="0" distB="0" distL="114300" distR="114300" wp14:anchorId="705F9DD4" wp14:editId="1F36CC46">
            <wp:extent cx="2011680" cy="1257300"/>
            <wp:effectExtent l="0" t="0" r="0" b="0"/>
            <wp:docPr id="1701904262" name="Picture 1701904262"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1"/>
                    <pic:cNvPicPr>
                      <a:picLocks noChangeAspect="1"/>
                    </pic:cNvPicPr>
                  </pic:nvPicPr>
                  <pic:blipFill>
                    <a:blip r:embed="rId10"/>
                    <a:stretch>
                      <a:fillRect/>
                    </a:stretch>
                  </pic:blipFill>
                  <pic:spPr>
                    <a:xfrm>
                      <a:off x="0" y="0"/>
                      <a:ext cx="2011680" cy="1257300"/>
                    </a:xfrm>
                    <a:prstGeom prst="rect">
                      <a:avLst/>
                    </a:prstGeom>
                  </pic:spPr>
                </pic:pic>
              </a:graphicData>
            </a:graphic>
          </wp:inline>
        </w:drawing>
      </w:r>
    </w:p>
    <w:p w14:paraId="47F061EE" w14:textId="319ED295" w:rsidR="003705EB" w:rsidRPr="000F6B0F" w:rsidRDefault="003C4E5C" w:rsidP="0078132C">
      <w:pPr>
        <w:spacing w:before="147"/>
        <w:ind w:left="3940" w:right="828"/>
        <w:jc w:val="center"/>
        <w:rPr>
          <w:i/>
          <w:sz w:val="26"/>
          <w:szCs w:val="26"/>
        </w:rPr>
      </w:pPr>
      <w:r w:rsidRPr="000F6B0F">
        <w:rPr>
          <w:i/>
          <w:sz w:val="26"/>
          <w:szCs w:val="26"/>
        </w:rPr>
        <w:t>Ph</w:t>
      </w:r>
      <w:r w:rsidR="00F32709" w:rsidRPr="000F6B0F">
        <w:rPr>
          <w:i/>
          <w:sz w:val="26"/>
          <w:szCs w:val="26"/>
        </w:rPr>
        <w:t>ạ</w:t>
      </w:r>
      <w:r w:rsidRPr="000F6B0F">
        <w:rPr>
          <w:i/>
          <w:sz w:val="26"/>
          <w:szCs w:val="26"/>
        </w:rPr>
        <w:t>m V</w:t>
      </w:r>
      <w:r w:rsidR="00F32709" w:rsidRPr="000F6B0F">
        <w:rPr>
          <w:i/>
          <w:sz w:val="26"/>
          <w:szCs w:val="26"/>
        </w:rPr>
        <w:t>ă</w:t>
      </w:r>
      <w:r w:rsidRPr="000F6B0F">
        <w:rPr>
          <w:i/>
          <w:sz w:val="26"/>
          <w:szCs w:val="26"/>
        </w:rPr>
        <w:t>n Ti</w:t>
      </w:r>
      <w:r w:rsidR="00F32709" w:rsidRPr="000F6B0F">
        <w:rPr>
          <w:i/>
          <w:sz w:val="26"/>
          <w:szCs w:val="26"/>
        </w:rPr>
        <w:t>ế</w:t>
      </w:r>
      <w:r w:rsidRPr="000F6B0F">
        <w:rPr>
          <w:i/>
          <w:sz w:val="26"/>
          <w:szCs w:val="26"/>
        </w:rPr>
        <w:t xml:space="preserve">n </w:t>
      </w:r>
      <w:r w:rsidR="00F32709" w:rsidRPr="000F6B0F">
        <w:rPr>
          <w:i/>
          <w:sz w:val="26"/>
          <w:szCs w:val="26"/>
        </w:rPr>
        <w:t>Đạ</w:t>
      </w:r>
      <w:r w:rsidRPr="000F6B0F">
        <w:rPr>
          <w:i/>
          <w:sz w:val="26"/>
          <w:szCs w:val="26"/>
        </w:rPr>
        <w:t>t</w:t>
      </w:r>
      <w:r w:rsidR="003705EB" w:rsidRPr="000F6B0F">
        <w:br w:type="page"/>
      </w:r>
    </w:p>
    <w:p w14:paraId="6AD1F0D9" w14:textId="6E02EACD" w:rsidR="003705EB" w:rsidRPr="000F6B0F" w:rsidRDefault="00632B6A" w:rsidP="002310AC">
      <w:pPr>
        <w:widowControl/>
        <w:overflowPunct w:val="0"/>
        <w:adjustRightInd w:val="0"/>
        <w:spacing w:line="360" w:lineRule="auto"/>
        <w:jc w:val="center"/>
        <w:textAlignment w:val="baseline"/>
        <w:rPr>
          <w:b/>
          <w:bCs/>
          <w:sz w:val="32"/>
          <w:szCs w:val="32"/>
        </w:rPr>
      </w:pPr>
      <w:r w:rsidRPr="000F6B0F">
        <w:rPr>
          <w:b/>
          <w:bCs/>
          <w:sz w:val="32"/>
          <w:szCs w:val="32"/>
        </w:rPr>
        <w:lastRenderedPageBreak/>
        <w:t>TÓM TẮT</w:t>
      </w:r>
    </w:p>
    <w:p w14:paraId="2CB50CF9" w14:textId="77777777" w:rsidR="002310AC" w:rsidRPr="000F6B0F" w:rsidRDefault="002310AC" w:rsidP="000B0305">
      <w:pPr>
        <w:pStyle w:val="Nidungvnbn"/>
        <w:rPr>
          <w:lang w:val="vi-VN"/>
        </w:rPr>
      </w:pPr>
    </w:p>
    <w:p w14:paraId="5E90355D" w14:textId="3F7120D0" w:rsidR="003B015B" w:rsidRPr="000F6B0F" w:rsidRDefault="001E36B3" w:rsidP="00B83B38">
      <w:pPr>
        <w:pStyle w:val="Nidungvnbn"/>
        <w:rPr>
          <w:lang w:val="vi-VN"/>
        </w:rPr>
        <w:sectPr w:rsidR="003B015B" w:rsidRPr="000F6B0F" w:rsidSect="008E153B">
          <w:headerReference w:type="default" r:id="rId11"/>
          <w:pgSz w:w="12240" w:h="15840"/>
          <w:pgMar w:top="1418" w:right="1134" w:bottom="1701" w:left="1418" w:header="720" w:footer="720" w:gutter="0"/>
          <w:pgNumType w:fmt="lowerRoman" w:start="1"/>
          <w:cols w:space="720"/>
          <w:docGrid w:linePitch="360"/>
        </w:sectPr>
      </w:pPr>
      <w:r w:rsidRPr="000F6B0F">
        <w:rPr>
          <w:lang w:val="vi-VN"/>
        </w:rPr>
        <w:t xml:space="preserve">Báo cáo này phân tích về việc áp dụng các mẫu thiết kế khác nhau để cải thiện mã nguồn của một ứng dụng di động theo dõi hạn sử dụng của thực </w:t>
      </w:r>
      <w:proofErr w:type="spellStart"/>
      <w:r w:rsidRPr="000F6B0F">
        <w:rPr>
          <w:lang w:val="vi-VN"/>
        </w:rPr>
        <w:t>phầm</w:t>
      </w:r>
      <w:proofErr w:type="spellEnd"/>
      <w:r w:rsidRPr="000F6B0F">
        <w:rPr>
          <w:lang w:val="vi-VN"/>
        </w:rPr>
        <w:t xml:space="preserve"> tươi sống.</w:t>
      </w:r>
      <w:r w:rsidR="00F31823" w:rsidRPr="000F6B0F">
        <w:rPr>
          <w:lang w:val="vi-VN"/>
        </w:rPr>
        <w:t xml:space="preserve"> Trong dự án này, các mẫu thiết kế được áp dụng là </w:t>
      </w:r>
      <w:proofErr w:type="spellStart"/>
      <w:r w:rsidR="00F31823" w:rsidRPr="000F6B0F">
        <w:rPr>
          <w:lang w:val="vi-VN"/>
        </w:rPr>
        <w:t>Singleton</w:t>
      </w:r>
      <w:proofErr w:type="spellEnd"/>
      <w:r w:rsidR="00F31823" w:rsidRPr="000F6B0F">
        <w:rPr>
          <w:lang w:val="vi-VN"/>
        </w:rPr>
        <w:t xml:space="preserve">, </w:t>
      </w:r>
      <w:proofErr w:type="spellStart"/>
      <w:r w:rsidR="00276292" w:rsidRPr="000F6B0F">
        <w:rPr>
          <w:lang w:val="vi-VN"/>
        </w:rPr>
        <w:t>Strategy</w:t>
      </w:r>
      <w:proofErr w:type="spellEnd"/>
      <w:r w:rsidR="00276292" w:rsidRPr="000F6B0F">
        <w:rPr>
          <w:lang w:val="vi-VN"/>
        </w:rPr>
        <w:t xml:space="preserve">, </w:t>
      </w:r>
      <w:proofErr w:type="spellStart"/>
      <w:r w:rsidR="00276292" w:rsidRPr="000F6B0F">
        <w:rPr>
          <w:lang w:val="vi-VN"/>
        </w:rPr>
        <w:t>Template</w:t>
      </w:r>
      <w:proofErr w:type="spellEnd"/>
      <w:r w:rsidR="00276292" w:rsidRPr="000F6B0F">
        <w:rPr>
          <w:lang w:val="vi-VN"/>
        </w:rPr>
        <w:t xml:space="preserve">, </w:t>
      </w:r>
      <w:proofErr w:type="spellStart"/>
      <w:r w:rsidR="00276292" w:rsidRPr="000F6B0F">
        <w:rPr>
          <w:lang w:val="vi-VN"/>
        </w:rPr>
        <w:t>Factory</w:t>
      </w:r>
      <w:proofErr w:type="spellEnd"/>
      <w:r w:rsidR="00276292" w:rsidRPr="000F6B0F">
        <w:rPr>
          <w:lang w:val="vi-VN"/>
        </w:rPr>
        <w:t xml:space="preserve">, </w:t>
      </w:r>
      <w:proofErr w:type="spellStart"/>
      <w:r w:rsidR="00276292" w:rsidRPr="000F6B0F">
        <w:rPr>
          <w:lang w:val="vi-VN"/>
        </w:rPr>
        <w:t>Command</w:t>
      </w:r>
      <w:proofErr w:type="spellEnd"/>
      <w:r w:rsidR="00276292" w:rsidRPr="000F6B0F">
        <w:rPr>
          <w:lang w:val="vi-VN"/>
        </w:rPr>
        <w:t xml:space="preserve">, </w:t>
      </w:r>
      <w:proofErr w:type="spellStart"/>
      <w:r w:rsidR="00276292" w:rsidRPr="000F6B0F">
        <w:rPr>
          <w:lang w:val="vi-VN"/>
        </w:rPr>
        <w:t>Adapter</w:t>
      </w:r>
      <w:proofErr w:type="spellEnd"/>
      <w:r w:rsidR="00276292" w:rsidRPr="000F6B0F">
        <w:rPr>
          <w:lang w:val="vi-VN"/>
        </w:rPr>
        <w:t xml:space="preserve">, </w:t>
      </w:r>
      <w:r w:rsidR="00C322F8">
        <w:t>Prototype</w:t>
      </w:r>
      <w:r w:rsidR="00276292" w:rsidRPr="000F6B0F">
        <w:rPr>
          <w:lang w:val="vi-VN"/>
        </w:rPr>
        <w:t xml:space="preserve">, Proxy, và </w:t>
      </w:r>
      <w:proofErr w:type="spellStart"/>
      <w:r w:rsidR="00276292" w:rsidRPr="000F6B0F">
        <w:rPr>
          <w:lang w:val="vi-VN"/>
        </w:rPr>
        <w:t>Model</w:t>
      </w:r>
      <w:proofErr w:type="spellEnd"/>
      <w:r w:rsidR="00276292" w:rsidRPr="000F6B0F">
        <w:rPr>
          <w:lang w:val="vi-VN"/>
        </w:rPr>
        <w:t xml:space="preserve"> - </w:t>
      </w:r>
      <w:proofErr w:type="spellStart"/>
      <w:r w:rsidR="00276292" w:rsidRPr="000F6B0F">
        <w:rPr>
          <w:lang w:val="vi-VN"/>
        </w:rPr>
        <w:t>View</w:t>
      </w:r>
      <w:proofErr w:type="spellEnd"/>
      <w:r w:rsidR="00276292" w:rsidRPr="000F6B0F">
        <w:rPr>
          <w:lang w:val="vi-VN"/>
        </w:rPr>
        <w:t xml:space="preserve"> </w:t>
      </w:r>
      <w:r w:rsidR="00BC6CF2" w:rsidRPr="000F6B0F">
        <w:rPr>
          <w:lang w:val="vi-VN"/>
        </w:rPr>
        <w:t>–</w:t>
      </w:r>
      <w:r w:rsidR="00276292" w:rsidRPr="000F6B0F">
        <w:rPr>
          <w:lang w:val="vi-VN"/>
        </w:rPr>
        <w:t xml:space="preserve"> </w:t>
      </w:r>
      <w:proofErr w:type="spellStart"/>
      <w:r w:rsidR="00276292" w:rsidRPr="000F6B0F">
        <w:rPr>
          <w:lang w:val="vi-VN"/>
        </w:rPr>
        <w:t>ViewModel</w:t>
      </w:r>
      <w:proofErr w:type="spellEnd"/>
      <w:r w:rsidR="00BC6CF2" w:rsidRPr="000F6B0F">
        <w:rPr>
          <w:lang w:val="vi-VN"/>
        </w:rPr>
        <w:t xml:space="preserve"> (MVVM). Chúng tôi phân tích chức năng hiện tại của ứng dụng</w:t>
      </w:r>
      <w:r w:rsidR="0091786D" w:rsidRPr="000F6B0F">
        <w:rPr>
          <w:lang w:val="vi-VN"/>
        </w:rPr>
        <w:t>,</w:t>
      </w:r>
      <w:r w:rsidR="00BC6CF2" w:rsidRPr="000F6B0F">
        <w:rPr>
          <w:lang w:val="vi-VN"/>
        </w:rPr>
        <w:t xml:space="preserve"> đưa ra giải pháp là cách áp dụng từng loại mẫu thiết kế cụ thể nhằm </w:t>
      </w:r>
      <w:r w:rsidR="0091786D" w:rsidRPr="000F6B0F">
        <w:rPr>
          <w:lang w:val="vi-VN"/>
        </w:rPr>
        <w:t>cải thiện cách thức hoạt động trong ứng dụng, và trình bày cách thức mẫu thiết kế tương ứng được áp dụng trong ứng dụng.</w:t>
      </w:r>
    </w:p>
    <w:p w14:paraId="6357714E" w14:textId="56948B3B" w:rsidR="00616411" w:rsidRPr="000F6B0F" w:rsidRDefault="00C21D4C" w:rsidP="00D11ED6">
      <w:pPr>
        <w:pStyle w:val="TOCTITLE"/>
        <w:spacing w:before="0" w:after="0"/>
        <w:rPr>
          <w:rFonts w:ascii="Times New Roman" w:hAnsi="Times New Roman" w:cs="Times New Roman"/>
          <w:sz w:val="32"/>
          <w:szCs w:val="32"/>
          <w:lang w:val="vi-VN"/>
        </w:rPr>
      </w:pPr>
      <w:r w:rsidRPr="000F6B0F">
        <w:rPr>
          <w:rFonts w:ascii="Times New Roman" w:hAnsi="Times New Roman" w:cs="Times New Roman"/>
          <w:sz w:val="32"/>
          <w:szCs w:val="32"/>
          <w:lang w:val="vi-VN"/>
        </w:rPr>
        <w:lastRenderedPageBreak/>
        <w:t>MỤC LỤC</w:t>
      </w:r>
    </w:p>
    <w:p w14:paraId="3F66A9CF" w14:textId="41AD1444" w:rsidR="00515606" w:rsidRPr="000F6B0F" w:rsidRDefault="00616411" w:rsidP="00515606">
      <w:pPr>
        <w:pStyle w:val="TOC1"/>
        <w:tabs>
          <w:tab w:val="right" w:leader="dot" w:pos="9678"/>
        </w:tabs>
        <w:spacing w:before="0" w:after="0" w:line="360" w:lineRule="auto"/>
        <w:rPr>
          <w:rFonts w:ascii="Times New Roman" w:eastAsiaTheme="minorEastAsia" w:hAnsi="Times New Roman" w:cs="Times New Roman"/>
          <w:b w:val="0"/>
          <w:bCs w:val="0"/>
          <w:caps w:val="0"/>
          <w:kern w:val="2"/>
          <w:sz w:val="26"/>
          <w:szCs w:val="26"/>
          <w:lang w:bidi="my-MM"/>
          <w14:ligatures w14:val="standardContextual"/>
        </w:rPr>
      </w:pPr>
      <w:r w:rsidRPr="000F6B0F">
        <w:rPr>
          <w:rFonts w:ascii="Times New Roman" w:hAnsi="Times New Roman" w:cs="Times New Roman"/>
          <w:b w:val="0"/>
          <w:bCs w:val="0"/>
          <w:caps w:val="0"/>
          <w:sz w:val="26"/>
          <w:szCs w:val="26"/>
        </w:rPr>
        <w:fldChar w:fldCharType="begin"/>
      </w:r>
      <w:r w:rsidRPr="000F6B0F">
        <w:rPr>
          <w:rFonts w:ascii="Times New Roman" w:hAnsi="Times New Roman" w:cs="Times New Roman"/>
          <w:b w:val="0"/>
          <w:bCs w:val="0"/>
          <w:caps w:val="0"/>
          <w:sz w:val="26"/>
          <w:szCs w:val="26"/>
        </w:rPr>
        <w:instrText xml:space="preserve"> TOC \o "1-3" \h \z \u </w:instrText>
      </w:r>
      <w:r w:rsidRPr="000F6B0F">
        <w:rPr>
          <w:rFonts w:ascii="Times New Roman" w:hAnsi="Times New Roman" w:cs="Times New Roman"/>
          <w:b w:val="0"/>
          <w:bCs w:val="0"/>
          <w:caps w:val="0"/>
          <w:sz w:val="26"/>
          <w:szCs w:val="26"/>
        </w:rPr>
        <w:fldChar w:fldCharType="separate"/>
      </w:r>
      <w:hyperlink w:anchor="_Toc165404375" w:history="1">
        <w:r w:rsidR="00515606" w:rsidRPr="000F6B0F">
          <w:rPr>
            <w:rStyle w:val="Hyperlink"/>
            <w:rFonts w:ascii="Times New Roman" w:hAnsi="Times New Roman" w:cs="Times New Roman"/>
            <w:sz w:val="26"/>
            <w:szCs w:val="26"/>
          </w:rPr>
          <w:t>DANH MỤC HÌNH VẼ</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75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w:t>
        </w:r>
        <w:r w:rsidR="00515606" w:rsidRPr="000F6B0F">
          <w:rPr>
            <w:rFonts w:ascii="Times New Roman" w:hAnsi="Times New Roman" w:cs="Times New Roman"/>
            <w:webHidden/>
            <w:sz w:val="26"/>
            <w:szCs w:val="26"/>
          </w:rPr>
          <w:fldChar w:fldCharType="end"/>
        </w:r>
      </w:hyperlink>
    </w:p>
    <w:p w14:paraId="608D3EDE" w14:textId="08D86AE4" w:rsidR="00515606" w:rsidRPr="000F6B0F" w:rsidRDefault="00000000" w:rsidP="00515606">
      <w:pPr>
        <w:pStyle w:val="TOC1"/>
        <w:tabs>
          <w:tab w:val="right" w:leader="dot" w:pos="9678"/>
        </w:tabs>
        <w:spacing w:before="0" w:after="0" w:line="360" w:lineRule="auto"/>
        <w:rPr>
          <w:rFonts w:ascii="Times New Roman" w:eastAsiaTheme="minorEastAsia" w:hAnsi="Times New Roman" w:cs="Times New Roman"/>
          <w:b w:val="0"/>
          <w:bCs w:val="0"/>
          <w:caps w:val="0"/>
          <w:kern w:val="2"/>
          <w:sz w:val="26"/>
          <w:szCs w:val="26"/>
          <w:lang w:bidi="my-MM"/>
          <w14:ligatures w14:val="standardContextual"/>
        </w:rPr>
      </w:pPr>
      <w:hyperlink w:anchor="_Toc165404376" w:history="1">
        <w:r w:rsidR="00515606" w:rsidRPr="000F6B0F">
          <w:rPr>
            <w:rStyle w:val="Hyperlink"/>
            <w:rFonts w:ascii="Times New Roman" w:hAnsi="Times New Roman" w:cs="Times New Roman"/>
            <w:sz w:val="26"/>
            <w:szCs w:val="26"/>
          </w:rPr>
          <w:t>DANH MỤC CÁC CHỮ VIẾT TẮT</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76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6</w:t>
        </w:r>
        <w:r w:rsidR="00515606" w:rsidRPr="000F6B0F">
          <w:rPr>
            <w:rFonts w:ascii="Times New Roman" w:hAnsi="Times New Roman" w:cs="Times New Roman"/>
            <w:webHidden/>
            <w:sz w:val="26"/>
            <w:szCs w:val="26"/>
          </w:rPr>
          <w:fldChar w:fldCharType="end"/>
        </w:r>
      </w:hyperlink>
    </w:p>
    <w:p w14:paraId="25B1C53C" w14:textId="3FF54E5A" w:rsidR="00515606" w:rsidRPr="000F6B0F" w:rsidRDefault="00000000" w:rsidP="00515606">
      <w:pPr>
        <w:pStyle w:val="TOC1"/>
        <w:tabs>
          <w:tab w:val="right" w:leader="dot" w:pos="9678"/>
        </w:tabs>
        <w:spacing w:before="0" w:after="0" w:line="360" w:lineRule="auto"/>
        <w:rPr>
          <w:rFonts w:ascii="Times New Roman" w:eastAsiaTheme="minorEastAsia" w:hAnsi="Times New Roman" w:cs="Times New Roman"/>
          <w:b w:val="0"/>
          <w:bCs w:val="0"/>
          <w:caps w:val="0"/>
          <w:kern w:val="2"/>
          <w:sz w:val="26"/>
          <w:szCs w:val="26"/>
          <w:lang w:bidi="my-MM"/>
          <w14:ligatures w14:val="standardContextual"/>
        </w:rPr>
      </w:pPr>
      <w:hyperlink w:anchor="_Toc165404377" w:history="1">
        <w:r w:rsidR="00515606" w:rsidRPr="000F6B0F">
          <w:rPr>
            <w:rStyle w:val="Hyperlink"/>
            <w:rFonts w:ascii="Times New Roman" w:hAnsi="Times New Roman" w:cs="Times New Roman"/>
            <w:sz w:val="26"/>
            <w:szCs w:val="26"/>
          </w:rPr>
          <w:t>CHƯƠNG 1 – MỞ ĐẦU</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77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7</w:t>
        </w:r>
        <w:r w:rsidR="00515606" w:rsidRPr="000F6B0F">
          <w:rPr>
            <w:rFonts w:ascii="Times New Roman" w:hAnsi="Times New Roman" w:cs="Times New Roman"/>
            <w:webHidden/>
            <w:sz w:val="26"/>
            <w:szCs w:val="26"/>
          </w:rPr>
          <w:fldChar w:fldCharType="end"/>
        </w:r>
      </w:hyperlink>
    </w:p>
    <w:p w14:paraId="2FE84891" w14:textId="5EB86BAF"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78" w:history="1">
        <w:r w:rsidR="00515606" w:rsidRPr="000F6B0F">
          <w:rPr>
            <w:rStyle w:val="Hyperlink"/>
            <w:rFonts w:ascii="Times New Roman" w:hAnsi="Times New Roman" w:cs="Times New Roman"/>
            <w:sz w:val="26"/>
            <w:szCs w:val="26"/>
          </w:rPr>
          <w:t>1.1 Mục đích</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78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7</w:t>
        </w:r>
        <w:r w:rsidR="00515606" w:rsidRPr="000F6B0F">
          <w:rPr>
            <w:rFonts w:ascii="Times New Roman" w:hAnsi="Times New Roman" w:cs="Times New Roman"/>
            <w:webHidden/>
            <w:sz w:val="26"/>
            <w:szCs w:val="26"/>
          </w:rPr>
          <w:fldChar w:fldCharType="end"/>
        </w:r>
      </w:hyperlink>
    </w:p>
    <w:p w14:paraId="7D34BE3C" w14:textId="2297BF67"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79" w:history="1">
        <w:r w:rsidR="00515606" w:rsidRPr="000F6B0F">
          <w:rPr>
            <w:rStyle w:val="Hyperlink"/>
            <w:rFonts w:ascii="Times New Roman" w:hAnsi="Times New Roman" w:cs="Times New Roman"/>
            <w:sz w:val="26"/>
            <w:szCs w:val="26"/>
          </w:rPr>
          <w:t>1.2 Phạm vi đồ án</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79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7</w:t>
        </w:r>
        <w:r w:rsidR="00515606" w:rsidRPr="000F6B0F">
          <w:rPr>
            <w:rFonts w:ascii="Times New Roman" w:hAnsi="Times New Roman" w:cs="Times New Roman"/>
            <w:webHidden/>
            <w:sz w:val="26"/>
            <w:szCs w:val="26"/>
          </w:rPr>
          <w:fldChar w:fldCharType="end"/>
        </w:r>
      </w:hyperlink>
    </w:p>
    <w:p w14:paraId="6B7302A6" w14:textId="560857EE" w:rsidR="00515606" w:rsidRPr="000F6B0F" w:rsidRDefault="00000000" w:rsidP="00515606">
      <w:pPr>
        <w:pStyle w:val="TOC1"/>
        <w:tabs>
          <w:tab w:val="right" w:leader="dot" w:pos="9678"/>
        </w:tabs>
        <w:spacing w:before="0" w:after="0" w:line="360" w:lineRule="auto"/>
        <w:rPr>
          <w:rFonts w:ascii="Times New Roman" w:eastAsiaTheme="minorEastAsia" w:hAnsi="Times New Roman" w:cs="Times New Roman"/>
          <w:b w:val="0"/>
          <w:bCs w:val="0"/>
          <w:caps w:val="0"/>
          <w:kern w:val="2"/>
          <w:sz w:val="26"/>
          <w:szCs w:val="26"/>
          <w:lang w:bidi="my-MM"/>
          <w14:ligatures w14:val="standardContextual"/>
        </w:rPr>
      </w:pPr>
      <w:hyperlink w:anchor="_Toc165404380" w:history="1">
        <w:r w:rsidR="00515606" w:rsidRPr="000F6B0F">
          <w:rPr>
            <w:rStyle w:val="Hyperlink"/>
            <w:rFonts w:ascii="Times New Roman" w:hAnsi="Times New Roman" w:cs="Times New Roman"/>
            <w:sz w:val="26"/>
            <w:szCs w:val="26"/>
          </w:rPr>
          <w:t>CHƯƠNG 2 – ÁP DỤNG CÁC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0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9</w:t>
        </w:r>
        <w:r w:rsidR="00515606" w:rsidRPr="000F6B0F">
          <w:rPr>
            <w:rFonts w:ascii="Times New Roman" w:hAnsi="Times New Roman" w:cs="Times New Roman"/>
            <w:webHidden/>
            <w:sz w:val="26"/>
            <w:szCs w:val="26"/>
          </w:rPr>
          <w:fldChar w:fldCharType="end"/>
        </w:r>
      </w:hyperlink>
    </w:p>
    <w:p w14:paraId="36398813" w14:textId="4BDB6CDF"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81" w:history="1">
        <w:r w:rsidR="00515606" w:rsidRPr="000F6B0F">
          <w:rPr>
            <w:rStyle w:val="Hyperlink"/>
            <w:rFonts w:ascii="Times New Roman" w:hAnsi="Times New Roman" w:cs="Times New Roman"/>
            <w:sz w:val="26"/>
            <w:szCs w:val="26"/>
          </w:rPr>
          <w:t>2.1 Singleton</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1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9</w:t>
        </w:r>
        <w:r w:rsidR="00515606" w:rsidRPr="000F6B0F">
          <w:rPr>
            <w:rFonts w:ascii="Times New Roman" w:hAnsi="Times New Roman" w:cs="Times New Roman"/>
            <w:webHidden/>
            <w:sz w:val="26"/>
            <w:szCs w:val="26"/>
          </w:rPr>
          <w:fldChar w:fldCharType="end"/>
        </w:r>
      </w:hyperlink>
    </w:p>
    <w:p w14:paraId="58261EC9" w14:textId="79F889CC"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82" w:history="1">
        <w:r w:rsidR="00515606" w:rsidRPr="000F6B0F">
          <w:rPr>
            <w:rStyle w:val="Hyperlink"/>
            <w:rFonts w:ascii="Times New Roman" w:hAnsi="Times New Roman" w:cs="Times New Roman"/>
            <w:sz w:val="26"/>
            <w:szCs w:val="26"/>
          </w:rPr>
          <w:t>2.1.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2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9</w:t>
        </w:r>
        <w:r w:rsidR="00515606" w:rsidRPr="000F6B0F">
          <w:rPr>
            <w:rFonts w:ascii="Times New Roman" w:hAnsi="Times New Roman" w:cs="Times New Roman"/>
            <w:webHidden/>
            <w:sz w:val="26"/>
            <w:szCs w:val="26"/>
          </w:rPr>
          <w:fldChar w:fldCharType="end"/>
        </w:r>
      </w:hyperlink>
    </w:p>
    <w:p w14:paraId="4977F5B6" w14:textId="6854BBA7"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83" w:history="1">
        <w:r w:rsidR="00515606" w:rsidRPr="000F6B0F">
          <w:rPr>
            <w:rStyle w:val="Hyperlink"/>
            <w:rFonts w:ascii="Times New Roman" w:hAnsi="Times New Roman" w:cs="Times New Roman"/>
            <w:sz w:val="26"/>
            <w:szCs w:val="26"/>
          </w:rPr>
          <w:t xml:space="preserve">2.1.2 </w:t>
        </w:r>
        <w:r w:rsidR="00515606" w:rsidRPr="000F6B0F">
          <w:rPr>
            <w:rStyle w:val="Hyperlink"/>
            <w:rFonts w:ascii="Times New Roman" w:hAnsi="Times New Roman" w:cs="Times New Roman"/>
            <w:bCs/>
            <w:sz w:val="26"/>
            <w:szCs w:val="26"/>
          </w:rPr>
          <w:t>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3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9</w:t>
        </w:r>
        <w:r w:rsidR="00515606" w:rsidRPr="000F6B0F">
          <w:rPr>
            <w:rFonts w:ascii="Times New Roman" w:hAnsi="Times New Roman" w:cs="Times New Roman"/>
            <w:webHidden/>
            <w:sz w:val="26"/>
            <w:szCs w:val="26"/>
          </w:rPr>
          <w:fldChar w:fldCharType="end"/>
        </w:r>
      </w:hyperlink>
    </w:p>
    <w:p w14:paraId="1A1A2827" w14:textId="1A6F9E13"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84" w:history="1">
        <w:r w:rsidR="00515606" w:rsidRPr="000F6B0F">
          <w:rPr>
            <w:rStyle w:val="Hyperlink"/>
            <w:rFonts w:ascii="Times New Roman" w:hAnsi="Times New Roman" w:cs="Times New Roman"/>
            <w:sz w:val="26"/>
            <w:szCs w:val="26"/>
          </w:rPr>
          <w:t>2.1.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4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0</w:t>
        </w:r>
        <w:r w:rsidR="00515606" w:rsidRPr="000F6B0F">
          <w:rPr>
            <w:rFonts w:ascii="Times New Roman" w:hAnsi="Times New Roman" w:cs="Times New Roman"/>
            <w:webHidden/>
            <w:sz w:val="26"/>
            <w:szCs w:val="26"/>
          </w:rPr>
          <w:fldChar w:fldCharType="end"/>
        </w:r>
      </w:hyperlink>
    </w:p>
    <w:p w14:paraId="78831C42" w14:textId="4B9B5059"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85" w:history="1">
        <w:r w:rsidR="00515606" w:rsidRPr="000F6B0F">
          <w:rPr>
            <w:rStyle w:val="Hyperlink"/>
            <w:rFonts w:ascii="Times New Roman" w:hAnsi="Times New Roman" w:cs="Times New Roman"/>
            <w:sz w:val="26"/>
            <w:szCs w:val="26"/>
          </w:rPr>
          <w:t>2.2 Strategy</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5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3</w:t>
        </w:r>
        <w:r w:rsidR="00515606" w:rsidRPr="000F6B0F">
          <w:rPr>
            <w:rFonts w:ascii="Times New Roman" w:hAnsi="Times New Roman" w:cs="Times New Roman"/>
            <w:webHidden/>
            <w:sz w:val="26"/>
            <w:szCs w:val="26"/>
          </w:rPr>
          <w:fldChar w:fldCharType="end"/>
        </w:r>
      </w:hyperlink>
    </w:p>
    <w:p w14:paraId="58E003BD" w14:textId="0D318FBD"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86" w:history="1">
        <w:r w:rsidR="00515606" w:rsidRPr="000F6B0F">
          <w:rPr>
            <w:rStyle w:val="Hyperlink"/>
            <w:rFonts w:ascii="Times New Roman" w:hAnsi="Times New Roman" w:cs="Times New Roman"/>
            <w:sz w:val="26"/>
            <w:szCs w:val="26"/>
          </w:rPr>
          <w:t>2.2.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6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3</w:t>
        </w:r>
        <w:r w:rsidR="00515606" w:rsidRPr="000F6B0F">
          <w:rPr>
            <w:rFonts w:ascii="Times New Roman" w:hAnsi="Times New Roman" w:cs="Times New Roman"/>
            <w:webHidden/>
            <w:sz w:val="26"/>
            <w:szCs w:val="26"/>
          </w:rPr>
          <w:fldChar w:fldCharType="end"/>
        </w:r>
      </w:hyperlink>
    </w:p>
    <w:p w14:paraId="24FC5BEE" w14:textId="339022EE"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87" w:history="1">
        <w:r w:rsidR="00515606" w:rsidRPr="000F6B0F">
          <w:rPr>
            <w:rStyle w:val="Hyperlink"/>
            <w:rFonts w:ascii="Times New Roman" w:hAnsi="Times New Roman" w:cs="Times New Roman"/>
            <w:sz w:val="26"/>
            <w:szCs w:val="26"/>
          </w:rPr>
          <w:t>2.2.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7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4</w:t>
        </w:r>
        <w:r w:rsidR="00515606" w:rsidRPr="000F6B0F">
          <w:rPr>
            <w:rFonts w:ascii="Times New Roman" w:hAnsi="Times New Roman" w:cs="Times New Roman"/>
            <w:webHidden/>
            <w:sz w:val="26"/>
            <w:szCs w:val="26"/>
          </w:rPr>
          <w:fldChar w:fldCharType="end"/>
        </w:r>
      </w:hyperlink>
    </w:p>
    <w:p w14:paraId="005F6D04" w14:textId="72476522"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88" w:history="1">
        <w:r w:rsidR="00515606" w:rsidRPr="000F6B0F">
          <w:rPr>
            <w:rStyle w:val="Hyperlink"/>
            <w:rFonts w:ascii="Times New Roman" w:hAnsi="Times New Roman" w:cs="Times New Roman"/>
            <w:sz w:val="26"/>
            <w:szCs w:val="26"/>
          </w:rPr>
          <w:t>2.2.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8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4</w:t>
        </w:r>
        <w:r w:rsidR="00515606" w:rsidRPr="000F6B0F">
          <w:rPr>
            <w:rFonts w:ascii="Times New Roman" w:hAnsi="Times New Roman" w:cs="Times New Roman"/>
            <w:webHidden/>
            <w:sz w:val="26"/>
            <w:szCs w:val="26"/>
          </w:rPr>
          <w:fldChar w:fldCharType="end"/>
        </w:r>
      </w:hyperlink>
    </w:p>
    <w:p w14:paraId="67E5E4BA" w14:textId="6A4045C7"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89" w:history="1">
        <w:r w:rsidR="00515606" w:rsidRPr="000F6B0F">
          <w:rPr>
            <w:rStyle w:val="Hyperlink"/>
            <w:rFonts w:ascii="Times New Roman" w:hAnsi="Times New Roman" w:cs="Times New Roman"/>
            <w:sz w:val="26"/>
            <w:szCs w:val="26"/>
          </w:rPr>
          <w:t>2.3 Template</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89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6</w:t>
        </w:r>
        <w:r w:rsidR="00515606" w:rsidRPr="000F6B0F">
          <w:rPr>
            <w:rFonts w:ascii="Times New Roman" w:hAnsi="Times New Roman" w:cs="Times New Roman"/>
            <w:webHidden/>
            <w:sz w:val="26"/>
            <w:szCs w:val="26"/>
          </w:rPr>
          <w:fldChar w:fldCharType="end"/>
        </w:r>
      </w:hyperlink>
    </w:p>
    <w:p w14:paraId="7984AF33" w14:textId="2C3C1399"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0" w:history="1">
        <w:r w:rsidR="00515606" w:rsidRPr="000F6B0F">
          <w:rPr>
            <w:rStyle w:val="Hyperlink"/>
            <w:rFonts w:ascii="Times New Roman" w:hAnsi="Times New Roman" w:cs="Times New Roman"/>
            <w:sz w:val="26"/>
            <w:szCs w:val="26"/>
          </w:rPr>
          <w:t>2.3.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0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6</w:t>
        </w:r>
        <w:r w:rsidR="00515606" w:rsidRPr="000F6B0F">
          <w:rPr>
            <w:rFonts w:ascii="Times New Roman" w:hAnsi="Times New Roman" w:cs="Times New Roman"/>
            <w:webHidden/>
            <w:sz w:val="26"/>
            <w:szCs w:val="26"/>
          </w:rPr>
          <w:fldChar w:fldCharType="end"/>
        </w:r>
      </w:hyperlink>
    </w:p>
    <w:p w14:paraId="72423AE0" w14:textId="082E9E8A"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1" w:history="1">
        <w:r w:rsidR="00515606" w:rsidRPr="000F6B0F">
          <w:rPr>
            <w:rStyle w:val="Hyperlink"/>
            <w:rFonts w:ascii="Times New Roman" w:hAnsi="Times New Roman" w:cs="Times New Roman"/>
            <w:sz w:val="26"/>
            <w:szCs w:val="26"/>
          </w:rPr>
          <w:t>2.3.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1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7</w:t>
        </w:r>
        <w:r w:rsidR="00515606" w:rsidRPr="000F6B0F">
          <w:rPr>
            <w:rFonts w:ascii="Times New Roman" w:hAnsi="Times New Roman" w:cs="Times New Roman"/>
            <w:webHidden/>
            <w:sz w:val="26"/>
            <w:szCs w:val="26"/>
          </w:rPr>
          <w:fldChar w:fldCharType="end"/>
        </w:r>
      </w:hyperlink>
    </w:p>
    <w:p w14:paraId="71D98D3F" w14:textId="25CA87C0"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2" w:history="1">
        <w:r w:rsidR="00515606" w:rsidRPr="000F6B0F">
          <w:rPr>
            <w:rStyle w:val="Hyperlink"/>
            <w:rFonts w:ascii="Times New Roman" w:hAnsi="Times New Roman" w:cs="Times New Roman"/>
            <w:sz w:val="26"/>
            <w:szCs w:val="26"/>
          </w:rPr>
          <w:t>2.3.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2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8</w:t>
        </w:r>
        <w:r w:rsidR="00515606" w:rsidRPr="000F6B0F">
          <w:rPr>
            <w:rFonts w:ascii="Times New Roman" w:hAnsi="Times New Roman" w:cs="Times New Roman"/>
            <w:webHidden/>
            <w:sz w:val="26"/>
            <w:szCs w:val="26"/>
          </w:rPr>
          <w:fldChar w:fldCharType="end"/>
        </w:r>
      </w:hyperlink>
    </w:p>
    <w:p w14:paraId="420C9D0D" w14:textId="0C163362"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93" w:history="1">
        <w:r w:rsidR="00515606" w:rsidRPr="000F6B0F">
          <w:rPr>
            <w:rStyle w:val="Hyperlink"/>
            <w:rFonts w:ascii="Times New Roman" w:hAnsi="Times New Roman" w:cs="Times New Roman"/>
            <w:sz w:val="26"/>
            <w:szCs w:val="26"/>
          </w:rPr>
          <w:t>2.4 Factory</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3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9</w:t>
        </w:r>
        <w:r w:rsidR="00515606" w:rsidRPr="000F6B0F">
          <w:rPr>
            <w:rFonts w:ascii="Times New Roman" w:hAnsi="Times New Roman" w:cs="Times New Roman"/>
            <w:webHidden/>
            <w:sz w:val="26"/>
            <w:szCs w:val="26"/>
          </w:rPr>
          <w:fldChar w:fldCharType="end"/>
        </w:r>
      </w:hyperlink>
    </w:p>
    <w:p w14:paraId="78F1DC9A" w14:textId="73E94601"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4" w:history="1">
        <w:r w:rsidR="00515606" w:rsidRPr="000F6B0F">
          <w:rPr>
            <w:rStyle w:val="Hyperlink"/>
            <w:rFonts w:ascii="Times New Roman" w:hAnsi="Times New Roman" w:cs="Times New Roman"/>
            <w:sz w:val="26"/>
            <w:szCs w:val="26"/>
          </w:rPr>
          <w:t>2.4.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4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19</w:t>
        </w:r>
        <w:r w:rsidR="00515606" w:rsidRPr="000F6B0F">
          <w:rPr>
            <w:rFonts w:ascii="Times New Roman" w:hAnsi="Times New Roman" w:cs="Times New Roman"/>
            <w:webHidden/>
            <w:sz w:val="26"/>
            <w:szCs w:val="26"/>
          </w:rPr>
          <w:fldChar w:fldCharType="end"/>
        </w:r>
      </w:hyperlink>
    </w:p>
    <w:p w14:paraId="71A8FAD3" w14:textId="530DC257"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5" w:history="1">
        <w:r w:rsidR="00515606" w:rsidRPr="000F6B0F">
          <w:rPr>
            <w:rStyle w:val="Hyperlink"/>
            <w:rFonts w:ascii="Times New Roman" w:hAnsi="Times New Roman" w:cs="Times New Roman"/>
            <w:sz w:val="26"/>
            <w:szCs w:val="26"/>
          </w:rPr>
          <w:t>2.4.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5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1</w:t>
        </w:r>
        <w:r w:rsidR="00515606" w:rsidRPr="000F6B0F">
          <w:rPr>
            <w:rFonts w:ascii="Times New Roman" w:hAnsi="Times New Roman" w:cs="Times New Roman"/>
            <w:webHidden/>
            <w:sz w:val="26"/>
            <w:szCs w:val="26"/>
          </w:rPr>
          <w:fldChar w:fldCharType="end"/>
        </w:r>
      </w:hyperlink>
    </w:p>
    <w:p w14:paraId="7AAB6CA8" w14:textId="6AE4E60D"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6" w:history="1">
        <w:r w:rsidR="00515606" w:rsidRPr="000F6B0F">
          <w:rPr>
            <w:rStyle w:val="Hyperlink"/>
            <w:rFonts w:ascii="Times New Roman" w:hAnsi="Times New Roman" w:cs="Times New Roman"/>
            <w:sz w:val="26"/>
            <w:szCs w:val="26"/>
          </w:rPr>
          <w:t>2.4.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6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1</w:t>
        </w:r>
        <w:r w:rsidR="00515606" w:rsidRPr="000F6B0F">
          <w:rPr>
            <w:rFonts w:ascii="Times New Roman" w:hAnsi="Times New Roman" w:cs="Times New Roman"/>
            <w:webHidden/>
            <w:sz w:val="26"/>
            <w:szCs w:val="26"/>
          </w:rPr>
          <w:fldChar w:fldCharType="end"/>
        </w:r>
      </w:hyperlink>
    </w:p>
    <w:p w14:paraId="1D745A8D" w14:textId="2D80F0E1"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397" w:history="1">
        <w:r w:rsidR="00515606" w:rsidRPr="000F6B0F">
          <w:rPr>
            <w:rStyle w:val="Hyperlink"/>
            <w:rFonts w:ascii="Times New Roman" w:hAnsi="Times New Roman" w:cs="Times New Roman"/>
            <w:sz w:val="26"/>
            <w:szCs w:val="26"/>
          </w:rPr>
          <w:t>2.5 Command</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7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4</w:t>
        </w:r>
        <w:r w:rsidR="00515606" w:rsidRPr="000F6B0F">
          <w:rPr>
            <w:rFonts w:ascii="Times New Roman" w:hAnsi="Times New Roman" w:cs="Times New Roman"/>
            <w:webHidden/>
            <w:sz w:val="26"/>
            <w:szCs w:val="26"/>
          </w:rPr>
          <w:fldChar w:fldCharType="end"/>
        </w:r>
      </w:hyperlink>
    </w:p>
    <w:p w14:paraId="13C28DE5" w14:textId="5B2EF3EB"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8" w:history="1">
        <w:r w:rsidR="00515606" w:rsidRPr="000F6B0F">
          <w:rPr>
            <w:rStyle w:val="Hyperlink"/>
            <w:rFonts w:ascii="Times New Roman" w:hAnsi="Times New Roman" w:cs="Times New Roman"/>
            <w:sz w:val="26"/>
            <w:szCs w:val="26"/>
          </w:rPr>
          <w:t>2.5.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8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4</w:t>
        </w:r>
        <w:r w:rsidR="00515606" w:rsidRPr="000F6B0F">
          <w:rPr>
            <w:rFonts w:ascii="Times New Roman" w:hAnsi="Times New Roman" w:cs="Times New Roman"/>
            <w:webHidden/>
            <w:sz w:val="26"/>
            <w:szCs w:val="26"/>
          </w:rPr>
          <w:fldChar w:fldCharType="end"/>
        </w:r>
      </w:hyperlink>
    </w:p>
    <w:p w14:paraId="29CA4649" w14:textId="2CBF3C81"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399" w:history="1">
        <w:r w:rsidR="00515606" w:rsidRPr="000F6B0F">
          <w:rPr>
            <w:rStyle w:val="Hyperlink"/>
            <w:rFonts w:ascii="Times New Roman" w:hAnsi="Times New Roman" w:cs="Times New Roman"/>
            <w:sz w:val="26"/>
            <w:szCs w:val="26"/>
          </w:rPr>
          <w:t>2.5.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399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5</w:t>
        </w:r>
        <w:r w:rsidR="00515606" w:rsidRPr="000F6B0F">
          <w:rPr>
            <w:rFonts w:ascii="Times New Roman" w:hAnsi="Times New Roman" w:cs="Times New Roman"/>
            <w:webHidden/>
            <w:sz w:val="26"/>
            <w:szCs w:val="26"/>
          </w:rPr>
          <w:fldChar w:fldCharType="end"/>
        </w:r>
      </w:hyperlink>
    </w:p>
    <w:p w14:paraId="4FF72BEB" w14:textId="5232BC28"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0" w:history="1">
        <w:r w:rsidR="00515606" w:rsidRPr="000F6B0F">
          <w:rPr>
            <w:rStyle w:val="Hyperlink"/>
            <w:rFonts w:ascii="Times New Roman" w:hAnsi="Times New Roman" w:cs="Times New Roman"/>
            <w:sz w:val="26"/>
            <w:szCs w:val="26"/>
          </w:rPr>
          <w:t>2.5.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0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5</w:t>
        </w:r>
        <w:r w:rsidR="00515606" w:rsidRPr="000F6B0F">
          <w:rPr>
            <w:rFonts w:ascii="Times New Roman" w:hAnsi="Times New Roman" w:cs="Times New Roman"/>
            <w:webHidden/>
            <w:sz w:val="26"/>
            <w:szCs w:val="26"/>
          </w:rPr>
          <w:fldChar w:fldCharType="end"/>
        </w:r>
      </w:hyperlink>
    </w:p>
    <w:p w14:paraId="585CC890" w14:textId="0100F28A"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401" w:history="1">
        <w:r w:rsidR="00515606" w:rsidRPr="000F6B0F">
          <w:rPr>
            <w:rStyle w:val="Hyperlink"/>
            <w:rFonts w:ascii="Times New Roman" w:hAnsi="Times New Roman" w:cs="Times New Roman"/>
            <w:sz w:val="26"/>
            <w:szCs w:val="26"/>
          </w:rPr>
          <w:t>2.6 Adapter</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1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8</w:t>
        </w:r>
        <w:r w:rsidR="00515606" w:rsidRPr="000F6B0F">
          <w:rPr>
            <w:rFonts w:ascii="Times New Roman" w:hAnsi="Times New Roman" w:cs="Times New Roman"/>
            <w:webHidden/>
            <w:sz w:val="26"/>
            <w:szCs w:val="26"/>
          </w:rPr>
          <w:fldChar w:fldCharType="end"/>
        </w:r>
      </w:hyperlink>
    </w:p>
    <w:p w14:paraId="7A870F41" w14:textId="7506F1DC"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2" w:history="1">
        <w:r w:rsidR="00515606" w:rsidRPr="000F6B0F">
          <w:rPr>
            <w:rStyle w:val="Hyperlink"/>
            <w:rFonts w:ascii="Times New Roman" w:hAnsi="Times New Roman" w:cs="Times New Roman"/>
            <w:sz w:val="26"/>
            <w:szCs w:val="26"/>
          </w:rPr>
          <w:t>2.6.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2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8</w:t>
        </w:r>
        <w:r w:rsidR="00515606" w:rsidRPr="000F6B0F">
          <w:rPr>
            <w:rFonts w:ascii="Times New Roman" w:hAnsi="Times New Roman" w:cs="Times New Roman"/>
            <w:webHidden/>
            <w:sz w:val="26"/>
            <w:szCs w:val="26"/>
          </w:rPr>
          <w:fldChar w:fldCharType="end"/>
        </w:r>
      </w:hyperlink>
    </w:p>
    <w:p w14:paraId="2A6133BD" w14:textId="1D559119"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3" w:history="1">
        <w:r w:rsidR="00515606" w:rsidRPr="000F6B0F">
          <w:rPr>
            <w:rStyle w:val="Hyperlink"/>
            <w:rFonts w:ascii="Times New Roman" w:hAnsi="Times New Roman" w:cs="Times New Roman"/>
            <w:sz w:val="26"/>
            <w:szCs w:val="26"/>
          </w:rPr>
          <w:t>2.6.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3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29</w:t>
        </w:r>
        <w:r w:rsidR="00515606" w:rsidRPr="000F6B0F">
          <w:rPr>
            <w:rFonts w:ascii="Times New Roman" w:hAnsi="Times New Roman" w:cs="Times New Roman"/>
            <w:webHidden/>
            <w:sz w:val="26"/>
            <w:szCs w:val="26"/>
          </w:rPr>
          <w:fldChar w:fldCharType="end"/>
        </w:r>
      </w:hyperlink>
    </w:p>
    <w:p w14:paraId="6E0AAEB4" w14:textId="48C42EC3"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4" w:history="1">
        <w:r w:rsidR="00515606" w:rsidRPr="000F6B0F">
          <w:rPr>
            <w:rStyle w:val="Hyperlink"/>
            <w:rFonts w:ascii="Times New Roman" w:hAnsi="Times New Roman" w:cs="Times New Roman"/>
            <w:sz w:val="26"/>
            <w:szCs w:val="26"/>
          </w:rPr>
          <w:t>2.6.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4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0</w:t>
        </w:r>
        <w:r w:rsidR="00515606" w:rsidRPr="000F6B0F">
          <w:rPr>
            <w:rFonts w:ascii="Times New Roman" w:hAnsi="Times New Roman" w:cs="Times New Roman"/>
            <w:webHidden/>
            <w:sz w:val="26"/>
            <w:szCs w:val="26"/>
          </w:rPr>
          <w:fldChar w:fldCharType="end"/>
        </w:r>
      </w:hyperlink>
    </w:p>
    <w:p w14:paraId="2ADD0F73" w14:textId="019B1294"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405" w:history="1">
        <w:r w:rsidR="00515606" w:rsidRPr="000F6B0F">
          <w:rPr>
            <w:rStyle w:val="Hyperlink"/>
            <w:rFonts w:ascii="Times New Roman" w:hAnsi="Times New Roman" w:cs="Times New Roman"/>
            <w:sz w:val="26"/>
            <w:szCs w:val="26"/>
          </w:rPr>
          <w:t>2.7 Prototype</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5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1</w:t>
        </w:r>
        <w:r w:rsidR="00515606" w:rsidRPr="000F6B0F">
          <w:rPr>
            <w:rFonts w:ascii="Times New Roman" w:hAnsi="Times New Roman" w:cs="Times New Roman"/>
            <w:webHidden/>
            <w:sz w:val="26"/>
            <w:szCs w:val="26"/>
          </w:rPr>
          <w:fldChar w:fldCharType="end"/>
        </w:r>
      </w:hyperlink>
    </w:p>
    <w:p w14:paraId="7DA68385" w14:textId="4F8F4E14"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6" w:history="1">
        <w:r w:rsidR="00515606" w:rsidRPr="000F6B0F">
          <w:rPr>
            <w:rStyle w:val="Hyperlink"/>
            <w:rFonts w:ascii="Times New Roman" w:hAnsi="Times New Roman" w:cs="Times New Roman"/>
            <w:sz w:val="26"/>
            <w:szCs w:val="26"/>
          </w:rPr>
          <w:t>2.7.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6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1</w:t>
        </w:r>
        <w:r w:rsidR="00515606" w:rsidRPr="000F6B0F">
          <w:rPr>
            <w:rFonts w:ascii="Times New Roman" w:hAnsi="Times New Roman" w:cs="Times New Roman"/>
            <w:webHidden/>
            <w:sz w:val="26"/>
            <w:szCs w:val="26"/>
          </w:rPr>
          <w:fldChar w:fldCharType="end"/>
        </w:r>
      </w:hyperlink>
    </w:p>
    <w:p w14:paraId="78106FDD" w14:textId="3FF94265"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7" w:history="1">
        <w:r w:rsidR="00515606" w:rsidRPr="000F6B0F">
          <w:rPr>
            <w:rStyle w:val="Hyperlink"/>
            <w:rFonts w:ascii="Times New Roman" w:hAnsi="Times New Roman" w:cs="Times New Roman"/>
            <w:sz w:val="26"/>
            <w:szCs w:val="26"/>
          </w:rPr>
          <w:t>2.7.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7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2</w:t>
        </w:r>
        <w:r w:rsidR="00515606" w:rsidRPr="000F6B0F">
          <w:rPr>
            <w:rFonts w:ascii="Times New Roman" w:hAnsi="Times New Roman" w:cs="Times New Roman"/>
            <w:webHidden/>
            <w:sz w:val="26"/>
            <w:szCs w:val="26"/>
          </w:rPr>
          <w:fldChar w:fldCharType="end"/>
        </w:r>
      </w:hyperlink>
    </w:p>
    <w:p w14:paraId="29A05684" w14:textId="180BE923"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08" w:history="1">
        <w:r w:rsidR="00515606" w:rsidRPr="000F6B0F">
          <w:rPr>
            <w:rStyle w:val="Hyperlink"/>
            <w:rFonts w:ascii="Times New Roman" w:hAnsi="Times New Roman" w:cs="Times New Roman"/>
            <w:sz w:val="26"/>
            <w:szCs w:val="26"/>
          </w:rPr>
          <w:t>2.7.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8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3</w:t>
        </w:r>
        <w:r w:rsidR="00515606" w:rsidRPr="000F6B0F">
          <w:rPr>
            <w:rFonts w:ascii="Times New Roman" w:hAnsi="Times New Roman" w:cs="Times New Roman"/>
            <w:webHidden/>
            <w:sz w:val="26"/>
            <w:szCs w:val="26"/>
          </w:rPr>
          <w:fldChar w:fldCharType="end"/>
        </w:r>
      </w:hyperlink>
    </w:p>
    <w:p w14:paraId="0723C8B8" w14:textId="1DB6068B"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409" w:history="1">
        <w:r w:rsidR="00515606" w:rsidRPr="000F6B0F">
          <w:rPr>
            <w:rStyle w:val="Hyperlink"/>
            <w:rFonts w:ascii="Times New Roman" w:hAnsi="Times New Roman" w:cs="Times New Roman"/>
            <w:sz w:val="26"/>
            <w:szCs w:val="26"/>
          </w:rPr>
          <w:t>2.8 Proxy</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09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5</w:t>
        </w:r>
        <w:r w:rsidR="00515606" w:rsidRPr="000F6B0F">
          <w:rPr>
            <w:rFonts w:ascii="Times New Roman" w:hAnsi="Times New Roman" w:cs="Times New Roman"/>
            <w:webHidden/>
            <w:sz w:val="26"/>
            <w:szCs w:val="26"/>
          </w:rPr>
          <w:fldChar w:fldCharType="end"/>
        </w:r>
      </w:hyperlink>
    </w:p>
    <w:p w14:paraId="02D7E841" w14:textId="24D37451"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10" w:history="1">
        <w:r w:rsidR="00515606" w:rsidRPr="000F6B0F">
          <w:rPr>
            <w:rStyle w:val="Hyperlink"/>
            <w:rFonts w:ascii="Times New Roman" w:hAnsi="Times New Roman" w:cs="Times New Roman"/>
            <w:sz w:val="26"/>
            <w:szCs w:val="26"/>
          </w:rPr>
          <w:t>2.8.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0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5</w:t>
        </w:r>
        <w:r w:rsidR="00515606" w:rsidRPr="000F6B0F">
          <w:rPr>
            <w:rFonts w:ascii="Times New Roman" w:hAnsi="Times New Roman" w:cs="Times New Roman"/>
            <w:webHidden/>
            <w:sz w:val="26"/>
            <w:szCs w:val="26"/>
          </w:rPr>
          <w:fldChar w:fldCharType="end"/>
        </w:r>
      </w:hyperlink>
    </w:p>
    <w:p w14:paraId="2FF5BBF0" w14:textId="3638BADE"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11" w:history="1">
        <w:r w:rsidR="00515606" w:rsidRPr="000F6B0F">
          <w:rPr>
            <w:rStyle w:val="Hyperlink"/>
            <w:rFonts w:ascii="Times New Roman" w:hAnsi="Times New Roman" w:cs="Times New Roman"/>
            <w:sz w:val="26"/>
            <w:szCs w:val="26"/>
          </w:rPr>
          <w:t>2.8.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1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6</w:t>
        </w:r>
        <w:r w:rsidR="00515606" w:rsidRPr="000F6B0F">
          <w:rPr>
            <w:rFonts w:ascii="Times New Roman" w:hAnsi="Times New Roman" w:cs="Times New Roman"/>
            <w:webHidden/>
            <w:sz w:val="26"/>
            <w:szCs w:val="26"/>
          </w:rPr>
          <w:fldChar w:fldCharType="end"/>
        </w:r>
      </w:hyperlink>
    </w:p>
    <w:p w14:paraId="0137B41F" w14:textId="09C0E4A9"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12" w:history="1">
        <w:r w:rsidR="00515606" w:rsidRPr="000F6B0F">
          <w:rPr>
            <w:rStyle w:val="Hyperlink"/>
            <w:rFonts w:ascii="Times New Roman" w:hAnsi="Times New Roman" w:cs="Times New Roman"/>
            <w:sz w:val="26"/>
            <w:szCs w:val="26"/>
          </w:rPr>
          <w:t>2.8.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2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6</w:t>
        </w:r>
        <w:r w:rsidR="00515606" w:rsidRPr="000F6B0F">
          <w:rPr>
            <w:rFonts w:ascii="Times New Roman" w:hAnsi="Times New Roman" w:cs="Times New Roman"/>
            <w:webHidden/>
            <w:sz w:val="26"/>
            <w:szCs w:val="26"/>
          </w:rPr>
          <w:fldChar w:fldCharType="end"/>
        </w:r>
      </w:hyperlink>
    </w:p>
    <w:p w14:paraId="5105A9C8" w14:textId="48DA77FF" w:rsidR="00515606" w:rsidRPr="000F6B0F" w:rsidRDefault="00000000" w:rsidP="00515606">
      <w:pPr>
        <w:pStyle w:val="TOC2"/>
        <w:tabs>
          <w:tab w:val="right" w:leader="dot" w:pos="9678"/>
        </w:tabs>
        <w:spacing w:line="360" w:lineRule="auto"/>
        <w:rPr>
          <w:rFonts w:ascii="Times New Roman" w:eastAsiaTheme="minorEastAsia" w:hAnsi="Times New Roman" w:cs="Times New Roman"/>
          <w:smallCaps w:val="0"/>
          <w:kern w:val="2"/>
          <w:sz w:val="26"/>
          <w:szCs w:val="26"/>
          <w:lang w:bidi="my-MM"/>
          <w14:ligatures w14:val="standardContextual"/>
        </w:rPr>
      </w:pPr>
      <w:hyperlink w:anchor="_Toc165404413" w:history="1">
        <w:r w:rsidR="00515606" w:rsidRPr="000F6B0F">
          <w:rPr>
            <w:rStyle w:val="Hyperlink"/>
            <w:rFonts w:ascii="Times New Roman" w:hAnsi="Times New Roman" w:cs="Times New Roman"/>
            <w:sz w:val="26"/>
            <w:szCs w:val="26"/>
          </w:rPr>
          <w:t>2.9 Model - View – ViewModel (MVVM)</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3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8</w:t>
        </w:r>
        <w:r w:rsidR="00515606" w:rsidRPr="000F6B0F">
          <w:rPr>
            <w:rFonts w:ascii="Times New Roman" w:hAnsi="Times New Roman" w:cs="Times New Roman"/>
            <w:webHidden/>
            <w:sz w:val="26"/>
            <w:szCs w:val="26"/>
          </w:rPr>
          <w:fldChar w:fldCharType="end"/>
        </w:r>
      </w:hyperlink>
    </w:p>
    <w:p w14:paraId="614F310D" w14:textId="55D62B5B"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14" w:history="1">
        <w:r w:rsidR="00515606" w:rsidRPr="000F6B0F">
          <w:rPr>
            <w:rStyle w:val="Hyperlink"/>
            <w:rFonts w:ascii="Times New Roman" w:hAnsi="Times New Roman" w:cs="Times New Roman"/>
            <w:sz w:val="26"/>
            <w:szCs w:val="26"/>
          </w:rPr>
          <w:t>2.9.1 Giới thiệu và lý do áp dụng</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4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8</w:t>
        </w:r>
        <w:r w:rsidR="00515606" w:rsidRPr="000F6B0F">
          <w:rPr>
            <w:rFonts w:ascii="Times New Roman" w:hAnsi="Times New Roman" w:cs="Times New Roman"/>
            <w:webHidden/>
            <w:sz w:val="26"/>
            <w:szCs w:val="26"/>
          </w:rPr>
          <w:fldChar w:fldCharType="end"/>
        </w:r>
      </w:hyperlink>
    </w:p>
    <w:p w14:paraId="3619AB65" w14:textId="7B819693"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15" w:history="1">
        <w:r w:rsidR="00515606" w:rsidRPr="000F6B0F">
          <w:rPr>
            <w:rStyle w:val="Hyperlink"/>
            <w:rFonts w:ascii="Times New Roman" w:hAnsi="Times New Roman" w:cs="Times New Roman"/>
            <w:sz w:val="26"/>
            <w:szCs w:val="26"/>
          </w:rPr>
          <w:t>2.9.2 Sơ đồ lớp</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5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39</w:t>
        </w:r>
        <w:r w:rsidR="00515606" w:rsidRPr="000F6B0F">
          <w:rPr>
            <w:rFonts w:ascii="Times New Roman" w:hAnsi="Times New Roman" w:cs="Times New Roman"/>
            <w:webHidden/>
            <w:sz w:val="26"/>
            <w:szCs w:val="26"/>
          </w:rPr>
          <w:fldChar w:fldCharType="end"/>
        </w:r>
      </w:hyperlink>
    </w:p>
    <w:p w14:paraId="11D11C35" w14:textId="35C3BB52" w:rsidR="00515606" w:rsidRPr="000F6B0F" w:rsidRDefault="00000000" w:rsidP="00515606">
      <w:pPr>
        <w:pStyle w:val="TOC3"/>
        <w:tabs>
          <w:tab w:val="right" w:leader="dot" w:pos="9678"/>
        </w:tabs>
        <w:spacing w:line="360" w:lineRule="auto"/>
        <w:rPr>
          <w:rFonts w:ascii="Times New Roman" w:eastAsiaTheme="minorEastAsia" w:hAnsi="Times New Roman" w:cs="Times New Roman"/>
          <w:i w:val="0"/>
          <w:iCs w:val="0"/>
          <w:kern w:val="2"/>
          <w:sz w:val="26"/>
          <w:szCs w:val="26"/>
          <w:lang w:bidi="my-MM"/>
          <w14:ligatures w14:val="standardContextual"/>
        </w:rPr>
      </w:pPr>
      <w:hyperlink w:anchor="_Toc165404416" w:history="1">
        <w:r w:rsidR="00515606" w:rsidRPr="000F6B0F">
          <w:rPr>
            <w:rStyle w:val="Hyperlink"/>
            <w:rFonts w:ascii="Times New Roman" w:hAnsi="Times New Roman" w:cs="Times New Roman"/>
            <w:sz w:val="26"/>
            <w:szCs w:val="26"/>
          </w:rPr>
          <w:t>2.9.3 Mã nguồn áp dụng mẫu thiết kế</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6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40</w:t>
        </w:r>
        <w:r w:rsidR="00515606" w:rsidRPr="000F6B0F">
          <w:rPr>
            <w:rFonts w:ascii="Times New Roman" w:hAnsi="Times New Roman" w:cs="Times New Roman"/>
            <w:webHidden/>
            <w:sz w:val="26"/>
            <w:szCs w:val="26"/>
          </w:rPr>
          <w:fldChar w:fldCharType="end"/>
        </w:r>
      </w:hyperlink>
    </w:p>
    <w:p w14:paraId="1E33E0EB" w14:textId="67390A12" w:rsidR="00515606" w:rsidRPr="000F6B0F" w:rsidRDefault="00000000" w:rsidP="00515606">
      <w:pPr>
        <w:pStyle w:val="TOC1"/>
        <w:tabs>
          <w:tab w:val="right" w:leader="dot" w:pos="9678"/>
        </w:tabs>
        <w:spacing w:before="0" w:after="0" w:line="360" w:lineRule="auto"/>
        <w:rPr>
          <w:rFonts w:ascii="Times New Roman" w:eastAsiaTheme="minorEastAsia" w:hAnsi="Times New Roman" w:cs="Times New Roman"/>
          <w:b w:val="0"/>
          <w:bCs w:val="0"/>
          <w:caps w:val="0"/>
          <w:kern w:val="2"/>
          <w:sz w:val="26"/>
          <w:szCs w:val="26"/>
          <w:lang w:bidi="my-MM"/>
          <w14:ligatures w14:val="standardContextual"/>
        </w:rPr>
      </w:pPr>
      <w:hyperlink w:anchor="_Toc165404417" w:history="1">
        <w:r w:rsidR="00515606" w:rsidRPr="000F6B0F">
          <w:rPr>
            <w:rStyle w:val="Hyperlink"/>
            <w:rFonts w:ascii="Times New Roman" w:hAnsi="Times New Roman" w:cs="Times New Roman"/>
            <w:sz w:val="26"/>
            <w:szCs w:val="26"/>
          </w:rPr>
          <w:t>CHƯƠNG 3 – TỔNG KẾT</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7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42</w:t>
        </w:r>
        <w:r w:rsidR="00515606" w:rsidRPr="000F6B0F">
          <w:rPr>
            <w:rFonts w:ascii="Times New Roman" w:hAnsi="Times New Roman" w:cs="Times New Roman"/>
            <w:webHidden/>
            <w:sz w:val="26"/>
            <w:szCs w:val="26"/>
          </w:rPr>
          <w:fldChar w:fldCharType="end"/>
        </w:r>
      </w:hyperlink>
    </w:p>
    <w:p w14:paraId="47484BAC" w14:textId="5D6928C3" w:rsidR="00515606" w:rsidRPr="000F6B0F" w:rsidRDefault="00000000" w:rsidP="00515606">
      <w:pPr>
        <w:pStyle w:val="TOC1"/>
        <w:tabs>
          <w:tab w:val="right" w:leader="dot" w:pos="9678"/>
        </w:tabs>
        <w:spacing w:before="0" w:after="0" w:line="360" w:lineRule="auto"/>
        <w:rPr>
          <w:rFonts w:ascii="Times New Roman" w:eastAsiaTheme="minorEastAsia" w:hAnsi="Times New Roman" w:cs="Times New Roman"/>
          <w:b w:val="0"/>
          <w:bCs w:val="0"/>
          <w:caps w:val="0"/>
          <w:kern w:val="2"/>
          <w:sz w:val="26"/>
          <w:szCs w:val="26"/>
          <w:lang w:bidi="my-MM"/>
          <w14:ligatures w14:val="standardContextual"/>
        </w:rPr>
      </w:pPr>
      <w:hyperlink w:anchor="_Toc165404418" w:history="1">
        <w:r w:rsidR="00515606" w:rsidRPr="000F6B0F">
          <w:rPr>
            <w:rStyle w:val="Hyperlink"/>
            <w:rFonts w:ascii="Times New Roman" w:hAnsi="Times New Roman" w:cs="Times New Roman"/>
            <w:sz w:val="26"/>
            <w:szCs w:val="26"/>
          </w:rPr>
          <w:t>TÀI LIỆU THAM KHẢO</w:t>
        </w:r>
        <w:r w:rsidR="00515606" w:rsidRPr="000F6B0F">
          <w:rPr>
            <w:rFonts w:ascii="Times New Roman" w:hAnsi="Times New Roman" w:cs="Times New Roman"/>
            <w:webHidden/>
            <w:sz w:val="26"/>
            <w:szCs w:val="26"/>
          </w:rPr>
          <w:tab/>
        </w:r>
        <w:r w:rsidR="00515606" w:rsidRPr="000F6B0F">
          <w:rPr>
            <w:rFonts w:ascii="Times New Roman" w:hAnsi="Times New Roman" w:cs="Times New Roman"/>
            <w:webHidden/>
            <w:sz w:val="26"/>
            <w:szCs w:val="26"/>
          </w:rPr>
          <w:fldChar w:fldCharType="begin"/>
        </w:r>
        <w:r w:rsidR="00515606" w:rsidRPr="000F6B0F">
          <w:rPr>
            <w:rFonts w:ascii="Times New Roman" w:hAnsi="Times New Roman" w:cs="Times New Roman"/>
            <w:webHidden/>
            <w:sz w:val="26"/>
            <w:szCs w:val="26"/>
          </w:rPr>
          <w:instrText xml:space="preserve"> PAGEREF _Toc165404418 \h </w:instrText>
        </w:r>
        <w:r w:rsidR="00515606" w:rsidRPr="000F6B0F">
          <w:rPr>
            <w:rFonts w:ascii="Times New Roman" w:hAnsi="Times New Roman" w:cs="Times New Roman"/>
            <w:webHidden/>
            <w:sz w:val="26"/>
            <w:szCs w:val="26"/>
          </w:rPr>
        </w:r>
        <w:r w:rsidR="00515606" w:rsidRPr="000F6B0F">
          <w:rPr>
            <w:rFonts w:ascii="Times New Roman" w:hAnsi="Times New Roman" w:cs="Times New Roman"/>
            <w:webHidden/>
            <w:sz w:val="26"/>
            <w:szCs w:val="26"/>
          </w:rPr>
          <w:fldChar w:fldCharType="separate"/>
        </w:r>
        <w:r w:rsidR="009D755E">
          <w:rPr>
            <w:rFonts w:ascii="Times New Roman" w:hAnsi="Times New Roman" w:cs="Times New Roman"/>
            <w:noProof/>
            <w:webHidden/>
            <w:sz w:val="26"/>
            <w:szCs w:val="26"/>
          </w:rPr>
          <w:t>43</w:t>
        </w:r>
        <w:r w:rsidR="00515606" w:rsidRPr="000F6B0F">
          <w:rPr>
            <w:rFonts w:ascii="Times New Roman" w:hAnsi="Times New Roman" w:cs="Times New Roman"/>
            <w:webHidden/>
            <w:sz w:val="26"/>
            <w:szCs w:val="26"/>
          </w:rPr>
          <w:fldChar w:fldCharType="end"/>
        </w:r>
      </w:hyperlink>
    </w:p>
    <w:p w14:paraId="54638CA1" w14:textId="3B8BD715" w:rsidR="003705EB" w:rsidRPr="000F6B0F" w:rsidRDefault="00616411" w:rsidP="00515606">
      <w:pPr>
        <w:spacing w:line="360" w:lineRule="auto"/>
        <w:ind w:right="49"/>
        <w:jc w:val="center"/>
        <w:rPr>
          <w:sz w:val="26"/>
          <w:szCs w:val="26"/>
        </w:rPr>
      </w:pPr>
      <w:r w:rsidRPr="000F6B0F">
        <w:rPr>
          <w:b/>
          <w:bCs/>
          <w:caps/>
          <w:sz w:val="26"/>
          <w:szCs w:val="26"/>
        </w:rPr>
        <w:fldChar w:fldCharType="end"/>
      </w:r>
    </w:p>
    <w:p w14:paraId="0A16E2C5" w14:textId="77777777" w:rsidR="003705EB" w:rsidRPr="000F6B0F" w:rsidRDefault="003705EB" w:rsidP="003705EB">
      <w:pPr>
        <w:widowControl/>
        <w:autoSpaceDE/>
        <w:autoSpaceDN/>
        <w:spacing w:after="160" w:line="259" w:lineRule="auto"/>
        <w:rPr>
          <w:sz w:val="26"/>
          <w:szCs w:val="26"/>
        </w:rPr>
      </w:pPr>
      <w:r w:rsidRPr="000F6B0F">
        <w:rPr>
          <w:sz w:val="26"/>
          <w:szCs w:val="26"/>
        </w:rPr>
        <w:br w:type="page"/>
      </w:r>
    </w:p>
    <w:p w14:paraId="06B25191" w14:textId="19563BBC" w:rsidR="003705EB" w:rsidRPr="000F6B0F" w:rsidRDefault="00C21D4C" w:rsidP="004A68DF">
      <w:pPr>
        <w:pStyle w:val="Heading1"/>
        <w:numPr>
          <w:ilvl w:val="0"/>
          <w:numId w:val="0"/>
        </w:numPr>
        <w:spacing w:before="240"/>
        <w:ind w:left="360"/>
        <w:jc w:val="center"/>
        <w:rPr>
          <w:szCs w:val="32"/>
        </w:rPr>
      </w:pPr>
      <w:bookmarkStart w:id="2" w:name="_Toc165404375"/>
      <w:r w:rsidRPr="000F6B0F">
        <w:rPr>
          <w:szCs w:val="32"/>
        </w:rPr>
        <w:lastRenderedPageBreak/>
        <w:t>DANH MỤC HÌNH VẼ</w:t>
      </w:r>
      <w:bookmarkEnd w:id="2"/>
    </w:p>
    <w:p w14:paraId="7AB9ADEC" w14:textId="08AAA974" w:rsidR="00666296" w:rsidRPr="000F6B0F" w:rsidRDefault="00BF0599"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r w:rsidRPr="000F6B0F">
        <w:rPr>
          <w:rFonts w:asciiTheme="minorHAnsi" w:hAnsiTheme="minorHAnsi" w:cs="Arial"/>
          <w:sz w:val="26"/>
          <w:szCs w:val="26"/>
        </w:rPr>
        <w:fldChar w:fldCharType="begin"/>
      </w:r>
      <w:r w:rsidRPr="000F6B0F">
        <w:rPr>
          <w:rFonts w:asciiTheme="minorHAnsi" w:hAnsiTheme="minorHAnsi" w:cs="Arial"/>
          <w:sz w:val="26"/>
          <w:szCs w:val="26"/>
        </w:rPr>
        <w:instrText xml:space="preserve"> TOC \h \z \c "Hình" </w:instrText>
      </w:r>
      <w:r w:rsidRPr="000F6B0F">
        <w:rPr>
          <w:rFonts w:asciiTheme="minorHAnsi" w:hAnsiTheme="minorHAnsi" w:cs="Arial"/>
          <w:sz w:val="26"/>
          <w:szCs w:val="26"/>
        </w:rPr>
        <w:fldChar w:fldCharType="separate"/>
      </w:r>
      <w:hyperlink w:anchor="_Toc165403042" w:history="1">
        <w:r w:rsidR="00666296" w:rsidRPr="000F6B0F">
          <w:rPr>
            <w:rStyle w:val="Hyperlink"/>
            <w:sz w:val="26"/>
            <w:szCs w:val="26"/>
          </w:rPr>
          <w:t>Hình 2.1 Sơ đồ lớp áp dụng mẫu thiết kế Singleton</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2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9</w:t>
        </w:r>
        <w:r w:rsidR="00666296" w:rsidRPr="000F6B0F">
          <w:rPr>
            <w:webHidden/>
            <w:sz w:val="26"/>
            <w:szCs w:val="26"/>
          </w:rPr>
          <w:fldChar w:fldCharType="end"/>
        </w:r>
      </w:hyperlink>
    </w:p>
    <w:p w14:paraId="40522E78" w14:textId="4FA354B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3" w:history="1">
        <w:r w:rsidR="00666296" w:rsidRPr="000F6B0F">
          <w:rPr>
            <w:rStyle w:val="Hyperlink"/>
            <w:sz w:val="26"/>
            <w:szCs w:val="26"/>
          </w:rPr>
          <w:t>Hình 2.2 Giao diện (interface) EdamamServic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3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0</w:t>
        </w:r>
        <w:r w:rsidR="00666296" w:rsidRPr="000F6B0F">
          <w:rPr>
            <w:webHidden/>
            <w:sz w:val="26"/>
            <w:szCs w:val="26"/>
          </w:rPr>
          <w:fldChar w:fldCharType="end"/>
        </w:r>
      </w:hyperlink>
    </w:p>
    <w:p w14:paraId="2BCD95A0" w14:textId="18DB4B03"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4" w:history="1">
        <w:r w:rsidR="00666296" w:rsidRPr="000F6B0F">
          <w:rPr>
            <w:rStyle w:val="Hyperlink"/>
            <w:sz w:val="26"/>
            <w:szCs w:val="26"/>
          </w:rPr>
          <w:t>Hình 2.3 Lớp của Singleton (EdamamAPIServic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4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1</w:t>
        </w:r>
        <w:r w:rsidR="00666296" w:rsidRPr="000F6B0F">
          <w:rPr>
            <w:webHidden/>
            <w:sz w:val="26"/>
            <w:szCs w:val="26"/>
          </w:rPr>
          <w:fldChar w:fldCharType="end"/>
        </w:r>
      </w:hyperlink>
    </w:p>
    <w:p w14:paraId="08F1E169" w14:textId="43452FE6"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5" w:history="1">
        <w:r w:rsidR="00666296" w:rsidRPr="000F6B0F">
          <w:rPr>
            <w:rStyle w:val="Hyperlink"/>
            <w:sz w:val="26"/>
            <w:szCs w:val="26"/>
          </w:rPr>
          <w:t>Hình 2.4 Một số phương thức trong lớp của Singleton (EdamamAPIServic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5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1</w:t>
        </w:r>
        <w:r w:rsidR="00666296" w:rsidRPr="000F6B0F">
          <w:rPr>
            <w:webHidden/>
            <w:sz w:val="26"/>
            <w:szCs w:val="26"/>
          </w:rPr>
          <w:fldChar w:fldCharType="end"/>
        </w:r>
      </w:hyperlink>
    </w:p>
    <w:p w14:paraId="42613B28" w14:textId="76491484"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6" w:history="1">
        <w:r w:rsidR="00666296" w:rsidRPr="000F6B0F">
          <w:rPr>
            <w:rStyle w:val="Hyperlink"/>
            <w:sz w:val="26"/>
            <w:szCs w:val="26"/>
          </w:rPr>
          <w:t>Hình 2.5 Singleton được khởi tạo để hiển thị chi tiết về từng món ăn</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6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2</w:t>
        </w:r>
        <w:r w:rsidR="00666296" w:rsidRPr="000F6B0F">
          <w:rPr>
            <w:webHidden/>
            <w:sz w:val="26"/>
            <w:szCs w:val="26"/>
          </w:rPr>
          <w:fldChar w:fldCharType="end"/>
        </w:r>
      </w:hyperlink>
    </w:p>
    <w:p w14:paraId="27274859" w14:textId="134EA697"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7" w:history="1">
        <w:r w:rsidR="00666296" w:rsidRPr="000F6B0F">
          <w:rPr>
            <w:rStyle w:val="Hyperlink"/>
            <w:sz w:val="26"/>
            <w:szCs w:val="26"/>
          </w:rPr>
          <w:t>Hình 2.6 Singleton được khởi tạo để hiển thị các món ăn gợi ý dựa vào thành phần có sẵn trong tủ</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7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2</w:t>
        </w:r>
        <w:r w:rsidR="00666296" w:rsidRPr="000F6B0F">
          <w:rPr>
            <w:webHidden/>
            <w:sz w:val="26"/>
            <w:szCs w:val="26"/>
          </w:rPr>
          <w:fldChar w:fldCharType="end"/>
        </w:r>
      </w:hyperlink>
    </w:p>
    <w:p w14:paraId="290F3781" w14:textId="4B44CB10"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8" w:history="1">
        <w:r w:rsidR="00666296" w:rsidRPr="000F6B0F">
          <w:rPr>
            <w:rStyle w:val="Hyperlink"/>
            <w:sz w:val="26"/>
            <w:szCs w:val="26"/>
          </w:rPr>
          <w:t>Hình 2.7 Singleton được khởi tạo để hiển thị các món ăn gợi ý dựa vào thành phần và những hạn chế của người dùng</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8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2</w:t>
        </w:r>
        <w:r w:rsidR="00666296" w:rsidRPr="000F6B0F">
          <w:rPr>
            <w:webHidden/>
            <w:sz w:val="26"/>
            <w:szCs w:val="26"/>
          </w:rPr>
          <w:fldChar w:fldCharType="end"/>
        </w:r>
      </w:hyperlink>
    </w:p>
    <w:p w14:paraId="47D11A0B" w14:textId="0DC63D7F"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49" w:history="1">
        <w:r w:rsidR="00666296" w:rsidRPr="000F6B0F">
          <w:rPr>
            <w:rStyle w:val="Hyperlink"/>
            <w:sz w:val="26"/>
            <w:szCs w:val="26"/>
          </w:rPr>
          <w:t>Hình 2.8 Singleton được khởi tạo để hiển thị các món ăn theo quốc gia</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49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3</w:t>
        </w:r>
        <w:r w:rsidR="00666296" w:rsidRPr="000F6B0F">
          <w:rPr>
            <w:webHidden/>
            <w:sz w:val="26"/>
            <w:szCs w:val="26"/>
          </w:rPr>
          <w:fldChar w:fldCharType="end"/>
        </w:r>
      </w:hyperlink>
    </w:p>
    <w:p w14:paraId="3BE0EB18" w14:textId="5867405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0" w:history="1">
        <w:r w:rsidR="00666296" w:rsidRPr="000F6B0F">
          <w:rPr>
            <w:rStyle w:val="Hyperlink"/>
            <w:sz w:val="26"/>
            <w:szCs w:val="26"/>
          </w:rPr>
          <w:t>Hình 2.9 Sơ đồ lớp áp dụng mẫu thiết kế Strategy</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0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4</w:t>
        </w:r>
        <w:r w:rsidR="00666296" w:rsidRPr="000F6B0F">
          <w:rPr>
            <w:webHidden/>
            <w:sz w:val="26"/>
            <w:szCs w:val="26"/>
          </w:rPr>
          <w:fldChar w:fldCharType="end"/>
        </w:r>
      </w:hyperlink>
    </w:p>
    <w:p w14:paraId="3EA7BC0E" w14:textId="52D8BBD8"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1" w:history="1">
        <w:r w:rsidR="00666296" w:rsidRPr="000F6B0F">
          <w:rPr>
            <w:rStyle w:val="Hyperlink"/>
            <w:sz w:val="26"/>
            <w:szCs w:val="26"/>
          </w:rPr>
          <w:t>Hình 2.10 Giao diện (interface) SortStrategy</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1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4</w:t>
        </w:r>
        <w:r w:rsidR="00666296" w:rsidRPr="000F6B0F">
          <w:rPr>
            <w:webHidden/>
            <w:sz w:val="26"/>
            <w:szCs w:val="26"/>
          </w:rPr>
          <w:fldChar w:fldCharType="end"/>
        </w:r>
      </w:hyperlink>
    </w:p>
    <w:p w14:paraId="43E631BD" w14:textId="476E2C93"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2" w:history="1">
        <w:r w:rsidR="00666296" w:rsidRPr="000F6B0F">
          <w:rPr>
            <w:rStyle w:val="Hyperlink"/>
            <w:sz w:val="26"/>
            <w:szCs w:val="26"/>
          </w:rPr>
          <w:t>Hình 2.11 Lớp của chiến lược sắp xếp theo tên nguyên liệu</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2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4</w:t>
        </w:r>
        <w:r w:rsidR="00666296" w:rsidRPr="000F6B0F">
          <w:rPr>
            <w:webHidden/>
            <w:sz w:val="26"/>
            <w:szCs w:val="26"/>
          </w:rPr>
          <w:fldChar w:fldCharType="end"/>
        </w:r>
      </w:hyperlink>
    </w:p>
    <w:p w14:paraId="710EF287" w14:textId="62C5B4F9"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3" w:history="1">
        <w:r w:rsidR="00666296" w:rsidRPr="000F6B0F">
          <w:rPr>
            <w:rStyle w:val="Hyperlink"/>
            <w:sz w:val="26"/>
            <w:szCs w:val="26"/>
          </w:rPr>
          <w:t>Hình 2.12 Lớp chiến lược sắp xếp theo hạn sử dụng</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3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5</w:t>
        </w:r>
        <w:r w:rsidR="00666296" w:rsidRPr="000F6B0F">
          <w:rPr>
            <w:webHidden/>
            <w:sz w:val="26"/>
            <w:szCs w:val="26"/>
          </w:rPr>
          <w:fldChar w:fldCharType="end"/>
        </w:r>
      </w:hyperlink>
    </w:p>
    <w:p w14:paraId="657B2132" w14:textId="3E35C513"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4" w:history="1">
        <w:r w:rsidR="00666296" w:rsidRPr="000F6B0F">
          <w:rPr>
            <w:rStyle w:val="Hyperlink"/>
            <w:sz w:val="26"/>
            <w:szCs w:val="26"/>
          </w:rPr>
          <w:t>Hình 2.13 Lớp ProductSorter chứa các phương thức tương tác với các chiến lược</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4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5</w:t>
        </w:r>
        <w:r w:rsidR="00666296" w:rsidRPr="000F6B0F">
          <w:rPr>
            <w:webHidden/>
            <w:sz w:val="26"/>
            <w:szCs w:val="26"/>
          </w:rPr>
          <w:fldChar w:fldCharType="end"/>
        </w:r>
      </w:hyperlink>
    </w:p>
    <w:p w14:paraId="3FB57A9E" w14:textId="48FA6CD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5" w:history="1">
        <w:r w:rsidR="00666296" w:rsidRPr="000F6B0F">
          <w:rPr>
            <w:rStyle w:val="Hyperlink"/>
            <w:sz w:val="26"/>
            <w:szCs w:val="26"/>
          </w:rPr>
          <w:t>Hình 2.14 Đoạn mã nguồn chiến lược sắp xếp được khởi tạo và thực thi trong ứng dụng</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5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6</w:t>
        </w:r>
        <w:r w:rsidR="00666296" w:rsidRPr="000F6B0F">
          <w:rPr>
            <w:webHidden/>
            <w:sz w:val="26"/>
            <w:szCs w:val="26"/>
          </w:rPr>
          <w:fldChar w:fldCharType="end"/>
        </w:r>
      </w:hyperlink>
    </w:p>
    <w:p w14:paraId="302DD81D" w14:textId="4C400CDF"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6" w:history="1">
        <w:r w:rsidR="00666296" w:rsidRPr="000F6B0F">
          <w:rPr>
            <w:rStyle w:val="Hyperlink"/>
            <w:sz w:val="26"/>
            <w:szCs w:val="26"/>
          </w:rPr>
          <w:t>Hình 2.15 Sơ đồ lớp áp dụng mẫu thiết kế Templat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6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7</w:t>
        </w:r>
        <w:r w:rsidR="00666296" w:rsidRPr="000F6B0F">
          <w:rPr>
            <w:webHidden/>
            <w:sz w:val="26"/>
            <w:szCs w:val="26"/>
          </w:rPr>
          <w:fldChar w:fldCharType="end"/>
        </w:r>
      </w:hyperlink>
    </w:p>
    <w:p w14:paraId="69C8ACC5" w14:textId="7741B9F2"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7" w:history="1">
        <w:r w:rsidR="00666296" w:rsidRPr="000F6B0F">
          <w:rPr>
            <w:rStyle w:val="Hyperlink"/>
            <w:sz w:val="26"/>
            <w:szCs w:val="26"/>
          </w:rPr>
          <w:t>Hình 2.16 Giao diện (abstract) FileExport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7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8</w:t>
        </w:r>
        <w:r w:rsidR="00666296" w:rsidRPr="000F6B0F">
          <w:rPr>
            <w:webHidden/>
            <w:sz w:val="26"/>
            <w:szCs w:val="26"/>
          </w:rPr>
          <w:fldChar w:fldCharType="end"/>
        </w:r>
      </w:hyperlink>
    </w:p>
    <w:p w14:paraId="5298F268" w14:textId="7B2746A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8" w:history="1">
        <w:r w:rsidR="00666296" w:rsidRPr="000F6B0F">
          <w:rPr>
            <w:rStyle w:val="Hyperlink"/>
            <w:sz w:val="26"/>
            <w:szCs w:val="26"/>
          </w:rPr>
          <w:t>Hình 2.17 Giao diện ImageExport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8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8</w:t>
        </w:r>
        <w:r w:rsidR="00666296" w:rsidRPr="000F6B0F">
          <w:rPr>
            <w:webHidden/>
            <w:sz w:val="26"/>
            <w:szCs w:val="26"/>
          </w:rPr>
          <w:fldChar w:fldCharType="end"/>
        </w:r>
      </w:hyperlink>
    </w:p>
    <w:p w14:paraId="50986EC0" w14:textId="2A0FF19B"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59" w:history="1">
        <w:r w:rsidR="00666296" w:rsidRPr="000F6B0F">
          <w:rPr>
            <w:rStyle w:val="Hyperlink"/>
            <w:sz w:val="26"/>
            <w:szCs w:val="26"/>
          </w:rPr>
          <w:t>Hình 2.18 Giao diện PdfExport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59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9</w:t>
        </w:r>
        <w:r w:rsidR="00666296" w:rsidRPr="000F6B0F">
          <w:rPr>
            <w:webHidden/>
            <w:sz w:val="26"/>
            <w:szCs w:val="26"/>
          </w:rPr>
          <w:fldChar w:fldCharType="end"/>
        </w:r>
      </w:hyperlink>
    </w:p>
    <w:p w14:paraId="02DD95F8" w14:textId="6B18B1A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0" w:history="1">
        <w:r w:rsidR="00666296" w:rsidRPr="000F6B0F">
          <w:rPr>
            <w:rStyle w:val="Hyperlink"/>
            <w:sz w:val="26"/>
            <w:szCs w:val="26"/>
          </w:rPr>
          <w:t>Hình 2.19 Xuất nguyên liệu thành phần dựa vào lựa chọn của người dùng</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0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19</w:t>
        </w:r>
        <w:r w:rsidR="00666296" w:rsidRPr="000F6B0F">
          <w:rPr>
            <w:webHidden/>
            <w:sz w:val="26"/>
            <w:szCs w:val="26"/>
          </w:rPr>
          <w:fldChar w:fldCharType="end"/>
        </w:r>
      </w:hyperlink>
    </w:p>
    <w:p w14:paraId="09CEF2E2" w14:textId="1B46666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1" w:history="1">
        <w:r w:rsidR="00666296" w:rsidRPr="000F6B0F">
          <w:rPr>
            <w:rStyle w:val="Hyperlink"/>
            <w:sz w:val="26"/>
            <w:szCs w:val="26"/>
          </w:rPr>
          <w:t>Hình 2.20 Sơ đồ lớp áp dụng mẫu thiết kế Factory</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1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1</w:t>
        </w:r>
        <w:r w:rsidR="00666296" w:rsidRPr="000F6B0F">
          <w:rPr>
            <w:webHidden/>
            <w:sz w:val="26"/>
            <w:szCs w:val="26"/>
          </w:rPr>
          <w:fldChar w:fldCharType="end"/>
        </w:r>
      </w:hyperlink>
    </w:p>
    <w:p w14:paraId="63488CE3" w14:textId="7BA04AA0"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2" w:history="1">
        <w:r w:rsidR="00666296" w:rsidRPr="000F6B0F">
          <w:rPr>
            <w:rStyle w:val="Hyperlink"/>
            <w:sz w:val="26"/>
            <w:szCs w:val="26"/>
          </w:rPr>
          <w:t>Hình 2.21 Giao diện (interface) CuisineTy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2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1</w:t>
        </w:r>
        <w:r w:rsidR="00666296" w:rsidRPr="000F6B0F">
          <w:rPr>
            <w:webHidden/>
            <w:sz w:val="26"/>
            <w:szCs w:val="26"/>
          </w:rPr>
          <w:fldChar w:fldCharType="end"/>
        </w:r>
      </w:hyperlink>
    </w:p>
    <w:p w14:paraId="7151C78E" w14:textId="105A28B3"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3" w:history="1">
        <w:r w:rsidR="00666296" w:rsidRPr="000F6B0F">
          <w:rPr>
            <w:rStyle w:val="Hyperlink"/>
            <w:sz w:val="26"/>
            <w:szCs w:val="26"/>
          </w:rPr>
          <w:t>Hình 2.22 Lớp JapaneseReci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3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2</w:t>
        </w:r>
        <w:r w:rsidR="00666296" w:rsidRPr="000F6B0F">
          <w:rPr>
            <w:webHidden/>
            <w:sz w:val="26"/>
            <w:szCs w:val="26"/>
          </w:rPr>
          <w:fldChar w:fldCharType="end"/>
        </w:r>
      </w:hyperlink>
    </w:p>
    <w:p w14:paraId="6961811A" w14:textId="15831319"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4" w:history="1">
        <w:r w:rsidR="00666296" w:rsidRPr="000F6B0F">
          <w:rPr>
            <w:rStyle w:val="Hyperlink"/>
            <w:sz w:val="26"/>
            <w:szCs w:val="26"/>
          </w:rPr>
          <w:t>Hình 2.23 Lớp ChineseReci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4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2</w:t>
        </w:r>
        <w:r w:rsidR="00666296" w:rsidRPr="000F6B0F">
          <w:rPr>
            <w:webHidden/>
            <w:sz w:val="26"/>
            <w:szCs w:val="26"/>
          </w:rPr>
          <w:fldChar w:fldCharType="end"/>
        </w:r>
      </w:hyperlink>
    </w:p>
    <w:p w14:paraId="5CA2BFA6" w14:textId="37D30ACB"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5" w:history="1">
        <w:r w:rsidR="00666296" w:rsidRPr="000F6B0F">
          <w:rPr>
            <w:rStyle w:val="Hyperlink"/>
            <w:sz w:val="26"/>
            <w:szCs w:val="26"/>
          </w:rPr>
          <w:t>Hình 2.24 Lớp ItalianReci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5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2</w:t>
        </w:r>
        <w:r w:rsidR="00666296" w:rsidRPr="000F6B0F">
          <w:rPr>
            <w:webHidden/>
            <w:sz w:val="26"/>
            <w:szCs w:val="26"/>
          </w:rPr>
          <w:fldChar w:fldCharType="end"/>
        </w:r>
      </w:hyperlink>
    </w:p>
    <w:p w14:paraId="6A9F3126" w14:textId="7E2B82C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6" w:history="1">
        <w:r w:rsidR="00666296" w:rsidRPr="000F6B0F">
          <w:rPr>
            <w:rStyle w:val="Hyperlink"/>
            <w:sz w:val="26"/>
            <w:szCs w:val="26"/>
          </w:rPr>
          <w:t>Hình 2.25 KoreanReci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6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2</w:t>
        </w:r>
        <w:r w:rsidR="00666296" w:rsidRPr="000F6B0F">
          <w:rPr>
            <w:webHidden/>
            <w:sz w:val="26"/>
            <w:szCs w:val="26"/>
          </w:rPr>
          <w:fldChar w:fldCharType="end"/>
        </w:r>
      </w:hyperlink>
    </w:p>
    <w:p w14:paraId="782D6395" w14:textId="2281BF5C"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7" w:history="1">
        <w:r w:rsidR="00666296" w:rsidRPr="000F6B0F">
          <w:rPr>
            <w:rStyle w:val="Hyperlink"/>
            <w:sz w:val="26"/>
            <w:szCs w:val="26"/>
          </w:rPr>
          <w:t>Hình 2.26 Lớp CuisineTypeFactory</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7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3</w:t>
        </w:r>
        <w:r w:rsidR="00666296" w:rsidRPr="000F6B0F">
          <w:rPr>
            <w:webHidden/>
            <w:sz w:val="26"/>
            <w:szCs w:val="26"/>
          </w:rPr>
          <w:fldChar w:fldCharType="end"/>
        </w:r>
      </w:hyperlink>
    </w:p>
    <w:p w14:paraId="005230BC" w14:textId="4588672F"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8" w:history="1">
        <w:r w:rsidR="00666296" w:rsidRPr="000F6B0F">
          <w:rPr>
            <w:rStyle w:val="Hyperlink"/>
            <w:sz w:val="26"/>
            <w:szCs w:val="26"/>
          </w:rPr>
          <w:t>Hình 2.27 Enumeration CountriesReci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8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3</w:t>
        </w:r>
        <w:r w:rsidR="00666296" w:rsidRPr="000F6B0F">
          <w:rPr>
            <w:webHidden/>
            <w:sz w:val="26"/>
            <w:szCs w:val="26"/>
          </w:rPr>
          <w:fldChar w:fldCharType="end"/>
        </w:r>
      </w:hyperlink>
    </w:p>
    <w:p w14:paraId="6C245B76" w14:textId="093D830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69" w:history="1">
        <w:r w:rsidR="00666296" w:rsidRPr="000F6B0F">
          <w:rPr>
            <w:rStyle w:val="Hyperlink"/>
            <w:sz w:val="26"/>
            <w:szCs w:val="26"/>
          </w:rPr>
          <w:t>Hình 2.28 Ví dụ về nơi gọi lớp factory nhằm tạo đối tượng chứa thông tin đất nước/khu vực của công thức món lấy về</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69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3</w:t>
        </w:r>
        <w:r w:rsidR="00666296" w:rsidRPr="000F6B0F">
          <w:rPr>
            <w:webHidden/>
            <w:sz w:val="26"/>
            <w:szCs w:val="26"/>
          </w:rPr>
          <w:fldChar w:fldCharType="end"/>
        </w:r>
      </w:hyperlink>
    </w:p>
    <w:p w14:paraId="49D59C6E" w14:textId="3F5E5649"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0" w:history="1">
        <w:r w:rsidR="00666296" w:rsidRPr="000F6B0F">
          <w:rPr>
            <w:rStyle w:val="Hyperlink"/>
            <w:sz w:val="26"/>
            <w:szCs w:val="26"/>
          </w:rPr>
          <w:t>Hình 2.29 Cách đối tượng cung cấp thông tin về đất nước/khu vực để lấy danh sách các công thức món ăn thông qua API</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0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3</w:t>
        </w:r>
        <w:r w:rsidR="00666296" w:rsidRPr="000F6B0F">
          <w:rPr>
            <w:webHidden/>
            <w:sz w:val="26"/>
            <w:szCs w:val="26"/>
          </w:rPr>
          <w:fldChar w:fldCharType="end"/>
        </w:r>
      </w:hyperlink>
    </w:p>
    <w:p w14:paraId="22DEF2AB" w14:textId="0BCBDD47"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1" w:history="1">
        <w:r w:rsidR="00666296" w:rsidRPr="000F6B0F">
          <w:rPr>
            <w:rStyle w:val="Hyperlink"/>
            <w:sz w:val="26"/>
            <w:szCs w:val="26"/>
          </w:rPr>
          <w:t>Hình 2.30 Giao diện (abstract) CommandBas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1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5</w:t>
        </w:r>
        <w:r w:rsidR="00666296" w:rsidRPr="000F6B0F">
          <w:rPr>
            <w:webHidden/>
            <w:sz w:val="26"/>
            <w:szCs w:val="26"/>
          </w:rPr>
          <w:fldChar w:fldCharType="end"/>
        </w:r>
      </w:hyperlink>
    </w:p>
    <w:p w14:paraId="5E104144" w14:textId="12985E86"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2" w:history="1">
        <w:r w:rsidR="00666296" w:rsidRPr="000F6B0F">
          <w:rPr>
            <w:rStyle w:val="Hyperlink"/>
            <w:sz w:val="26"/>
            <w:szCs w:val="26"/>
          </w:rPr>
          <w:t>Hình 2.31 Giao diện ProductCommand</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2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6</w:t>
        </w:r>
        <w:r w:rsidR="00666296" w:rsidRPr="000F6B0F">
          <w:rPr>
            <w:webHidden/>
            <w:sz w:val="26"/>
            <w:szCs w:val="26"/>
          </w:rPr>
          <w:fldChar w:fldCharType="end"/>
        </w:r>
      </w:hyperlink>
    </w:p>
    <w:p w14:paraId="30A4C1EB" w14:textId="0F9604F8"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3" w:history="1">
        <w:r w:rsidR="00666296" w:rsidRPr="000F6B0F">
          <w:rPr>
            <w:rStyle w:val="Hyperlink"/>
            <w:sz w:val="26"/>
            <w:szCs w:val="26"/>
          </w:rPr>
          <w:t>Hình 2.32 Giao diện RemoteControl</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3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7</w:t>
        </w:r>
        <w:r w:rsidR="00666296" w:rsidRPr="000F6B0F">
          <w:rPr>
            <w:webHidden/>
            <w:sz w:val="26"/>
            <w:szCs w:val="26"/>
          </w:rPr>
          <w:fldChar w:fldCharType="end"/>
        </w:r>
      </w:hyperlink>
    </w:p>
    <w:p w14:paraId="3BB023A5" w14:textId="5EFE865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4" w:history="1">
        <w:r w:rsidR="00666296" w:rsidRPr="000F6B0F">
          <w:rPr>
            <w:rStyle w:val="Hyperlink"/>
            <w:sz w:val="26"/>
            <w:szCs w:val="26"/>
          </w:rPr>
          <w:t>Hình 2.33 Command áp dụng khi xóa và thêm gián tiếp qua nút hoàn tác</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4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7</w:t>
        </w:r>
        <w:r w:rsidR="00666296" w:rsidRPr="000F6B0F">
          <w:rPr>
            <w:webHidden/>
            <w:sz w:val="26"/>
            <w:szCs w:val="26"/>
          </w:rPr>
          <w:fldChar w:fldCharType="end"/>
        </w:r>
      </w:hyperlink>
    </w:p>
    <w:p w14:paraId="6F545185" w14:textId="66194B3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5" w:history="1">
        <w:r w:rsidR="00666296" w:rsidRPr="000F6B0F">
          <w:rPr>
            <w:rStyle w:val="Hyperlink"/>
            <w:sz w:val="26"/>
            <w:szCs w:val="26"/>
          </w:rPr>
          <w:t>Hình 2.34 Command áp dụng khi thêm trực tiếp qua nút thêm trên màn hình</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5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8</w:t>
        </w:r>
        <w:r w:rsidR="00666296" w:rsidRPr="000F6B0F">
          <w:rPr>
            <w:webHidden/>
            <w:sz w:val="26"/>
            <w:szCs w:val="26"/>
          </w:rPr>
          <w:fldChar w:fldCharType="end"/>
        </w:r>
      </w:hyperlink>
    </w:p>
    <w:p w14:paraId="10C860B1" w14:textId="3FAAEAD5"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6" w:history="1">
        <w:r w:rsidR="00666296" w:rsidRPr="000F6B0F">
          <w:rPr>
            <w:rStyle w:val="Hyperlink"/>
            <w:sz w:val="26"/>
            <w:szCs w:val="26"/>
          </w:rPr>
          <w:t>Hình 2.35 Sơ đồ lớp áp dụng mẫu thiết kế Adapt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6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29</w:t>
        </w:r>
        <w:r w:rsidR="00666296" w:rsidRPr="000F6B0F">
          <w:rPr>
            <w:webHidden/>
            <w:sz w:val="26"/>
            <w:szCs w:val="26"/>
          </w:rPr>
          <w:fldChar w:fldCharType="end"/>
        </w:r>
      </w:hyperlink>
    </w:p>
    <w:p w14:paraId="72322610" w14:textId="6026110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7" w:history="1">
        <w:r w:rsidR="00666296" w:rsidRPr="000F6B0F">
          <w:rPr>
            <w:rStyle w:val="Hyperlink"/>
            <w:sz w:val="26"/>
            <w:szCs w:val="26"/>
          </w:rPr>
          <w:t>Hình 2.36 Giao diện (interface) RecipeServiceProvid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7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0</w:t>
        </w:r>
        <w:r w:rsidR="00666296" w:rsidRPr="000F6B0F">
          <w:rPr>
            <w:webHidden/>
            <w:sz w:val="26"/>
            <w:szCs w:val="26"/>
          </w:rPr>
          <w:fldChar w:fldCharType="end"/>
        </w:r>
      </w:hyperlink>
    </w:p>
    <w:p w14:paraId="08EB23C2" w14:textId="6B01068C"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8" w:history="1">
        <w:r w:rsidR="00666296" w:rsidRPr="000F6B0F">
          <w:rPr>
            <w:rStyle w:val="Hyperlink"/>
            <w:sz w:val="26"/>
            <w:szCs w:val="26"/>
          </w:rPr>
          <w:t>Hình 2.37 Lớp adapter tên SpoonacularServiceAdapt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8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0</w:t>
        </w:r>
        <w:r w:rsidR="00666296" w:rsidRPr="000F6B0F">
          <w:rPr>
            <w:webHidden/>
            <w:sz w:val="26"/>
            <w:szCs w:val="26"/>
          </w:rPr>
          <w:fldChar w:fldCharType="end"/>
        </w:r>
      </w:hyperlink>
    </w:p>
    <w:p w14:paraId="3FC78B57" w14:textId="40FC1B86"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79" w:history="1">
        <w:r w:rsidR="00666296" w:rsidRPr="000F6B0F">
          <w:rPr>
            <w:rStyle w:val="Hyperlink"/>
            <w:sz w:val="26"/>
            <w:szCs w:val="26"/>
          </w:rPr>
          <w:t>Hình 2.38 Lớp SpoonacularAPIService chứa cách thức giao tiếp với API mới</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79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1</w:t>
        </w:r>
        <w:r w:rsidR="00666296" w:rsidRPr="000F6B0F">
          <w:rPr>
            <w:webHidden/>
            <w:sz w:val="26"/>
            <w:szCs w:val="26"/>
          </w:rPr>
          <w:fldChar w:fldCharType="end"/>
        </w:r>
      </w:hyperlink>
    </w:p>
    <w:p w14:paraId="6539557B" w14:textId="2614746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0" w:history="1">
        <w:r w:rsidR="00666296" w:rsidRPr="000F6B0F">
          <w:rPr>
            <w:rStyle w:val="Hyperlink"/>
            <w:sz w:val="26"/>
            <w:szCs w:val="26"/>
          </w:rPr>
          <w:t>Hình 2.39 Ví dụ về cách lấy công thức món ăn từ API với adapter</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0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1</w:t>
        </w:r>
        <w:r w:rsidR="00666296" w:rsidRPr="000F6B0F">
          <w:rPr>
            <w:webHidden/>
            <w:sz w:val="26"/>
            <w:szCs w:val="26"/>
          </w:rPr>
          <w:fldChar w:fldCharType="end"/>
        </w:r>
      </w:hyperlink>
    </w:p>
    <w:p w14:paraId="63913775" w14:textId="54DDA770"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1" w:history="1">
        <w:r w:rsidR="00666296" w:rsidRPr="000F6B0F">
          <w:rPr>
            <w:rStyle w:val="Hyperlink"/>
            <w:sz w:val="26"/>
            <w:szCs w:val="26"/>
          </w:rPr>
          <w:t>Hình 2.40 Sơ đồ lớp áp dụng mẫu thiết kế Prototy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1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2</w:t>
        </w:r>
        <w:r w:rsidR="00666296" w:rsidRPr="000F6B0F">
          <w:rPr>
            <w:webHidden/>
            <w:sz w:val="26"/>
            <w:szCs w:val="26"/>
          </w:rPr>
          <w:fldChar w:fldCharType="end"/>
        </w:r>
      </w:hyperlink>
    </w:p>
    <w:p w14:paraId="5509734C" w14:textId="3A7D832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2" w:history="1">
        <w:r w:rsidR="00666296" w:rsidRPr="000F6B0F">
          <w:rPr>
            <w:rStyle w:val="Hyperlink"/>
            <w:sz w:val="26"/>
            <w:szCs w:val="26"/>
          </w:rPr>
          <w:t>Hình 2.41 Giao diện (interface) Prototy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2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3</w:t>
        </w:r>
        <w:r w:rsidR="00666296" w:rsidRPr="000F6B0F">
          <w:rPr>
            <w:webHidden/>
            <w:sz w:val="26"/>
            <w:szCs w:val="26"/>
          </w:rPr>
          <w:fldChar w:fldCharType="end"/>
        </w:r>
      </w:hyperlink>
    </w:p>
    <w:p w14:paraId="669904BF" w14:textId="671C7B4A"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3" w:history="1">
        <w:r w:rsidR="00666296" w:rsidRPr="000F6B0F">
          <w:rPr>
            <w:rStyle w:val="Hyperlink"/>
            <w:sz w:val="26"/>
            <w:szCs w:val="26"/>
          </w:rPr>
          <w:t>Hình 2.42 Lớp Product phức tạp được áp dụng mẫu thiết kế Prototyp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3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3</w:t>
        </w:r>
        <w:r w:rsidR="00666296" w:rsidRPr="000F6B0F">
          <w:rPr>
            <w:webHidden/>
            <w:sz w:val="26"/>
            <w:szCs w:val="26"/>
          </w:rPr>
          <w:fldChar w:fldCharType="end"/>
        </w:r>
      </w:hyperlink>
    </w:p>
    <w:p w14:paraId="175800EF" w14:textId="463B191D"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4" w:history="1">
        <w:r w:rsidR="00666296" w:rsidRPr="000F6B0F">
          <w:rPr>
            <w:rStyle w:val="Hyperlink"/>
            <w:sz w:val="26"/>
            <w:szCs w:val="26"/>
          </w:rPr>
          <w:t>Hình 2.43 Phương thức Clon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4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3</w:t>
        </w:r>
        <w:r w:rsidR="00666296" w:rsidRPr="000F6B0F">
          <w:rPr>
            <w:webHidden/>
            <w:sz w:val="26"/>
            <w:szCs w:val="26"/>
          </w:rPr>
          <w:fldChar w:fldCharType="end"/>
        </w:r>
      </w:hyperlink>
    </w:p>
    <w:p w14:paraId="262899BB" w14:textId="6B8DB4F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5" w:history="1">
        <w:r w:rsidR="00666296" w:rsidRPr="000F6B0F">
          <w:rPr>
            <w:rStyle w:val="Hyperlink"/>
            <w:sz w:val="26"/>
            <w:szCs w:val="26"/>
          </w:rPr>
          <w:t>Hình 2.44 Prototype áp dụng khi nhân bản một nguyên liệu (1)</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5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4</w:t>
        </w:r>
        <w:r w:rsidR="00666296" w:rsidRPr="000F6B0F">
          <w:rPr>
            <w:webHidden/>
            <w:sz w:val="26"/>
            <w:szCs w:val="26"/>
          </w:rPr>
          <w:fldChar w:fldCharType="end"/>
        </w:r>
      </w:hyperlink>
    </w:p>
    <w:p w14:paraId="7E9E6AA7" w14:textId="1DBE512E"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6" w:history="1">
        <w:r w:rsidR="00666296" w:rsidRPr="000F6B0F">
          <w:rPr>
            <w:rStyle w:val="Hyperlink"/>
            <w:sz w:val="26"/>
            <w:szCs w:val="26"/>
          </w:rPr>
          <w:t>Hình 2.45 Prototype áp dụng khi nhân bản một nguyên liệu (2)</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6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4</w:t>
        </w:r>
        <w:r w:rsidR="00666296" w:rsidRPr="000F6B0F">
          <w:rPr>
            <w:webHidden/>
            <w:sz w:val="26"/>
            <w:szCs w:val="26"/>
          </w:rPr>
          <w:fldChar w:fldCharType="end"/>
        </w:r>
      </w:hyperlink>
    </w:p>
    <w:p w14:paraId="1E6E9310" w14:textId="26A3611A"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7" w:history="1">
        <w:r w:rsidR="00666296" w:rsidRPr="000F6B0F">
          <w:rPr>
            <w:rStyle w:val="Hyperlink"/>
            <w:sz w:val="26"/>
            <w:szCs w:val="26"/>
          </w:rPr>
          <w:t>Hình 2.46 Sơ đồ lớp áp dụng mẫu thiết kế Proxy</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7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6</w:t>
        </w:r>
        <w:r w:rsidR="00666296" w:rsidRPr="000F6B0F">
          <w:rPr>
            <w:webHidden/>
            <w:sz w:val="26"/>
            <w:szCs w:val="26"/>
          </w:rPr>
          <w:fldChar w:fldCharType="end"/>
        </w:r>
      </w:hyperlink>
    </w:p>
    <w:p w14:paraId="130C932C" w14:textId="3BCDE358"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8" w:history="1">
        <w:r w:rsidR="00666296" w:rsidRPr="000F6B0F">
          <w:rPr>
            <w:rStyle w:val="Hyperlink"/>
            <w:sz w:val="26"/>
            <w:szCs w:val="26"/>
          </w:rPr>
          <w:t>Hình 2.47 Giao diện (interface) KitchenServic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8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6</w:t>
        </w:r>
        <w:r w:rsidR="00666296" w:rsidRPr="000F6B0F">
          <w:rPr>
            <w:webHidden/>
            <w:sz w:val="26"/>
            <w:szCs w:val="26"/>
          </w:rPr>
          <w:fldChar w:fldCharType="end"/>
        </w:r>
      </w:hyperlink>
    </w:p>
    <w:p w14:paraId="6476C7F6" w14:textId="24016DB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89" w:history="1">
        <w:r w:rsidR="00666296" w:rsidRPr="000F6B0F">
          <w:rPr>
            <w:rStyle w:val="Hyperlink"/>
            <w:sz w:val="26"/>
            <w:szCs w:val="26"/>
          </w:rPr>
          <w:t>Hình 2.48 Lớp SharedKitchenFoodService</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89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7</w:t>
        </w:r>
        <w:r w:rsidR="00666296" w:rsidRPr="000F6B0F">
          <w:rPr>
            <w:webHidden/>
            <w:sz w:val="26"/>
            <w:szCs w:val="26"/>
          </w:rPr>
          <w:fldChar w:fldCharType="end"/>
        </w:r>
      </w:hyperlink>
    </w:p>
    <w:p w14:paraId="3BE2256C" w14:textId="728BB609"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0" w:history="1">
        <w:r w:rsidR="00666296" w:rsidRPr="000F6B0F">
          <w:rPr>
            <w:rStyle w:val="Hyperlink"/>
            <w:sz w:val="26"/>
            <w:szCs w:val="26"/>
          </w:rPr>
          <w:t>Hình 2.49 Lớp SharedKitchenProxy</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0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7</w:t>
        </w:r>
        <w:r w:rsidR="00666296" w:rsidRPr="000F6B0F">
          <w:rPr>
            <w:webHidden/>
            <w:sz w:val="26"/>
            <w:szCs w:val="26"/>
          </w:rPr>
          <w:fldChar w:fldCharType="end"/>
        </w:r>
      </w:hyperlink>
    </w:p>
    <w:p w14:paraId="6DC28024" w14:textId="7044C725"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1" w:history="1">
        <w:r w:rsidR="00666296" w:rsidRPr="000F6B0F">
          <w:rPr>
            <w:rStyle w:val="Hyperlink"/>
            <w:sz w:val="26"/>
            <w:szCs w:val="26"/>
          </w:rPr>
          <w:t>Hình 2.50 Ví dụ về cách sử dụng lớp proxy để kiểm soát truy cập</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1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8</w:t>
        </w:r>
        <w:r w:rsidR="00666296" w:rsidRPr="000F6B0F">
          <w:rPr>
            <w:webHidden/>
            <w:sz w:val="26"/>
            <w:szCs w:val="26"/>
          </w:rPr>
          <w:fldChar w:fldCharType="end"/>
        </w:r>
      </w:hyperlink>
    </w:p>
    <w:p w14:paraId="59BAD219" w14:textId="178648A8"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2" w:history="1">
        <w:r w:rsidR="00666296" w:rsidRPr="000F6B0F">
          <w:rPr>
            <w:rStyle w:val="Hyperlink"/>
            <w:sz w:val="26"/>
            <w:szCs w:val="26"/>
          </w:rPr>
          <w:t>Hình 2.51 Sơ đồ kiến trúc áp dụng mô hình MVVM</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2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9</w:t>
        </w:r>
        <w:r w:rsidR="00666296" w:rsidRPr="000F6B0F">
          <w:rPr>
            <w:webHidden/>
            <w:sz w:val="26"/>
            <w:szCs w:val="26"/>
          </w:rPr>
          <w:fldChar w:fldCharType="end"/>
        </w:r>
      </w:hyperlink>
    </w:p>
    <w:p w14:paraId="6F1AEE02" w14:textId="6C824055"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3" w:history="1">
        <w:r w:rsidR="00666296" w:rsidRPr="000F6B0F">
          <w:rPr>
            <w:rStyle w:val="Hyperlink"/>
            <w:sz w:val="26"/>
            <w:szCs w:val="26"/>
          </w:rPr>
          <w:t>Hình 2.52 Sơ đồ lớp áp dụng mô hình MVVM với chức năng liên quan đến màn hình bếp</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3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39</w:t>
        </w:r>
        <w:r w:rsidR="00666296" w:rsidRPr="000F6B0F">
          <w:rPr>
            <w:webHidden/>
            <w:sz w:val="26"/>
            <w:szCs w:val="26"/>
          </w:rPr>
          <w:fldChar w:fldCharType="end"/>
        </w:r>
      </w:hyperlink>
    </w:p>
    <w:p w14:paraId="7729B643" w14:textId="6074C661"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4" w:history="1">
        <w:r w:rsidR="00666296" w:rsidRPr="000F6B0F">
          <w:rPr>
            <w:rStyle w:val="Hyperlink"/>
            <w:sz w:val="26"/>
            <w:szCs w:val="26"/>
          </w:rPr>
          <w:t>Hình 2.53 Ví dụ về Model (lớp Product)</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4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40</w:t>
        </w:r>
        <w:r w:rsidR="00666296" w:rsidRPr="000F6B0F">
          <w:rPr>
            <w:webHidden/>
            <w:sz w:val="26"/>
            <w:szCs w:val="26"/>
          </w:rPr>
          <w:fldChar w:fldCharType="end"/>
        </w:r>
      </w:hyperlink>
    </w:p>
    <w:p w14:paraId="16422C24" w14:textId="30C8DB7B"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5" w:history="1">
        <w:r w:rsidR="00666296" w:rsidRPr="000F6B0F">
          <w:rPr>
            <w:rStyle w:val="Hyperlink"/>
            <w:sz w:val="26"/>
            <w:szCs w:val="26"/>
          </w:rPr>
          <w:t>Hình 2.54 Ví dụ về View (lớp TabKitchenTypeFragment)</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5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40</w:t>
        </w:r>
        <w:r w:rsidR="00666296" w:rsidRPr="000F6B0F">
          <w:rPr>
            <w:webHidden/>
            <w:sz w:val="26"/>
            <w:szCs w:val="26"/>
          </w:rPr>
          <w:fldChar w:fldCharType="end"/>
        </w:r>
      </w:hyperlink>
    </w:p>
    <w:p w14:paraId="03A4280A" w14:textId="164644B8" w:rsidR="00666296" w:rsidRPr="000F6B0F" w:rsidRDefault="00000000" w:rsidP="00666296">
      <w:pPr>
        <w:pStyle w:val="TableofFigures"/>
        <w:tabs>
          <w:tab w:val="right" w:leader="dot" w:pos="9678"/>
        </w:tabs>
        <w:spacing w:line="360" w:lineRule="auto"/>
        <w:rPr>
          <w:rFonts w:asciiTheme="minorHAnsi" w:eastAsiaTheme="minorEastAsia" w:hAnsiTheme="minorHAnsi" w:cstheme="minorBidi"/>
          <w:kern w:val="2"/>
          <w:sz w:val="26"/>
          <w:szCs w:val="26"/>
          <w:lang w:bidi="my-MM"/>
          <w14:ligatures w14:val="standardContextual"/>
        </w:rPr>
      </w:pPr>
      <w:hyperlink w:anchor="_Toc165403096" w:history="1">
        <w:r w:rsidR="00666296" w:rsidRPr="000F6B0F">
          <w:rPr>
            <w:rStyle w:val="Hyperlink"/>
            <w:sz w:val="26"/>
            <w:szCs w:val="26"/>
          </w:rPr>
          <w:t>Hình 2.55 Ví dụ về ViewModel (lớp TabKitchenTypeViewModel)</w:t>
        </w:r>
        <w:r w:rsidR="00666296" w:rsidRPr="000F6B0F">
          <w:rPr>
            <w:webHidden/>
            <w:sz w:val="26"/>
            <w:szCs w:val="26"/>
          </w:rPr>
          <w:tab/>
        </w:r>
        <w:r w:rsidR="00666296" w:rsidRPr="000F6B0F">
          <w:rPr>
            <w:webHidden/>
            <w:sz w:val="26"/>
            <w:szCs w:val="26"/>
          </w:rPr>
          <w:fldChar w:fldCharType="begin"/>
        </w:r>
        <w:r w:rsidR="00666296" w:rsidRPr="000F6B0F">
          <w:rPr>
            <w:webHidden/>
            <w:sz w:val="26"/>
            <w:szCs w:val="26"/>
          </w:rPr>
          <w:instrText xml:space="preserve"> PAGEREF _Toc165403096 \h </w:instrText>
        </w:r>
        <w:r w:rsidR="00666296" w:rsidRPr="000F6B0F">
          <w:rPr>
            <w:webHidden/>
            <w:sz w:val="26"/>
            <w:szCs w:val="26"/>
          </w:rPr>
        </w:r>
        <w:r w:rsidR="00666296" w:rsidRPr="000F6B0F">
          <w:rPr>
            <w:webHidden/>
            <w:sz w:val="26"/>
            <w:szCs w:val="26"/>
          </w:rPr>
          <w:fldChar w:fldCharType="separate"/>
        </w:r>
        <w:r w:rsidR="009D755E">
          <w:rPr>
            <w:noProof/>
            <w:webHidden/>
            <w:sz w:val="26"/>
            <w:szCs w:val="26"/>
          </w:rPr>
          <w:t>41</w:t>
        </w:r>
        <w:r w:rsidR="00666296" w:rsidRPr="000F6B0F">
          <w:rPr>
            <w:webHidden/>
            <w:sz w:val="26"/>
            <w:szCs w:val="26"/>
          </w:rPr>
          <w:fldChar w:fldCharType="end"/>
        </w:r>
      </w:hyperlink>
    </w:p>
    <w:p w14:paraId="6F1149E0" w14:textId="4BA0BBA2" w:rsidR="00BF0599" w:rsidRPr="000F6B0F" w:rsidRDefault="00BF0599" w:rsidP="00666296">
      <w:pPr>
        <w:pStyle w:val="Heading1"/>
        <w:numPr>
          <w:ilvl w:val="0"/>
          <w:numId w:val="0"/>
        </w:numPr>
        <w:ind w:left="360"/>
        <w:rPr>
          <w:caps/>
          <w:sz w:val="26"/>
        </w:rPr>
      </w:pPr>
      <w:r w:rsidRPr="000F6B0F">
        <w:rPr>
          <w:rFonts w:asciiTheme="minorHAnsi" w:hAnsiTheme="minorHAnsi" w:cs="Arial"/>
          <w:sz w:val="26"/>
        </w:rPr>
        <w:fldChar w:fldCharType="end"/>
      </w:r>
    </w:p>
    <w:p w14:paraId="195B11B9" w14:textId="2C0725C0" w:rsidR="0051052E" w:rsidRPr="000F6B0F" w:rsidRDefault="0051052E" w:rsidP="007817B3">
      <w:pPr>
        <w:pStyle w:val="Heading1"/>
        <w:numPr>
          <w:ilvl w:val="0"/>
          <w:numId w:val="0"/>
        </w:numPr>
        <w:ind w:left="360"/>
        <w:jc w:val="center"/>
        <w:rPr>
          <w:caps/>
          <w:sz w:val="26"/>
        </w:rPr>
      </w:pPr>
    </w:p>
    <w:p w14:paraId="227CFC02" w14:textId="27394874" w:rsidR="004A68DF" w:rsidRPr="000F6B0F" w:rsidRDefault="0051052E" w:rsidP="000414B5">
      <w:pPr>
        <w:widowControl/>
        <w:autoSpaceDE/>
        <w:autoSpaceDN/>
        <w:spacing w:after="160" w:line="259" w:lineRule="auto"/>
        <w:rPr>
          <w:b/>
          <w:bCs/>
          <w:caps/>
          <w:sz w:val="26"/>
          <w:szCs w:val="26"/>
          <w:u w:color="000000"/>
        </w:rPr>
      </w:pPr>
      <w:r w:rsidRPr="000F6B0F">
        <w:rPr>
          <w:caps/>
          <w:sz w:val="26"/>
        </w:rPr>
        <w:br w:type="page"/>
      </w:r>
    </w:p>
    <w:p w14:paraId="0837FA39" w14:textId="53CE90C5" w:rsidR="003705EB" w:rsidRPr="000F6B0F" w:rsidRDefault="00C21D4C" w:rsidP="0015112E">
      <w:pPr>
        <w:pStyle w:val="Heading1"/>
        <w:numPr>
          <w:ilvl w:val="0"/>
          <w:numId w:val="0"/>
        </w:numPr>
        <w:ind w:left="360"/>
        <w:jc w:val="center"/>
        <w:rPr>
          <w:szCs w:val="32"/>
        </w:rPr>
      </w:pPr>
      <w:bookmarkStart w:id="3" w:name="_Toc165404376"/>
      <w:r w:rsidRPr="000F6B0F">
        <w:rPr>
          <w:szCs w:val="32"/>
        </w:rPr>
        <w:lastRenderedPageBreak/>
        <w:t>DANH MỤC CÁC CHỮ VIẾT TẮT</w:t>
      </w:r>
      <w:bookmarkEnd w:id="3"/>
    </w:p>
    <w:p w14:paraId="6687023E" w14:textId="77777777" w:rsidR="003705EB" w:rsidRPr="000F6B0F" w:rsidRDefault="003705EB" w:rsidP="003705E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6395"/>
      </w:tblGrid>
      <w:tr w:rsidR="003705EB" w:rsidRPr="000F6B0F" w14:paraId="00BFFECF" w14:textId="77777777" w:rsidTr="008768D0">
        <w:trPr>
          <w:jc w:val="center"/>
        </w:trPr>
        <w:tc>
          <w:tcPr>
            <w:tcW w:w="3055" w:type="dxa"/>
          </w:tcPr>
          <w:p w14:paraId="3A0A8442" w14:textId="49CD63B8" w:rsidR="00631592" w:rsidRPr="000F6B0F" w:rsidRDefault="00631592" w:rsidP="008768D0">
            <w:pPr>
              <w:spacing w:line="360" w:lineRule="auto"/>
              <w:rPr>
                <w:sz w:val="26"/>
                <w:szCs w:val="26"/>
              </w:rPr>
            </w:pPr>
            <w:r w:rsidRPr="000F6B0F">
              <w:rPr>
                <w:sz w:val="26"/>
                <w:szCs w:val="26"/>
              </w:rPr>
              <w:t>API</w:t>
            </w:r>
          </w:p>
          <w:p w14:paraId="1D0BD6C9" w14:textId="77777777" w:rsidR="000414B5" w:rsidRPr="000F6B0F" w:rsidRDefault="007E1198" w:rsidP="000414B5">
            <w:pPr>
              <w:spacing w:line="360" w:lineRule="auto"/>
              <w:rPr>
                <w:sz w:val="26"/>
                <w:szCs w:val="26"/>
              </w:rPr>
            </w:pPr>
            <w:r w:rsidRPr="000F6B0F">
              <w:rPr>
                <w:sz w:val="26"/>
                <w:szCs w:val="26"/>
              </w:rPr>
              <w:t>MVVM</w:t>
            </w:r>
          </w:p>
          <w:p w14:paraId="646E04CC" w14:textId="7D4A0E19" w:rsidR="008D2614" w:rsidRPr="000F6B0F" w:rsidRDefault="00275DAC" w:rsidP="000414B5">
            <w:pPr>
              <w:spacing w:line="360" w:lineRule="auto"/>
              <w:rPr>
                <w:sz w:val="26"/>
                <w:szCs w:val="26"/>
              </w:rPr>
            </w:pPr>
            <w:r w:rsidRPr="000F6B0F">
              <w:rPr>
                <w:sz w:val="26"/>
                <w:szCs w:val="26"/>
              </w:rPr>
              <w:t>UI</w:t>
            </w:r>
          </w:p>
        </w:tc>
        <w:tc>
          <w:tcPr>
            <w:tcW w:w="6395" w:type="dxa"/>
          </w:tcPr>
          <w:p w14:paraId="6BA528D3" w14:textId="09B30439" w:rsidR="00631592" w:rsidRPr="000F6B0F" w:rsidRDefault="00631592" w:rsidP="008768D0">
            <w:pPr>
              <w:spacing w:line="360" w:lineRule="auto"/>
              <w:rPr>
                <w:sz w:val="26"/>
                <w:szCs w:val="26"/>
              </w:rPr>
            </w:pPr>
            <w:proofErr w:type="spellStart"/>
            <w:r w:rsidRPr="000F6B0F">
              <w:rPr>
                <w:sz w:val="26"/>
                <w:szCs w:val="26"/>
              </w:rPr>
              <w:t>Application</w:t>
            </w:r>
            <w:proofErr w:type="spellEnd"/>
            <w:r w:rsidRPr="000F6B0F">
              <w:rPr>
                <w:sz w:val="26"/>
                <w:szCs w:val="26"/>
              </w:rPr>
              <w:t xml:space="preserve"> </w:t>
            </w:r>
            <w:proofErr w:type="spellStart"/>
            <w:r w:rsidRPr="000F6B0F">
              <w:rPr>
                <w:sz w:val="26"/>
                <w:szCs w:val="26"/>
              </w:rPr>
              <w:t>Programming</w:t>
            </w:r>
            <w:proofErr w:type="spellEnd"/>
            <w:r w:rsidRPr="000F6B0F">
              <w:rPr>
                <w:sz w:val="26"/>
                <w:szCs w:val="26"/>
              </w:rPr>
              <w:t xml:space="preserve"> </w:t>
            </w:r>
            <w:proofErr w:type="spellStart"/>
            <w:r w:rsidRPr="000F6B0F">
              <w:rPr>
                <w:sz w:val="26"/>
                <w:szCs w:val="26"/>
              </w:rPr>
              <w:t>Interface</w:t>
            </w:r>
            <w:proofErr w:type="spellEnd"/>
          </w:p>
          <w:p w14:paraId="71E13552" w14:textId="6A3BA0AD" w:rsidR="00275DAC" w:rsidRPr="000F6B0F" w:rsidRDefault="007E1198" w:rsidP="000414B5">
            <w:pPr>
              <w:spacing w:line="360" w:lineRule="auto"/>
              <w:rPr>
                <w:sz w:val="26"/>
                <w:szCs w:val="26"/>
              </w:rPr>
            </w:pPr>
            <w:proofErr w:type="spellStart"/>
            <w:r w:rsidRPr="000F6B0F">
              <w:rPr>
                <w:sz w:val="26"/>
                <w:szCs w:val="26"/>
              </w:rPr>
              <w:t>Model-View-ViewModel</w:t>
            </w:r>
            <w:proofErr w:type="spellEnd"/>
          </w:p>
          <w:p w14:paraId="36653342" w14:textId="7BA1F17A" w:rsidR="0002738D" w:rsidRPr="000F6B0F" w:rsidRDefault="00666296" w:rsidP="008768D0">
            <w:pPr>
              <w:spacing w:line="360" w:lineRule="auto"/>
              <w:rPr>
                <w:sz w:val="26"/>
                <w:szCs w:val="26"/>
              </w:rPr>
            </w:pPr>
            <w:proofErr w:type="spellStart"/>
            <w:r w:rsidRPr="000F6B0F">
              <w:rPr>
                <w:sz w:val="26"/>
                <w:szCs w:val="26"/>
              </w:rPr>
              <w:t>User</w:t>
            </w:r>
            <w:proofErr w:type="spellEnd"/>
            <w:r w:rsidRPr="000F6B0F">
              <w:rPr>
                <w:sz w:val="26"/>
                <w:szCs w:val="26"/>
              </w:rPr>
              <w:t xml:space="preserve"> </w:t>
            </w:r>
            <w:proofErr w:type="spellStart"/>
            <w:r w:rsidRPr="000F6B0F">
              <w:rPr>
                <w:sz w:val="26"/>
                <w:szCs w:val="26"/>
              </w:rPr>
              <w:t>Interface</w:t>
            </w:r>
            <w:proofErr w:type="spellEnd"/>
          </w:p>
          <w:p w14:paraId="6BBB051C" w14:textId="54679BA4" w:rsidR="008D2614" w:rsidRPr="000F6B0F" w:rsidRDefault="008D2614" w:rsidP="008768D0">
            <w:pPr>
              <w:spacing w:line="360" w:lineRule="auto"/>
              <w:rPr>
                <w:sz w:val="26"/>
                <w:szCs w:val="26"/>
              </w:rPr>
            </w:pPr>
          </w:p>
        </w:tc>
      </w:tr>
      <w:tr w:rsidR="003705EB" w:rsidRPr="000F6B0F" w14:paraId="380E0F5A" w14:textId="77777777" w:rsidTr="008768D0">
        <w:trPr>
          <w:jc w:val="center"/>
        </w:trPr>
        <w:tc>
          <w:tcPr>
            <w:tcW w:w="3055" w:type="dxa"/>
          </w:tcPr>
          <w:p w14:paraId="609EF395" w14:textId="1117C177" w:rsidR="00495BF8" w:rsidRPr="000F6B0F" w:rsidRDefault="00495BF8" w:rsidP="008768D0">
            <w:pPr>
              <w:spacing w:line="360" w:lineRule="auto"/>
              <w:rPr>
                <w:sz w:val="26"/>
                <w:szCs w:val="26"/>
              </w:rPr>
            </w:pPr>
          </w:p>
        </w:tc>
        <w:tc>
          <w:tcPr>
            <w:tcW w:w="6395" w:type="dxa"/>
          </w:tcPr>
          <w:p w14:paraId="4CF397A9" w14:textId="609A10C6" w:rsidR="00216FC9" w:rsidRPr="000F6B0F" w:rsidRDefault="00216FC9" w:rsidP="008768D0">
            <w:pPr>
              <w:spacing w:line="360" w:lineRule="auto"/>
              <w:rPr>
                <w:sz w:val="26"/>
                <w:szCs w:val="26"/>
              </w:rPr>
            </w:pPr>
          </w:p>
        </w:tc>
      </w:tr>
    </w:tbl>
    <w:p w14:paraId="7AF8672E" w14:textId="77777777" w:rsidR="003705EB" w:rsidRPr="000F6B0F" w:rsidRDefault="003705EB" w:rsidP="003705EB">
      <w:pPr>
        <w:ind w:right="49"/>
        <w:jc w:val="center"/>
      </w:pPr>
    </w:p>
    <w:p w14:paraId="269B5217" w14:textId="77777777" w:rsidR="003705EB" w:rsidRPr="000F6B0F" w:rsidRDefault="003705EB" w:rsidP="003705EB">
      <w:pPr>
        <w:widowControl/>
        <w:autoSpaceDE/>
        <w:autoSpaceDN/>
        <w:spacing w:after="160" w:line="259" w:lineRule="auto"/>
      </w:pPr>
      <w:r w:rsidRPr="000F6B0F">
        <w:br w:type="page"/>
      </w:r>
    </w:p>
    <w:p w14:paraId="47F0459A" w14:textId="4A3DEBF6" w:rsidR="00D41B8D" w:rsidRPr="000F6B0F" w:rsidRDefault="00D41B8D" w:rsidP="00F07A77">
      <w:pPr>
        <w:pStyle w:val="Heading1"/>
      </w:pPr>
      <w:bookmarkStart w:id="4" w:name="_Toc132315558"/>
      <w:bookmarkStart w:id="5" w:name="_Toc165404377"/>
      <w:r w:rsidRPr="000F6B0F">
        <w:lastRenderedPageBreak/>
        <w:t xml:space="preserve">– </w:t>
      </w:r>
      <w:bookmarkEnd w:id="4"/>
      <w:r w:rsidR="005E1186" w:rsidRPr="000F6B0F">
        <w:t>MỞ ĐẦU</w:t>
      </w:r>
      <w:bookmarkEnd w:id="5"/>
    </w:p>
    <w:p w14:paraId="370F0453" w14:textId="5291DBCE" w:rsidR="00F15524" w:rsidRPr="000F6B0F" w:rsidRDefault="00F15524" w:rsidP="00F15524">
      <w:pPr>
        <w:pStyle w:val="Heading2"/>
      </w:pPr>
      <w:bookmarkStart w:id="6" w:name="_Toc165404378"/>
      <w:r w:rsidRPr="000F6B0F">
        <w:t xml:space="preserve">1.1 </w:t>
      </w:r>
      <w:r w:rsidR="005E1186" w:rsidRPr="000F6B0F">
        <w:t>Mục đích</w:t>
      </w:r>
      <w:bookmarkEnd w:id="6"/>
    </w:p>
    <w:p w14:paraId="0ED4ECCD" w14:textId="2BEA44D8" w:rsidR="00BE0C59" w:rsidRPr="000F6B0F" w:rsidRDefault="003827C4" w:rsidP="00A56224">
      <w:pPr>
        <w:pStyle w:val="Nidungvnbn"/>
        <w:rPr>
          <w:lang w:val="vi-VN"/>
        </w:rPr>
      </w:pPr>
      <w:r w:rsidRPr="000F6B0F">
        <w:rPr>
          <w:lang w:val="vi-VN"/>
        </w:rPr>
        <w:t>Báo cáo này nhằm mục đích mô tả chi tiết lý do lựa chọn các mẫu thiết kế cụ thể</w:t>
      </w:r>
      <w:r w:rsidR="00FB7063" w:rsidRPr="000F6B0F">
        <w:rPr>
          <w:lang w:val="vi-VN"/>
        </w:rPr>
        <w:t xml:space="preserve"> vào </w:t>
      </w:r>
      <w:r w:rsidR="00095803" w:rsidRPr="000F6B0F">
        <w:rPr>
          <w:lang w:val="vi-VN"/>
        </w:rPr>
        <w:t xml:space="preserve">một </w:t>
      </w:r>
      <w:r w:rsidR="00FB7063" w:rsidRPr="000F6B0F">
        <w:rPr>
          <w:lang w:val="vi-VN"/>
        </w:rPr>
        <w:t>ứng dụng</w:t>
      </w:r>
      <w:r w:rsidR="00095803" w:rsidRPr="000F6B0F">
        <w:rPr>
          <w:lang w:val="vi-VN"/>
        </w:rPr>
        <w:t xml:space="preserve"> giúp quản lý hạn sử dụng của đồ ăn</w:t>
      </w:r>
      <w:r w:rsidR="00FB7063" w:rsidRPr="000F6B0F">
        <w:rPr>
          <w:lang w:val="vi-VN"/>
        </w:rPr>
        <w:t xml:space="preserve">, bao gồm </w:t>
      </w:r>
      <w:proofErr w:type="spellStart"/>
      <w:r w:rsidR="00FB7063" w:rsidRPr="000F6B0F">
        <w:rPr>
          <w:lang w:val="vi-VN"/>
        </w:rPr>
        <w:t>Singleton</w:t>
      </w:r>
      <w:proofErr w:type="spellEnd"/>
      <w:r w:rsidR="00FB7063" w:rsidRPr="000F6B0F">
        <w:rPr>
          <w:lang w:val="vi-VN"/>
        </w:rPr>
        <w:t xml:space="preserve">, </w:t>
      </w:r>
      <w:proofErr w:type="spellStart"/>
      <w:r w:rsidR="00FB7063" w:rsidRPr="000F6B0F">
        <w:rPr>
          <w:lang w:val="vi-VN"/>
        </w:rPr>
        <w:t>Strategy</w:t>
      </w:r>
      <w:proofErr w:type="spellEnd"/>
      <w:r w:rsidR="00FB7063" w:rsidRPr="000F6B0F">
        <w:rPr>
          <w:lang w:val="vi-VN"/>
        </w:rPr>
        <w:t xml:space="preserve">, </w:t>
      </w:r>
      <w:proofErr w:type="spellStart"/>
      <w:r w:rsidR="00FB7063" w:rsidRPr="000F6B0F">
        <w:rPr>
          <w:lang w:val="vi-VN"/>
        </w:rPr>
        <w:t>Template</w:t>
      </w:r>
      <w:proofErr w:type="spellEnd"/>
      <w:r w:rsidR="00FB7063" w:rsidRPr="000F6B0F">
        <w:rPr>
          <w:lang w:val="vi-VN"/>
        </w:rPr>
        <w:t xml:space="preserve">, </w:t>
      </w:r>
      <w:proofErr w:type="spellStart"/>
      <w:r w:rsidR="00FB7063" w:rsidRPr="000F6B0F">
        <w:rPr>
          <w:lang w:val="vi-VN"/>
        </w:rPr>
        <w:t>Factory</w:t>
      </w:r>
      <w:proofErr w:type="spellEnd"/>
      <w:r w:rsidR="00FB7063" w:rsidRPr="000F6B0F">
        <w:rPr>
          <w:lang w:val="vi-VN"/>
        </w:rPr>
        <w:t xml:space="preserve">, </w:t>
      </w:r>
      <w:proofErr w:type="spellStart"/>
      <w:r w:rsidR="00FB7063" w:rsidRPr="000F6B0F">
        <w:rPr>
          <w:lang w:val="vi-VN"/>
        </w:rPr>
        <w:t>Command</w:t>
      </w:r>
      <w:proofErr w:type="spellEnd"/>
      <w:r w:rsidR="00FB7063" w:rsidRPr="000F6B0F">
        <w:rPr>
          <w:lang w:val="vi-VN"/>
        </w:rPr>
        <w:t xml:space="preserve">, </w:t>
      </w:r>
      <w:proofErr w:type="spellStart"/>
      <w:r w:rsidR="00FB7063" w:rsidRPr="000F6B0F">
        <w:rPr>
          <w:lang w:val="vi-VN"/>
        </w:rPr>
        <w:t>Adapter</w:t>
      </w:r>
      <w:proofErr w:type="spellEnd"/>
      <w:r w:rsidR="00FB7063" w:rsidRPr="000F6B0F">
        <w:rPr>
          <w:lang w:val="vi-VN"/>
        </w:rPr>
        <w:t xml:space="preserve">, </w:t>
      </w:r>
      <w:r w:rsidR="00BC404B">
        <w:t>Prototype</w:t>
      </w:r>
      <w:r w:rsidR="00FB7063" w:rsidRPr="000F6B0F">
        <w:rPr>
          <w:lang w:val="vi-VN"/>
        </w:rPr>
        <w:t xml:space="preserve">, Proxy và </w:t>
      </w:r>
      <w:proofErr w:type="spellStart"/>
      <w:r w:rsidR="00FB7063" w:rsidRPr="000F6B0F">
        <w:rPr>
          <w:lang w:val="vi-VN"/>
        </w:rPr>
        <w:t>Model-View-ViewModel</w:t>
      </w:r>
      <w:proofErr w:type="spellEnd"/>
      <w:r w:rsidR="00FB7063" w:rsidRPr="000F6B0F">
        <w:rPr>
          <w:lang w:val="vi-VN"/>
        </w:rPr>
        <w:t xml:space="preserve"> (MVVM); đồng thời minh họa cách triển khai các mẫu thiết kế này </w:t>
      </w:r>
      <w:r w:rsidR="00592CDF" w:rsidRPr="000F6B0F">
        <w:rPr>
          <w:lang w:val="vi-VN"/>
        </w:rPr>
        <w:t>nhằm tăng khả năng bảo trì và khả năng mở rộng của ứng dụng. Bằng việc sử dụng các mẫu thiết kế này, mã nguồn của ứng dụng trở nên có cấu trúc hơn, dễ dàng</w:t>
      </w:r>
      <w:r w:rsidR="00191640" w:rsidRPr="000F6B0F">
        <w:rPr>
          <w:lang w:val="vi-VN"/>
        </w:rPr>
        <w:t xml:space="preserve"> sửa đổi, cho phép bảo trì và mở rộng trong tương lai. Báo cáo đi sâu vào những lợi ích riêng biệt của từng mẫu và minh họa các chúng được áp dụng, góp phần tạo nên một thiết kế phần mềm có tính hiệu quả về mặt tổng thể hơn.</w:t>
      </w:r>
    </w:p>
    <w:p w14:paraId="65BF7DB8" w14:textId="0E58225E" w:rsidR="008B78AA" w:rsidRPr="000F6B0F" w:rsidRDefault="008B78AA" w:rsidP="008B78AA">
      <w:pPr>
        <w:pStyle w:val="Heading2"/>
      </w:pPr>
      <w:bookmarkStart w:id="7" w:name="_Toc165404379"/>
      <w:r w:rsidRPr="000F6B0F">
        <w:t xml:space="preserve">1.2 </w:t>
      </w:r>
      <w:r w:rsidR="005E1186" w:rsidRPr="000F6B0F">
        <w:t>Phạm vi đồ án</w:t>
      </w:r>
      <w:bookmarkEnd w:id="7"/>
    </w:p>
    <w:p w14:paraId="7D77B7C4" w14:textId="035AC6C3" w:rsidR="002775ED" w:rsidRPr="000F6B0F" w:rsidRDefault="002775ED" w:rsidP="00646F3B">
      <w:pPr>
        <w:pStyle w:val="Nidungvnbn"/>
        <w:rPr>
          <w:lang w:val="vi-VN"/>
        </w:rPr>
      </w:pPr>
      <w:r w:rsidRPr="000F6B0F">
        <w:rPr>
          <w:lang w:val="vi-VN"/>
        </w:rPr>
        <w:t>Báo cáo tập trung phân tích</w:t>
      </w:r>
      <w:r w:rsidR="00284B01" w:rsidRPr="000F6B0F">
        <w:rPr>
          <w:lang w:val="vi-VN"/>
        </w:rPr>
        <w:t xml:space="preserve"> và áp dụng một số mẫu thiết kế vào một ứng dụng di động</w:t>
      </w:r>
      <w:r w:rsidR="006553DB" w:rsidRPr="000F6B0F">
        <w:rPr>
          <w:lang w:val="vi-VN"/>
        </w:rPr>
        <w:t xml:space="preserve"> dùng để theo dõi hạn sử dụng của các mặt hàng thực phẩm</w:t>
      </w:r>
      <w:r w:rsidR="00284B01" w:rsidRPr="000F6B0F">
        <w:rPr>
          <w:lang w:val="vi-VN"/>
        </w:rPr>
        <w:t xml:space="preserve"> trên hệ điều hành </w:t>
      </w:r>
      <w:proofErr w:type="spellStart"/>
      <w:r w:rsidR="00284B01" w:rsidRPr="000F6B0F">
        <w:rPr>
          <w:lang w:val="vi-VN"/>
        </w:rPr>
        <w:t>Android</w:t>
      </w:r>
      <w:proofErr w:type="spellEnd"/>
      <w:r w:rsidR="006553DB" w:rsidRPr="000F6B0F">
        <w:rPr>
          <w:lang w:val="vi-VN"/>
        </w:rPr>
        <w:t xml:space="preserve"> và</w:t>
      </w:r>
      <w:r w:rsidR="00284B01" w:rsidRPr="000F6B0F">
        <w:rPr>
          <w:lang w:val="vi-VN"/>
        </w:rPr>
        <w:t xml:space="preserve"> được xây dựng chủ yếu với ngôn ngữ lập trình </w:t>
      </w:r>
      <w:proofErr w:type="spellStart"/>
      <w:r w:rsidR="00284B01" w:rsidRPr="000F6B0F">
        <w:rPr>
          <w:lang w:val="vi-VN"/>
        </w:rPr>
        <w:t>Java</w:t>
      </w:r>
      <w:proofErr w:type="spellEnd"/>
      <w:r w:rsidR="00284B01" w:rsidRPr="000F6B0F">
        <w:rPr>
          <w:lang w:val="vi-VN"/>
        </w:rPr>
        <w:t xml:space="preserve">. </w:t>
      </w:r>
      <w:r w:rsidR="006553DB" w:rsidRPr="000F6B0F">
        <w:rPr>
          <w:lang w:val="vi-VN"/>
        </w:rPr>
        <w:t xml:space="preserve">Mục đích của việc áp dụng này nhằm cải thiện kiến trúc, khả năng bảo trì và khả năng mở rộng của </w:t>
      </w:r>
      <w:r w:rsidR="008408C5" w:rsidRPr="000F6B0F">
        <w:rPr>
          <w:lang w:val="vi-VN"/>
        </w:rPr>
        <w:t>ứng dụng thông qua các mẫu thiết kế được áp dụng rộng rãi để giải quyết vấn đề cụ thể nào đó về thiết kế phần mềm.</w:t>
      </w:r>
    </w:p>
    <w:p w14:paraId="260775AC" w14:textId="1240F5D0" w:rsidR="006779A8" w:rsidRPr="000F6B0F" w:rsidRDefault="006779A8" w:rsidP="00646F3B">
      <w:pPr>
        <w:pStyle w:val="Nidungvnbn"/>
        <w:rPr>
          <w:lang w:val="vi-VN"/>
        </w:rPr>
      </w:pPr>
      <w:r w:rsidRPr="000F6B0F">
        <w:rPr>
          <w:lang w:val="vi-VN"/>
        </w:rPr>
        <w:t xml:space="preserve">Các mẫu thiết kế được lựa chọn cho dự án này bao gồm </w:t>
      </w:r>
      <w:proofErr w:type="spellStart"/>
      <w:r w:rsidRPr="000F6B0F">
        <w:rPr>
          <w:lang w:val="vi-VN"/>
        </w:rPr>
        <w:t>Singleton</w:t>
      </w:r>
      <w:proofErr w:type="spellEnd"/>
      <w:r w:rsidRPr="000F6B0F">
        <w:rPr>
          <w:lang w:val="vi-VN"/>
        </w:rPr>
        <w:t xml:space="preserve">, </w:t>
      </w:r>
      <w:proofErr w:type="spellStart"/>
      <w:r w:rsidRPr="000F6B0F">
        <w:rPr>
          <w:lang w:val="vi-VN"/>
        </w:rPr>
        <w:t>Strategy</w:t>
      </w:r>
      <w:proofErr w:type="spellEnd"/>
      <w:r w:rsidRPr="000F6B0F">
        <w:rPr>
          <w:lang w:val="vi-VN"/>
        </w:rPr>
        <w:t xml:space="preserve">, </w:t>
      </w:r>
      <w:proofErr w:type="spellStart"/>
      <w:r w:rsidRPr="000F6B0F">
        <w:rPr>
          <w:lang w:val="vi-VN"/>
        </w:rPr>
        <w:t>Template</w:t>
      </w:r>
      <w:proofErr w:type="spellEnd"/>
      <w:r w:rsidRPr="000F6B0F">
        <w:rPr>
          <w:lang w:val="vi-VN"/>
        </w:rPr>
        <w:t xml:space="preserve">, </w:t>
      </w:r>
      <w:proofErr w:type="spellStart"/>
      <w:r w:rsidRPr="000F6B0F">
        <w:rPr>
          <w:lang w:val="vi-VN"/>
        </w:rPr>
        <w:t>Factory</w:t>
      </w:r>
      <w:proofErr w:type="spellEnd"/>
      <w:r w:rsidRPr="000F6B0F">
        <w:rPr>
          <w:lang w:val="vi-VN"/>
        </w:rPr>
        <w:t xml:space="preserve">, </w:t>
      </w:r>
      <w:proofErr w:type="spellStart"/>
      <w:r w:rsidRPr="000F6B0F">
        <w:rPr>
          <w:lang w:val="vi-VN"/>
        </w:rPr>
        <w:t>Command</w:t>
      </w:r>
      <w:proofErr w:type="spellEnd"/>
      <w:r w:rsidRPr="000F6B0F">
        <w:rPr>
          <w:lang w:val="vi-VN"/>
        </w:rPr>
        <w:t xml:space="preserve">, </w:t>
      </w:r>
      <w:proofErr w:type="spellStart"/>
      <w:r w:rsidRPr="000F6B0F">
        <w:rPr>
          <w:lang w:val="vi-VN"/>
        </w:rPr>
        <w:t>Adapter</w:t>
      </w:r>
      <w:proofErr w:type="spellEnd"/>
      <w:r w:rsidRPr="000F6B0F">
        <w:rPr>
          <w:lang w:val="vi-VN"/>
        </w:rPr>
        <w:t xml:space="preserve">, </w:t>
      </w:r>
      <w:r w:rsidR="00C322F8">
        <w:t>Prototype</w:t>
      </w:r>
      <w:r w:rsidRPr="000F6B0F">
        <w:rPr>
          <w:lang w:val="vi-VN"/>
        </w:rPr>
        <w:t xml:space="preserve">, Proxy và </w:t>
      </w:r>
      <w:proofErr w:type="spellStart"/>
      <w:r w:rsidRPr="000F6B0F">
        <w:rPr>
          <w:lang w:val="vi-VN"/>
        </w:rPr>
        <w:t>Model-View-ViewModel</w:t>
      </w:r>
      <w:proofErr w:type="spellEnd"/>
      <w:r w:rsidRPr="000F6B0F">
        <w:rPr>
          <w:lang w:val="vi-VN"/>
        </w:rPr>
        <w:t xml:space="preserve"> (MVVM). Các mẫu thiết kế này được chọn vì mức độ phù hợp với các</w:t>
      </w:r>
      <w:r w:rsidR="001664A4" w:rsidRPr="000F6B0F">
        <w:rPr>
          <w:lang w:val="vi-VN"/>
        </w:rPr>
        <w:t xml:space="preserve"> yêu cầu và</w:t>
      </w:r>
      <w:r w:rsidRPr="000F6B0F">
        <w:rPr>
          <w:lang w:val="vi-VN"/>
        </w:rPr>
        <w:t xml:space="preserve"> chức năng của dụng</w:t>
      </w:r>
      <w:r w:rsidR="001664A4" w:rsidRPr="000F6B0F">
        <w:rPr>
          <w:lang w:val="vi-VN"/>
        </w:rPr>
        <w:t>. Mục đích của từng mẫu thiết kế được áp dụng có thể tóm tắt lại như sau:</w:t>
      </w:r>
    </w:p>
    <w:p w14:paraId="21054898" w14:textId="59436310" w:rsidR="001664A4" w:rsidRPr="000F6B0F" w:rsidRDefault="001664A4" w:rsidP="001664A4">
      <w:pPr>
        <w:pStyle w:val="Nidungvnbn"/>
        <w:numPr>
          <w:ilvl w:val="0"/>
          <w:numId w:val="18"/>
        </w:numPr>
        <w:rPr>
          <w:lang w:val="vi-VN"/>
        </w:rPr>
      </w:pPr>
      <w:proofErr w:type="spellStart"/>
      <w:r w:rsidRPr="000F6B0F">
        <w:rPr>
          <w:lang w:val="vi-VN"/>
        </w:rPr>
        <w:t>Singleton</w:t>
      </w:r>
      <w:proofErr w:type="spellEnd"/>
      <w:r w:rsidRPr="000F6B0F">
        <w:rPr>
          <w:lang w:val="vi-VN"/>
        </w:rPr>
        <w:t xml:space="preserve">: </w:t>
      </w:r>
      <w:r w:rsidR="00EA4391" w:rsidRPr="000F6B0F">
        <w:rPr>
          <w:lang w:val="vi-VN"/>
        </w:rPr>
        <w:t>Tạo đối tượng duy nhất của một API được sử dụng xuyên suốt trong ứng dụng.</w:t>
      </w:r>
    </w:p>
    <w:p w14:paraId="7ECFA320" w14:textId="2F5E4E85" w:rsidR="001664A4" w:rsidRPr="000F6B0F" w:rsidRDefault="001664A4" w:rsidP="001664A4">
      <w:pPr>
        <w:pStyle w:val="Nidungvnbn"/>
        <w:numPr>
          <w:ilvl w:val="0"/>
          <w:numId w:val="18"/>
        </w:numPr>
        <w:rPr>
          <w:lang w:val="vi-VN"/>
        </w:rPr>
      </w:pPr>
      <w:proofErr w:type="spellStart"/>
      <w:r w:rsidRPr="000F6B0F">
        <w:rPr>
          <w:lang w:val="vi-VN"/>
        </w:rPr>
        <w:t>Strategy</w:t>
      </w:r>
      <w:proofErr w:type="spellEnd"/>
      <w:r w:rsidRPr="000F6B0F">
        <w:rPr>
          <w:lang w:val="vi-VN"/>
        </w:rPr>
        <w:t xml:space="preserve">: </w:t>
      </w:r>
      <w:r w:rsidR="00B363C6" w:rsidRPr="000F6B0F">
        <w:rPr>
          <w:lang w:val="vi-VN"/>
        </w:rPr>
        <w:t>Sắp xếp danh sách các nguyên liệu trong nhà bếp dựa trên một số tiêu chí nhất định trong quá trình người dung sử dụng ứng dụng.</w:t>
      </w:r>
    </w:p>
    <w:p w14:paraId="71EA1E7D" w14:textId="5996F40C" w:rsidR="00580DA6" w:rsidRPr="000F6B0F" w:rsidRDefault="00580DA6" w:rsidP="001664A4">
      <w:pPr>
        <w:pStyle w:val="Nidungvnbn"/>
        <w:numPr>
          <w:ilvl w:val="0"/>
          <w:numId w:val="18"/>
        </w:numPr>
        <w:rPr>
          <w:lang w:val="vi-VN"/>
        </w:rPr>
      </w:pPr>
      <w:proofErr w:type="spellStart"/>
      <w:r w:rsidRPr="000F6B0F">
        <w:rPr>
          <w:lang w:val="vi-VN"/>
        </w:rPr>
        <w:t>Template</w:t>
      </w:r>
      <w:proofErr w:type="spellEnd"/>
      <w:r w:rsidRPr="000F6B0F">
        <w:rPr>
          <w:lang w:val="vi-VN"/>
        </w:rPr>
        <w:t>:</w:t>
      </w:r>
      <w:r w:rsidR="00EA4391" w:rsidRPr="000F6B0F">
        <w:rPr>
          <w:lang w:val="vi-VN"/>
        </w:rPr>
        <w:t xml:space="preserve"> Xuất nguyên liệu cần chuẩn bị của từng món ăn dưới ảnh hoặc tài liệu nhằm hỗ trợ người dùng tạo danh sách đi chợ,…</w:t>
      </w:r>
    </w:p>
    <w:p w14:paraId="25994EEE" w14:textId="4050A979" w:rsidR="00580DA6" w:rsidRPr="000F6B0F" w:rsidRDefault="00580DA6" w:rsidP="001664A4">
      <w:pPr>
        <w:pStyle w:val="Nidungvnbn"/>
        <w:numPr>
          <w:ilvl w:val="0"/>
          <w:numId w:val="18"/>
        </w:numPr>
        <w:rPr>
          <w:lang w:val="vi-VN"/>
        </w:rPr>
      </w:pPr>
      <w:proofErr w:type="spellStart"/>
      <w:r w:rsidRPr="000F6B0F">
        <w:rPr>
          <w:lang w:val="vi-VN"/>
        </w:rPr>
        <w:t>Factory</w:t>
      </w:r>
      <w:proofErr w:type="spellEnd"/>
      <w:r w:rsidRPr="000F6B0F">
        <w:rPr>
          <w:lang w:val="vi-VN"/>
        </w:rPr>
        <w:t xml:space="preserve">: </w:t>
      </w:r>
      <w:r w:rsidR="003E0364" w:rsidRPr="000F6B0F">
        <w:rPr>
          <w:lang w:val="vi-VN"/>
        </w:rPr>
        <w:t xml:space="preserve">Tạo các công thức món ăn dựa trên nguồn gốc, địa danh gắn liền với </w:t>
      </w:r>
      <w:r w:rsidR="004F0720" w:rsidRPr="000F6B0F">
        <w:rPr>
          <w:lang w:val="vi-VN"/>
        </w:rPr>
        <w:t>các loại món ăn (ví dụ: món ăn Ý, Hàn, Nhật,…)</w:t>
      </w:r>
    </w:p>
    <w:p w14:paraId="31B9EFE5" w14:textId="2230BE9E" w:rsidR="004F0720" w:rsidRPr="000F6B0F" w:rsidRDefault="00303E71" w:rsidP="001664A4">
      <w:pPr>
        <w:pStyle w:val="Nidungvnbn"/>
        <w:numPr>
          <w:ilvl w:val="0"/>
          <w:numId w:val="18"/>
        </w:numPr>
        <w:rPr>
          <w:lang w:val="vi-VN"/>
        </w:rPr>
      </w:pPr>
      <w:proofErr w:type="spellStart"/>
      <w:r w:rsidRPr="000F6B0F">
        <w:rPr>
          <w:lang w:val="vi-VN"/>
        </w:rPr>
        <w:lastRenderedPageBreak/>
        <w:t>Command</w:t>
      </w:r>
      <w:proofErr w:type="spellEnd"/>
      <w:r w:rsidRPr="000F6B0F">
        <w:rPr>
          <w:lang w:val="vi-VN"/>
        </w:rPr>
        <w:t>:</w:t>
      </w:r>
      <w:r w:rsidR="00EA4391" w:rsidRPr="000F6B0F">
        <w:rPr>
          <w:lang w:val="vi-VN"/>
        </w:rPr>
        <w:t xml:space="preserve"> </w:t>
      </w:r>
      <w:r w:rsidR="001A2BAF" w:rsidRPr="000F6B0F">
        <w:rPr>
          <w:lang w:val="vi-VN"/>
        </w:rPr>
        <w:t>Hỗ trợ các hoạt động có thể được hoàn tác lại, chẳng hạn khi xóa một nguyên liệu ra khỏi tủ lạnh.</w:t>
      </w:r>
    </w:p>
    <w:p w14:paraId="760D2F24" w14:textId="67FFB699" w:rsidR="00303E71" w:rsidRPr="000F6B0F" w:rsidRDefault="00303E71" w:rsidP="001664A4">
      <w:pPr>
        <w:pStyle w:val="Nidungvnbn"/>
        <w:numPr>
          <w:ilvl w:val="0"/>
          <w:numId w:val="18"/>
        </w:numPr>
        <w:rPr>
          <w:lang w:val="vi-VN"/>
        </w:rPr>
      </w:pPr>
      <w:proofErr w:type="spellStart"/>
      <w:r w:rsidRPr="000F6B0F">
        <w:rPr>
          <w:lang w:val="vi-VN"/>
        </w:rPr>
        <w:t>Adapter</w:t>
      </w:r>
      <w:proofErr w:type="spellEnd"/>
      <w:r w:rsidRPr="000F6B0F">
        <w:rPr>
          <w:lang w:val="vi-VN"/>
        </w:rPr>
        <w:t xml:space="preserve">: Sử dụng </w:t>
      </w:r>
      <w:r w:rsidR="00F151F6" w:rsidRPr="000F6B0F">
        <w:rPr>
          <w:lang w:val="vi-VN"/>
        </w:rPr>
        <w:t xml:space="preserve">các công thức món ăn từ một </w:t>
      </w:r>
      <w:r w:rsidR="00AA19F6" w:rsidRPr="000F6B0F">
        <w:rPr>
          <w:lang w:val="vi-VN"/>
        </w:rPr>
        <w:t>nhà cung cấp</w:t>
      </w:r>
      <w:r w:rsidR="00F151F6" w:rsidRPr="000F6B0F">
        <w:rPr>
          <w:lang w:val="vi-VN"/>
        </w:rPr>
        <w:t xml:space="preserve"> khác, và kết quả được gửi về có cấu trúc và định dạng khác so với cấu trúc và định dạng mà ứng dụng đang sử dụn</w:t>
      </w:r>
      <w:r w:rsidR="00AA19F6" w:rsidRPr="000F6B0F">
        <w:rPr>
          <w:lang w:val="vi-VN"/>
        </w:rPr>
        <w:t>g</w:t>
      </w:r>
      <w:r w:rsidR="00F151F6" w:rsidRPr="000F6B0F">
        <w:rPr>
          <w:lang w:val="vi-VN"/>
        </w:rPr>
        <w:t>.</w:t>
      </w:r>
    </w:p>
    <w:p w14:paraId="031A82C7" w14:textId="6FC546B6" w:rsidR="00AA19F6" w:rsidRPr="000F6B0F" w:rsidRDefault="00623985" w:rsidP="001664A4">
      <w:pPr>
        <w:pStyle w:val="Nidungvnbn"/>
        <w:numPr>
          <w:ilvl w:val="0"/>
          <w:numId w:val="18"/>
        </w:numPr>
        <w:rPr>
          <w:lang w:val="vi-VN"/>
        </w:rPr>
      </w:pPr>
      <w:proofErr w:type="spellStart"/>
      <w:r w:rsidRPr="000F6B0F">
        <w:rPr>
          <w:lang w:val="vi-VN"/>
        </w:rPr>
        <w:t>Prototype</w:t>
      </w:r>
      <w:proofErr w:type="spellEnd"/>
      <w:r w:rsidR="00AA19F6" w:rsidRPr="000F6B0F">
        <w:rPr>
          <w:lang w:val="vi-VN"/>
        </w:rPr>
        <w:t>:</w:t>
      </w:r>
      <w:r w:rsidR="005E057C" w:rsidRPr="000F6B0F">
        <w:rPr>
          <w:lang w:val="vi-VN"/>
        </w:rPr>
        <w:t xml:space="preserve"> Tạo ra một bản sao của một đối tượng phức tạp và trong ứng dụng này chính là đối tượng nguyên liệu thành phần trong tủ lạnh</w:t>
      </w:r>
      <w:r w:rsidR="00661AF0" w:rsidRPr="000F6B0F">
        <w:rPr>
          <w:lang w:val="vi-VN"/>
        </w:rPr>
        <w:t>.</w:t>
      </w:r>
    </w:p>
    <w:p w14:paraId="2E751E02" w14:textId="4DD79787" w:rsidR="0047020B" w:rsidRPr="000F6B0F" w:rsidRDefault="00AA19F6" w:rsidP="0047020B">
      <w:pPr>
        <w:pStyle w:val="Nidungvnbn"/>
        <w:numPr>
          <w:ilvl w:val="0"/>
          <w:numId w:val="18"/>
        </w:numPr>
        <w:rPr>
          <w:lang w:val="vi-VN"/>
        </w:rPr>
      </w:pPr>
      <w:r w:rsidRPr="000F6B0F">
        <w:rPr>
          <w:lang w:val="vi-VN"/>
        </w:rPr>
        <w:t>Proxy: Kiểm soát quyền truy cập vào một nhà bếp được chia sẻ của người d</w:t>
      </w:r>
      <w:r w:rsidR="0047020B" w:rsidRPr="000F6B0F">
        <w:rPr>
          <w:lang w:val="vi-VN"/>
        </w:rPr>
        <w:t>ù</w:t>
      </w:r>
      <w:r w:rsidRPr="000F6B0F">
        <w:rPr>
          <w:lang w:val="vi-VN"/>
        </w:rPr>
        <w:t>ng khác</w:t>
      </w:r>
      <w:r w:rsidR="0047020B" w:rsidRPr="000F6B0F">
        <w:rPr>
          <w:lang w:val="vi-VN"/>
        </w:rPr>
        <w:t>, nhằm thêm một lớp bảo vệ cho dữ liệu của người dùng.</w:t>
      </w:r>
    </w:p>
    <w:p w14:paraId="4F05B8A1" w14:textId="41C910D1" w:rsidR="0047020B" w:rsidRPr="000F6B0F" w:rsidRDefault="0047020B" w:rsidP="0047020B">
      <w:pPr>
        <w:pStyle w:val="Nidungvnbn"/>
        <w:numPr>
          <w:ilvl w:val="0"/>
          <w:numId w:val="18"/>
        </w:numPr>
        <w:rPr>
          <w:lang w:val="vi-VN"/>
        </w:rPr>
      </w:pPr>
      <w:r w:rsidRPr="000F6B0F">
        <w:rPr>
          <w:lang w:val="vi-VN"/>
        </w:rPr>
        <w:t xml:space="preserve">MVVM: </w:t>
      </w:r>
      <w:r w:rsidR="00603AE9" w:rsidRPr="000F6B0F">
        <w:rPr>
          <w:lang w:val="vi-VN"/>
        </w:rPr>
        <w:t>Phân tách các lớp UI (</w:t>
      </w:r>
      <w:proofErr w:type="spellStart"/>
      <w:r w:rsidR="00603AE9" w:rsidRPr="000F6B0F">
        <w:rPr>
          <w:lang w:val="vi-VN"/>
        </w:rPr>
        <w:t>View</w:t>
      </w:r>
      <w:proofErr w:type="spellEnd"/>
      <w:r w:rsidR="00603AE9" w:rsidRPr="000F6B0F">
        <w:rPr>
          <w:lang w:val="vi-VN"/>
        </w:rPr>
        <w:t xml:space="preserve">) </w:t>
      </w:r>
      <w:r w:rsidR="008E7795" w:rsidRPr="000F6B0F">
        <w:rPr>
          <w:lang w:val="vi-VN"/>
        </w:rPr>
        <w:t>với lớp thực thi (</w:t>
      </w:r>
      <w:proofErr w:type="spellStart"/>
      <w:r w:rsidR="008E7795" w:rsidRPr="000F6B0F">
        <w:rPr>
          <w:lang w:val="vi-VN"/>
        </w:rPr>
        <w:t>ViewModel</w:t>
      </w:r>
      <w:proofErr w:type="spellEnd"/>
      <w:r w:rsidR="008E7795" w:rsidRPr="000F6B0F">
        <w:rPr>
          <w:lang w:val="vi-VN"/>
        </w:rPr>
        <w:t>) trong mã nguồn một cách rõ rang, nhằm nâng cao khả năng kiểm thử và tính mô-đun của ứng dụng.</w:t>
      </w:r>
    </w:p>
    <w:p w14:paraId="4A51EAF4" w14:textId="0CCBC9E3" w:rsidR="0015112E" w:rsidRPr="000F6B0F" w:rsidRDefault="0015112E" w:rsidP="00E84231">
      <w:pPr>
        <w:pStyle w:val="Heading1"/>
      </w:pPr>
      <w:r w:rsidRPr="000F6B0F">
        <w:br w:type="page"/>
      </w:r>
      <w:bookmarkStart w:id="8" w:name="_Toc165404380"/>
      <w:r w:rsidR="00E84231" w:rsidRPr="000F6B0F">
        <w:lastRenderedPageBreak/>
        <w:t xml:space="preserve">– </w:t>
      </w:r>
      <w:r w:rsidR="00DD6002" w:rsidRPr="000F6B0F">
        <w:t>ÁP DỤNG CÁC MẪU THIẾT KẾ</w:t>
      </w:r>
      <w:bookmarkEnd w:id="8"/>
    </w:p>
    <w:p w14:paraId="2AA7FA12" w14:textId="55034B75" w:rsidR="0015112E" w:rsidRPr="000F6B0F" w:rsidRDefault="0015112E" w:rsidP="0015112E">
      <w:pPr>
        <w:pStyle w:val="Heading2"/>
      </w:pPr>
      <w:bookmarkStart w:id="9" w:name="_Toc165404381"/>
      <w:r w:rsidRPr="000F6B0F">
        <w:t>2.</w:t>
      </w:r>
      <w:r w:rsidR="005D66AB" w:rsidRPr="000F6B0F">
        <w:t>1</w:t>
      </w:r>
      <w:r w:rsidRPr="000F6B0F">
        <w:t xml:space="preserve"> </w:t>
      </w:r>
      <w:proofErr w:type="spellStart"/>
      <w:r w:rsidR="00DD6002" w:rsidRPr="000F6B0F">
        <w:t>Singleton</w:t>
      </w:r>
      <w:bookmarkEnd w:id="9"/>
      <w:proofErr w:type="spellEnd"/>
    </w:p>
    <w:p w14:paraId="03920CE2" w14:textId="77777777" w:rsidR="00685380" w:rsidRPr="000F6B0F" w:rsidRDefault="00685380" w:rsidP="00685380">
      <w:pPr>
        <w:pStyle w:val="Heading3"/>
      </w:pPr>
      <w:bookmarkStart w:id="10" w:name="_Toc165404382"/>
      <w:r w:rsidRPr="000F6B0F">
        <w:t>2.1.1 Giới thiệu và lý do áp dụng</w:t>
      </w:r>
      <w:bookmarkEnd w:id="10"/>
    </w:p>
    <w:p w14:paraId="029292A6" w14:textId="77777777" w:rsidR="00685380" w:rsidRPr="000F6B0F" w:rsidRDefault="00685380" w:rsidP="00685380">
      <w:pPr>
        <w:pStyle w:val="Nidungvnbn"/>
        <w:rPr>
          <w:lang w:val="vi-VN"/>
        </w:rPr>
      </w:pPr>
      <w:r w:rsidRPr="000F6B0F">
        <w:rPr>
          <w:lang w:val="vi-VN"/>
        </w:rPr>
        <w:t xml:space="preserve">Mẫu thiết kế </w:t>
      </w:r>
      <w:proofErr w:type="spellStart"/>
      <w:r w:rsidRPr="000F6B0F">
        <w:rPr>
          <w:lang w:val="vi-VN"/>
        </w:rPr>
        <w:t>Singleton</w:t>
      </w:r>
      <w:proofErr w:type="spellEnd"/>
      <w:r w:rsidRPr="000F6B0F">
        <w:rPr>
          <w:lang w:val="vi-VN"/>
        </w:rPr>
        <w:t xml:space="preserve"> được sử dụng trong ứng dụng nhằm mục đích quản lý các kết nối API (</w:t>
      </w:r>
      <w:proofErr w:type="spellStart"/>
      <w:r w:rsidRPr="000F6B0F">
        <w:rPr>
          <w:lang w:val="vi-VN"/>
        </w:rPr>
        <w:t>Edamam</w:t>
      </w:r>
      <w:proofErr w:type="spellEnd"/>
      <w:r w:rsidRPr="000F6B0F">
        <w:rPr>
          <w:lang w:val="vi-VN"/>
        </w:rPr>
        <w:t xml:space="preserve"> API) về việc hiển thị các món ăn gợi ý dựa vào các nguyên liệu có sẵn trong tủ lạnh, và các hạn chế cá nhân của người dùng (dị ứng với dậu, trái cây, người ăn chay,..). Ngoài ra, API còn hỗ trợ vào việc hiển thị chi tiết các món ăn như thành phần, nguyên liệu, và quốc gia (món Á, Âu,..). Hơn thế nữa, API còn giúp người dùng tra cứu cách chế biến dựa vào tên món ăn, tên thành phần,... hỗ trợ người dùng lên kế hoạch cho những bữa ăn trong tuần, trong tháng.</w:t>
      </w:r>
    </w:p>
    <w:p w14:paraId="31D95A03" w14:textId="75F72BE8" w:rsidR="00685380" w:rsidRPr="000F6B0F" w:rsidRDefault="00685380" w:rsidP="00685380">
      <w:pPr>
        <w:pStyle w:val="Nidungvnbn"/>
        <w:rPr>
          <w:lang w:val="vi-VN"/>
        </w:rPr>
      </w:pPr>
      <w:r w:rsidRPr="000F6B0F">
        <w:rPr>
          <w:lang w:val="vi-VN"/>
        </w:rPr>
        <w:t xml:space="preserve">Từ những chức năng trên của phần mềm khi được áp dụng API thì mẫu thiết kế </w:t>
      </w:r>
      <w:proofErr w:type="spellStart"/>
      <w:r w:rsidRPr="000F6B0F">
        <w:rPr>
          <w:lang w:val="vi-VN"/>
        </w:rPr>
        <w:t>Singleton</w:t>
      </w:r>
      <w:proofErr w:type="spellEnd"/>
      <w:r w:rsidRPr="000F6B0F">
        <w:rPr>
          <w:lang w:val="vi-VN"/>
        </w:rPr>
        <w:t xml:space="preserve"> hoàn toàn phù hợp trong việc hỗ trợ ứng dụng quản lý API, đảm bảo an toàn cho việc chạy đa luồng (</w:t>
      </w:r>
      <w:proofErr w:type="spellStart"/>
      <w:r w:rsidRPr="000F6B0F">
        <w:rPr>
          <w:lang w:val="vi-VN"/>
        </w:rPr>
        <w:t>synchronized</w:t>
      </w:r>
      <w:proofErr w:type="spellEnd"/>
      <w:r w:rsidRPr="000F6B0F">
        <w:rPr>
          <w:lang w:val="vi-VN"/>
        </w:rPr>
        <w:t xml:space="preserve"> trong </w:t>
      </w:r>
      <w:proofErr w:type="spellStart"/>
      <w:r w:rsidRPr="000F6B0F">
        <w:rPr>
          <w:lang w:val="vi-VN"/>
        </w:rPr>
        <w:t>Java</w:t>
      </w:r>
      <w:proofErr w:type="spellEnd"/>
      <w:r w:rsidRPr="000F6B0F">
        <w:rPr>
          <w:lang w:val="vi-VN"/>
        </w:rPr>
        <w:t xml:space="preserve">), tái sử dụng một kết nối duy nhất có thể cải thiện hiệu suất và tốc độ của ứng dụng, đặc biệt đối với </w:t>
      </w:r>
      <w:proofErr w:type="spellStart"/>
      <w:r w:rsidRPr="000F6B0F">
        <w:rPr>
          <w:lang w:val="vi-VN"/>
        </w:rPr>
        <w:t>Edamam</w:t>
      </w:r>
      <w:proofErr w:type="spellEnd"/>
      <w:r w:rsidRPr="000F6B0F">
        <w:rPr>
          <w:lang w:val="vi-VN"/>
        </w:rPr>
        <w:t xml:space="preserve"> API hỗ trợ thường siêng trong suốt quá trình sử dụng</w:t>
      </w:r>
      <w:r w:rsidR="00BF39E7" w:rsidRPr="000F6B0F">
        <w:rPr>
          <w:lang w:val="vi-VN"/>
        </w:rPr>
        <w:t xml:space="preserve"> </w:t>
      </w:r>
      <w:r w:rsidR="00BF39E7" w:rsidRPr="000F6B0F">
        <w:rPr>
          <w:lang w:val="vi-VN"/>
        </w:rPr>
        <w:fldChar w:fldCharType="begin"/>
      </w:r>
      <w:r w:rsidR="00BF39E7" w:rsidRPr="000F6B0F">
        <w:rPr>
          <w:lang w:val="vi-VN"/>
        </w:rPr>
        <w:instrText xml:space="preserve"> ADDIN ZOTERO_ITEM CSL_CITATION {"citationID":"8SzdsRIP","properties":{"formattedCitation":"(Joshi 2016)","plainCitation":"(Joshi 2016)","noteIndex":0},"citationItems":[{"id":130,"uris":["http://zotero.org/users/12781060/items/6F4CR9ZY"],"itemData":{"id":130,"type":"chapter","abstract":"Gang of Four (GoF) patterns are classified into three categories: creational, structural, and behavioral. In this chapter, you will begin by dissecting a few creational patterns. As the name suggests, creational patterns are design patterns that deal with creation of objects, or object instantiation. The C# language uses the new keyword to instantiate an object of a class. Typically, you use the new keyword wherever that object is being utilized. However, this means you must specify a concrete type name at that location. In certain real-world scenarios, as you will learn in this and the next chapter, it becomes necessary to isolate the object instantiation logic and code from the class that utilizes the object. That’s where creational patterns come into the picture.","container-title":"Beginning SOLID Principles and Design Patterns for ASP.NET  Developers","event-place":"Berkeley, CA","ISBN":"978-1-4842-1848-8","language":"en","note":"DOI: 10.1007/978-1-4842-1848-8_3","page":"87-109","publisher":"Apress","publisher-place":"Berkeley, CA","source":"Springer Link","title":"Creational Patterns: Singleton, Factory Method, and Prototype","title-short":"Creational Patterns","URL":"https://doi.org/10.1007/978-1-4842-1848-8_3","author":[{"family":"Joshi","given":"Bipin"}],"editor":[{"family":"Joshi","given":"Bipin"}],"accessed":{"date-parts":[["2024",4,20]]},"issued":{"date-parts":[["2016"]]}}}],"schema":"https://github.com/citation-style-language/schema/raw/master/csl-citation.json"} </w:instrText>
      </w:r>
      <w:r w:rsidR="00BF39E7" w:rsidRPr="000F6B0F">
        <w:rPr>
          <w:lang w:val="vi-VN"/>
        </w:rPr>
        <w:fldChar w:fldCharType="separate"/>
      </w:r>
      <w:r w:rsidR="00BF39E7" w:rsidRPr="000F6B0F">
        <w:rPr>
          <w:lang w:val="vi-VN"/>
        </w:rPr>
        <w:t>(</w:t>
      </w:r>
      <w:proofErr w:type="spellStart"/>
      <w:r w:rsidR="00BF39E7" w:rsidRPr="000F6B0F">
        <w:rPr>
          <w:lang w:val="vi-VN"/>
        </w:rPr>
        <w:t>Joshi</w:t>
      </w:r>
      <w:proofErr w:type="spellEnd"/>
      <w:r w:rsidR="00BF39E7" w:rsidRPr="000F6B0F">
        <w:rPr>
          <w:lang w:val="vi-VN"/>
        </w:rPr>
        <w:t xml:space="preserve"> 2016)</w:t>
      </w:r>
      <w:r w:rsidR="00BF39E7" w:rsidRPr="000F6B0F">
        <w:rPr>
          <w:lang w:val="vi-VN"/>
        </w:rPr>
        <w:fldChar w:fldCharType="end"/>
      </w:r>
      <w:r w:rsidRPr="000F6B0F">
        <w:rPr>
          <w:lang w:val="vi-VN"/>
        </w:rPr>
        <w:t>.</w:t>
      </w:r>
    </w:p>
    <w:p w14:paraId="1504DCF2" w14:textId="2597DBA1" w:rsidR="00685380" w:rsidRPr="000F6B0F" w:rsidRDefault="00685380" w:rsidP="00685380">
      <w:pPr>
        <w:pStyle w:val="Heading3"/>
      </w:pPr>
      <w:bookmarkStart w:id="11" w:name="_Toc165404383"/>
      <w:r w:rsidRPr="000F6B0F">
        <w:t xml:space="preserve">2.1.2 </w:t>
      </w:r>
      <w:r w:rsidRPr="000F6B0F">
        <w:rPr>
          <w:rFonts w:cs="Times New Roman"/>
          <w:bCs/>
          <w:iCs/>
          <w:szCs w:val="28"/>
        </w:rPr>
        <w:t>Sơ đồ lớp</w:t>
      </w:r>
      <w:bookmarkEnd w:id="11"/>
    </w:p>
    <w:p w14:paraId="46A2BA8A" w14:textId="77777777" w:rsidR="00110B4A" w:rsidRPr="000F6B0F" w:rsidRDefault="00685380" w:rsidP="00110B4A">
      <w:pPr>
        <w:pStyle w:val="Nidungvnbn"/>
        <w:keepNext/>
        <w:jc w:val="center"/>
        <w:rPr>
          <w:lang w:val="vi-VN"/>
        </w:rPr>
      </w:pPr>
      <w:r w:rsidRPr="000F6B0F">
        <w:rPr>
          <w:noProof/>
          <w:lang w:val="vi-VN"/>
        </w:rPr>
        <w:drawing>
          <wp:inline distT="0" distB="0" distL="114300" distR="114300" wp14:anchorId="49660CAD" wp14:editId="1CB89CB5">
            <wp:extent cx="4172227" cy="2971800"/>
            <wp:effectExtent l="0" t="0" r="0" b="0"/>
            <wp:docPr id="1265345461" name="Picture 126534546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45461" name="Picture 1265345461" descr="A screenshot of a computer&#10;&#10;Description automatically generated"/>
                    <pic:cNvPicPr>
                      <a:picLocks noChangeAspect="1"/>
                    </pic:cNvPicPr>
                  </pic:nvPicPr>
                  <pic:blipFill>
                    <a:blip r:embed="rId12"/>
                    <a:srcRect l="2026" t="4061"/>
                    <a:stretch>
                      <a:fillRect/>
                    </a:stretch>
                  </pic:blipFill>
                  <pic:spPr>
                    <a:xfrm>
                      <a:off x="0" y="0"/>
                      <a:ext cx="4178317" cy="2976138"/>
                    </a:xfrm>
                    <a:prstGeom prst="rect">
                      <a:avLst/>
                    </a:prstGeom>
                    <a:noFill/>
                    <a:ln>
                      <a:noFill/>
                    </a:ln>
                  </pic:spPr>
                </pic:pic>
              </a:graphicData>
            </a:graphic>
          </wp:inline>
        </w:drawing>
      </w:r>
    </w:p>
    <w:p w14:paraId="7BE160EC" w14:textId="1E64A566" w:rsidR="00685380" w:rsidRPr="000F6B0F" w:rsidRDefault="00110B4A" w:rsidP="00110B4A">
      <w:pPr>
        <w:pStyle w:val="Caption"/>
        <w:jc w:val="center"/>
      </w:pPr>
      <w:bookmarkStart w:id="12" w:name="_Toc165403042"/>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w:t>
      </w:r>
      <w:r w:rsidR="00611E32" w:rsidRPr="000F6B0F">
        <w:fldChar w:fldCharType="end"/>
      </w:r>
      <w:r w:rsidRPr="000F6B0F">
        <w:t xml:space="preserve"> Sơ đồ lớp áp dụng mẫu thiết kế </w:t>
      </w:r>
      <w:proofErr w:type="spellStart"/>
      <w:r w:rsidRPr="000F6B0F">
        <w:t>Singleton</w:t>
      </w:r>
      <w:bookmarkEnd w:id="12"/>
      <w:proofErr w:type="spellEnd"/>
    </w:p>
    <w:p w14:paraId="22B10D9E" w14:textId="69FC5658" w:rsidR="00685380" w:rsidRPr="000F6B0F" w:rsidRDefault="00685380" w:rsidP="00685380">
      <w:pPr>
        <w:spacing w:line="360" w:lineRule="auto"/>
        <w:ind w:firstLine="720"/>
        <w:jc w:val="both"/>
        <w:rPr>
          <w:sz w:val="26"/>
          <w:szCs w:val="26"/>
        </w:rPr>
      </w:pPr>
      <w:r w:rsidRPr="000F6B0F">
        <w:rPr>
          <w:sz w:val="26"/>
          <w:szCs w:val="26"/>
        </w:rPr>
        <w:lastRenderedPageBreak/>
        <w:t xml:space="preserve">Lớp </w:t>
      </w:r>
      <w:proofErr w:type="spellStart"/>
      <w:r w:rsidRPr="000F6B0F">
        <w:rPr>
          <w:sz w:val="26"/>
          <w:szCs w:val="26"/>
        </w:rPr>
        <w:t>EdamamAPIService</w:t>
      </w:r>
      <w:proofErr w:type="spellEnd"/>
      <w:r w:rsidRPr="000F6B0F">
        <w:rPr>
          <w:sz w:val="26"/>
          <w:szCs w:val="26"/>
        </w:rPr>
        <w:t xml:space="preserve"> hoạt động như một </w:t>
      </w:r>
      <w:proofErr w:type="spellStart"/>
      <w:r w:rsidRPr="000F6B0F">
        <w:rPr>
          <w:sz w:val="26"/>
          <w:szCs w:val="26"/>
        </w:rPr>
        <w:t>Singleton</w:t>
      </w:r>
      <w:proofErr w:type="spellEnd"/>
      <w:r w:rsidRPr="000F6B0F">
        <w:rPr>
          <w:sz w:val="26"/>
          <w:szCs w:val="26"/>
        </w:rPr>
        <w:t xml:space="preserve">, được cài đặt bằng phương pháp </w:t>
      </w:r>
      <w:proofErr w:type="spellStart"/>
      <w:r w:rsidRPr="000F6B0F">
        <w:rPr>
          <w:sz w:val="26"/>
          <w:szCs w:val="26"/>
        </w:rPr>
        <w:t>Double-Checked</w:t>
      </w:r>
      <w:proofErr w:type="spellEnd"/>
      <w:r w:rsidRPr="000F6B0F">
        <w:rPr>
          <w:sz w:val="26"/>
          <w:szCs w:val="26"/>
        </w:rPr>
        <w:t xml:space="preserve"> </w:t>
      </w:r>
      <w:proofErr w:type="spellStart"/>
      <w:r w:rsidRPr="000F6B0F">
        <w:rPr>
          <w:sz w:val="26"/>
          <w:szCs w:val="26"/>
        </w:rPr>
        <w:t>Locking</w:t>
      </w:r>
      <w:proofErr w:type="spellEnd"/>
      <w:r w:rsidRPr="000F6B0F">
        <w:rPr>
          <w:sz w:val="26"/>
          <w:szCs w:val="26"/>
        </w:rPr>
        <w:t xml:space="preserve">, hỗ trợ cho việc chạy đa luồng, tương tự với phương pháp </w:t>
      </w:r>
      <w:proofErr w:type="spellStart"/>
      <w:r w:rsidRPr="000F6B0F">
        <w:rPr>
          <w:sz w:val="26"/>
          <w:szCs w:val="26"/>
        </w:rPr>
        <w:t>Lazy</w:t>
      </w:r>
      <w:proofErr w:type="spellEnd"/>
      <w:r w:rsidRPr="000F6B0F">
        <w:rPr>
          <w:sz w:val="26"/>
          <w:szCs w:val="26"/>
        </w:rPr>
        <w:t xml:space="preserve"> </w:t>
      </w:r>
      <w:proofErr w:type="spellStart"/>
      <w:r w:rsidRPr="000F6B0F">
        <w:rPr>
          <w:sz w:val="26"/>
          <w:szCs w:val="26"/>
        </w:rPr>
        <w:t>Initialization</w:t>
      </w:r>
      <w:proofErr w:type="spellEnd"/>
      <w:r w:rsidRPr="000F6B0F">
        <w:rPr>
          <w:sz w:val="26"/>
          <w:szCs w:val="26"/>
        </w:rPr>
        <w:t xml:space="preserve">, nhưng sử dụng khóa kiểm tra kép để cải thiện hiệu suất đồng thời. Lớp này chỉ khởi tạo thông qua phương thức </w:t>
      </w:r>
      <w:proofErr w:type="spellStart"/>
      <w:r w:rsidRPr="000F6B0F">
        <w:rPr>
          <w:sz w:val="26"/>
          <w:szCs w:val="26"/>
        </w:rPr>
        <w:t>getInstance</w:t>
      </w:r>
      <w:proofErr w:type="spellEnd"/>
      <w:r w:rsidRPr="000F6B0F">
        <w:rPr>
          <w:sz w:val="26"/>
          <w:szCs w:val="26"/>
        </w:rPr>
        <w:t xml:space="preserve">(). Lớp </w:t>
      </w:r>
      <w:proofErr w:type="spellStart"/>
      <w:r w:rsidRPr="000F6B0F">
        <w:rPr>
          <w:sz w:val="26"/>
          <w:szCs w:val="26"/>
        </w:rPr>
        <w:t>interface</w:t>
      </w:r>
      <w:proofErr w:type="spellEnd"/>
      <w:r w:rsidRPr="000F6B0F">
        <w:rPr>
          <w:sz w:val="26"/>
          <w:szCs w:val="26"/>
        </w:rPr>
        <w:t xml:space="preserve"> </w:t>
      </w:r>
      <w:proofErr w:type="spellStart"/>
      <w:r w:rsidRPr="000F6B0F">
        <w:rPr>
          <w:sz w:val="26"/>
          <w:szCs w:val="26"/>
        </w:rPr>
        <w:t>EdamamService</w:t>
      </w:r>
      <w:proofErr w:type="spellEnd"/>
      <w:r w:rsidRPr="000F6B0F">
        <w:rPr>
          <w:sz w:val="26"/>
          <w:szCs w:val="26"/>
        </w:rPr>
        <w:t xml:space="preserve"> chứa những phương thức trả về của </w:t>
      </w:r>
      <w:proofErr w:type="spellStart"/>
      <w:r w:rsidRPr="000F6B0F">
        <w:rPr>
          <w:sz w:val="26"/>
          <w:szCs w:val="26"/>
        </w:rPr>
        <w:t>Edamam</w:t>
      </w:r>
      <w:proofErr w:type="spellEnd"/>
      <w:r w:rsidRPr="000F6B0F">
        <w:rPr>
          <w:sz w:val="26"/>
          <w:szCs w:val="26"/>
        </w:rPr>
        <w:t xml:space="preserve"> API như gợi ý món ăn, hiển thị chi tiết về món ăn, gợi ý những món ăn theo các quốc gia, ...</w:t>
      </w:r>
    </w:p>
    <w:p w14:paraId="45CEB7EC" w14:textId="77777777" w:rsidR="002A140E" w:rsidRPr="000F6B0F" w:rsidRDefault="002A140E" w:rsidP="004C4735">
      <w:pPr>
        <w:pStyle w:val="Heading3"/>
      </w:pPr>
      <w:bookmarkStart w:id="13" w:name="_Toc165404384"/>
      <w:r w:rsidRPr="000F6B0F">
        <w:t>2.1.3 Mã nguồn áp dụng mẫu thiết kế</w:t>
      </w:r>
      <w:bookmarkEnd w:id="13"/>
    </w:p>
    <w:p w14:paraId="6660BF01" w14:textId="63514EDC" w:rsidR="000D2A16" w:rsidRPr="000F6B0F" w:rsidRDefault="00FA567C" w:rsidP="000D2A16">
      <w:pPr>
        <w:pStyle w:val="Nidungvnbn"/>
        <w:keepNext/>
        <w:jc w:val="center"/>
        <w:rPr>
          <w:lang w:val="vi-VN"/>
        </w:rPr>
      </w:pPr>
      <w:r w:rsidRPr="000F6B0F">
        <w:rPr>
          <w:noProof/>
          <w:lang w:val="vi-VN"/>
        </w:rPr>
        <w:drawing>
          <wp:inline distT="0" distB="0" distL="0" distR="0" wp14:anchorId="414B486E" wp14:editId="4BEC355A">
            <wp:extent cx="5071110" cy="4254540"/>
            <wp:effectExtent l="0" t="0" r="0" b="0"/>
            <wp:docPr id="901465437"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465437" name="Picture 1" descr="A computer screen shot of a computer code&#10;&#10;Description automatically generated"/>
                    <pic:cNvPicPr/>
                  </pic:nvPicPr>
                  <pic:blipFill>
                    <a:blip r:embed="rId13"/>
                    <a:stretch>
                      <a:fillRect/>
                    </a:stretch>
                  </pic:blipFill>
                  <pic:spPr>
                    <a:xfrm>
                      <a:off x="0" y="0"/>
                      <a:ext cx="5078239" cy="4260521"/>
                    </a:xfrm>
                    <a:prstGeom prst="rect">
                      <a:avLst/>
                    </a:prstGeom>
                  </pic:spPr>
                </pic:pic>
              </a:graphicData>
            </a:graphic>
          </wp:inline>
        </w:drawing>
      </w:r>
    </w:p>
    <w:p w14:paraId="2672BAAB" w14:textId="1FEC70F7" w:rsidR="002A140E" w:rsidRPr="000F6B0F" w:rsidRDefault="000D2A16" w:rsidP="000D2A16">
      <w:pPr>
        <w:pStyle w:val="Caption"/>
        <w:jc w:val="center"/>
      </w:pPr>
      <w:bookmarkStart w:id="14" w:name="_Toc165403043"/>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w:t>
      </w:r>
      <w:r w:rsidR="00611E32" w:rsidRPr="000F6B0F">
        <w:fldChar w:fldCharType="end"/>
      </w:r>
      <w:r w:rsidRPr="000F6B0F">
        <w:t xml:space="preserve"> Giao diện (</w:t>
      </w:r>
      <w:proofErr w:type="spellStart"/>
      <w:r w:rsidRPr="000F6B0F">
        <w:t>interface</w:t>
      </w:r>
      <w:proofErr w:type="spellEnd"/>
      <w:r w:rsidRPr="000F6B0F">
        <w:t xml:space="preserve">) </w:t>
      </w:r>
      <w:proofErr w:type="spellStart"/>
      <w:r w:rsidRPr="000F6B0F">
        <w:t>EdamamService</w:t>
      </w:r>
      <w:bookmarkEnd w:id="14"/>
      <w:proofErr w:type="spellEnd"/>
    </w:p>
    <w:p w14:paraId="1A6FF51C" w14:textId="77777777" w:rsidR="002A140E" w:rsidRPr="000F6B0F" w:rsidRDefault="002A140E" w:rsidP="002A140E">
      <w:pPr>
        <w:pStyle w:val="Nidungvnbn"/>
        <w:jc w:val="center"/>
        <w:rPr>
          <w:lang w:val="vi-VN"/>
        </w:rPr>
      </w:pPr>
    </w:p>
    <w:p w14:paraId="541AF57C" w14:textId="77777777" w:rsidR="002A140E" w:rsidRPr="000F6B0F" w:rsidRDefault="002A140E" w:rsidP="002A140E">
      <w:pPr>
        <w:pStyle w:val="Nidungvnbn"/>
        <w:jc w:val="center"/>
        <w:rPr>
          <w:lang w:val="vi-VN"/>
        </w:rPr>
      </w:pPr>
      <w:r w:rsidRPr="000F6B0F">
        <w:rPr>
          <w:lang w:val="vi-VN"/>
        </w:rPr>
        <w:br w:type="page"/>
      </w:r>
    </w:p>
    <w:p w14:paraId="16176ED7" w14:textId="0D19ED12" w:rsidR="000D2A16" w:rsidRPr="000F6B0F" w:rsidRDefault="00FA567C" w:rsidP="000D2A16">
      <w:pPr>
        <w:pStyle w:val="Nidungvnbn"/>
        <w:keepNext/>
        <w:jc w:val="center"/>
        <w:rPr>
          <w:lang w:val="vi-VN"/>
        </w:rPr>
      </w:pPr>
      <w:r w:rsidRPr="000F6B0F">
        <w:rPr>
          <w:noProof/>
          <w:lang w:val="vi-VN"/>
        </w:rPr>
        <w:lastRenderedPageBreak/>
        <w:drawing>
          <wp:inline distT="0" distB="0" distL="0" distR="0" wp14:anchorId="36A88529" wp14:editId="1D22B6CE">
            <wp:extent cx="3738750" cy="4008120"/>
            <wp:effectExtent l="0" t="0" r="0" b="0"/>
            <wp:docPr id="10909347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934752" name="Picture 1" descr="A screenshot of a computer program&#10;&#10;Description automatically generated"/>
                    <pic:cNvPicPr/>
                  </pic:nvPicPr>
                  <pic:blipFill>
                    <a:blip r:embed="rId14"/>
                    <a:stretch>
                      <a:fillRect/>
                    </a:stretch>
                  </pic:blipFill>
                  <pic:spPr>
                    <a:xfrm>
                      <a:off x="0" y="0"/>
                      <a:ext cx="3749270" cy="4019398"/>
                    </a:xfrm>
                    <a:prstGeom prst="rect">
                      <a:avLst/>
                    </a:prstGeom>
                  </pic:spPr>
                </pic:pic>
              </a:graphicData>
            </a:graphic>
          </wp:inline>
        </w:drawing>
      </w:r>
    </w:p>
    <w:p w14:paraId="2948665F" w14:textId="0B31B389" w:rsidR="002A140E" w:rsidRPr="000F6B0F" w:rsidRDefault="000D2A16" w:rsidP="000D2A16">
      <w:pPr>
        <w:pStyle w:val="Caption"/>
        <w:jc w:val="center"/>
      </w:pPr>
      <w:bookmarkStart w:id="15" w:name="_Toc165403044"/>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w:t>
      </w:r>
      <w:r w:rsidR="00611E32" w:rsidRPr="000F6B0F">
        <w:fldChar w:fldCharType="end"/>
      </w:r>
      <w:r w:rsidRPr="000F6B0F">
        <w:t xml:space="preserve"> Lớp của </w:t>
      </w:r>
      <w:proofErr w:type="spellStart"/>
      <w:r w:rsidRPr="000F6B0F">
        <w:t>Singleton</w:t>
      </w:r>
      <w:proofErr w:type="spellEnd"/>
      <w:r w:rsidRPr="000F6B0F">
        <w:t xml:space="preserve"> (</w:t>
      </w:r>
      <w:proofErr w:type="spellStart"/>
      <w:r w:rsidRPr="000F6B0F">
        <w:t>EdamamAPIService</w:t>
      </w:r>
      <w:proofErr w:type="spellEnd"/>
      <w:r w:rsidRPr="000F6B0F">
        <w:t>)</w:t>
      </w:r>
      <w:bookmarkEnd w:id="15"/>
    </w:p>
    <w:p w14:paraId="0B0A4CA0" w14:textId="4E0E0FCE" w:rsidR="000D2A16" w:rsidRPr="000F6B0F" w:rsidRDefault="00FA567C" w:rsidP="000D2A16">
      <w:pPr>
        <w:pStyle w:val="Nidungvnbn"/>
        <w:keepNext/>
        <w:jc w:val="center"/>
        <w:rPr>
          <w:lang w:val="vi-VN"/>
        </w:rPr>
      </w:pPr>
      <w:r w:rsidRPr="000F6B0F">
        <w:rPr>
          <w:noProof/>
          <w:lang w:val="vi-VN"/>
        </w:rPr>
        <w:drawing>
          <wp:inline distT="0" distB="0" distL="0" distR="0" wp14:anchorId="0C813E56" wp14:editId="261C5B11">
            <wp:extent cx="5066552" cy="2537460"/>
            <wp:effectExtent l="0" t="0" r="1270" b="0"/>
            <wp:docPr id="4620710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71055" name="Picture 1" descr="A screenshot of a computer program&#10;&#10;Description automatically generated"/>
                    <pic:cNvPicPr/>
                  </pic:nvPicPr>
                  <pic:blipFill>
                    <a:blip r:embed="rId15"/>
                    <a:stretch>
                      <a:fillRect/>
                    </a:stretch>
                  </pic:blipFill>
                  <pic:spPr>
                    <a:xfrm>
                      <a:off x="0" y="0"/>
                      <a:ext cx="5071144" cy="2539760"/>
                    </a:xfrm>
                    <a:prstGeom prst="rect">
                      <a:avLst/>
                    </a:prstGeom>
                  </pic:spPr>
                </pic:pic>
              </a:graphicData>
            </a:graphic>
          </wp:inline>
        </w:drawing>
      </w:r>
    </w:p>
    <w:p w14:paraId="598C198F" w14:textId="5182AC38" w:rsidR="002A140E" w:rsidRPr="000F6B0F" w:rsidRDefault="000D2A16" w:rsidP="000D2A16">
      <w:pPr>
        <w:pStyle w:val="Caption"/>
        <w:jc w:val="center"/>
      </w:pPr>
      <w:bookmarkStart w:id="16" w:name="_Toc165403045"/>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w:t>
      </w:r>
      <w:r w:rsidR="00611E32" w:rsidRPr="000F6B0F">
        <w:fldChar w:fldCharType="end"/>
      </w:r>
      <w:r w:rsidRPr="000F6B0F">
        <w:t xml:space="preserve"> Một số phương thức trong l</w:t>
      </w:r>
      <w:r w:rsidRPr="000F6B0F">
        <w:rPr>
          <w:szCs w:val="26"/>
        </w:rPr>
        <w:t xml:space="preserve">ớp của </w:t>
      </w:r>
      <w:proofErr w:type="spellStart"/>
      <w:r w:rsidRPr="000F6B0F">
        <w:rPr>
          <w:szCs w:val="26"/>
        </w:rPr>
        <w:t>Singleton</w:t>
      </w:r>
      <w:proofErr w:type="spellEnd"/>
      <w:r w:rsidRPr="000F6B0F">
        <w:rPr>
          <w:szCs w:val="26"/>
        </w:rPr>
        <w:t xml:space="preserve"> (</w:t>
      </w:r>
      <w:proofErr w:type="spellStart"/>
      <w:r w:rsidRPr="000F6B0F">
        <w:rPr>
          <w:szCs w:val="26"/>
        </w:rPr>
        <w:t>EdamamAPIService</w:t>
      </w:r>
      <w:proofErr w:type="spellEnd"/>
      <w:r w:rsidRPr="000F6B0F">
        <w:rPr>
          <w:szCs w:val="26"/>
        </w:rPr>
        <w:t>)</w:t>
      </w:r>
      <w:bookmarkEnd w:id="16"/>
    </w:p>
    <w:p w14:paraId="753DF948" w14:textId="77777777" w:rsidR="002A140E" w:rsidRPr="000F6B0F" w:rsidRDefault="002A140E" w:rsidP="002A140E">
      <w:pPr>
        <w:pStyle w:val="Nidungvnbn"/>
        <w:jc w:val="center"/>
        <w:rPr>
          <w:lang w:val="vi-VN"/>
        </w:rPr>
      </w:pPr>
    </w:p>
    <w:p w14:paraId="6591243C" w14:textId="77777777" w:rsidR="002A140E" w:rsidRPr="000F6B0F" w:rsidRDefault="002A140E" w:rsidP="002A140E">
      <w:pPr>
        <w:pStyle w:val="Nidungvnbn"/>
        <w:jc w:val="center"/>
        <w:rPr>
          <w:lang w:val="vi-VN"/>
        </w:rPr>
      </w:pPr>
    </w:p>
    <w:p w14:paraId="4DB55D5A" w14:textId="771AD24E" w:rsidR="000D2A16" w:rsidRPr="000F6B0F" w:rsidRDefault="00E433C4" w:rsidP="000D2A16">
      <w:pPr>
        <w:pStyle w:val="Nidungvnbn"/>
        <w:keepNext/>
        <w:jc w:val="center"/>
        <w:rPr>
          <w:lang w:val="vi-VN"/>
        </w:rPr>
      </w:pPr>
      <w:r w:rsidRPr="000F6B0F">
        <w:rPr>
          <w:noProof/>
          <w:lang w:val="vi-VN"/>
        </w:rPr>
        <w:lastRenderedPageBreak/>
        <w:drawing>
          <wp:inline distT="0" distB="0" distL="0" distR="0" wp14:anchorId="5B02F91D" wp14:editId="0C7C5356">
            <wp:extent cx="5298440" cy="2256540"/>
            <wp:effectExtent l="0" t="0" r="0" b="0"/>
            <wp:docPr id="178186724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67243" name="Picture 1" descr="A screenshot of a computer code&#10;&#10;Description automatically generated"/>
                    <pic:cNvPicPr/>
                  </pic:nvPicPr>
                  <pic:blipFill>
                    <a:blip r:embed="rId16"/>
                    <a:stretch>
                      <a:fillRect/>
                    </a:stretch>
                  </pic:blipFill>
                  <pic:spPr>
                    <a:xfrm>
                      <a:off x="0" y="0"/>
                      <a:ext cx="5310173" cy="2261537"/>
                    </a:xfrm>
                    <a:prstGeom prst="rect">
                      <a:avLst/>
                    </a:prstGeom>
                  </pic:spPr>
                </pic:pic>
              </a:graphicData>
            </a:graphic>
          </wp:inline>
        </w:drawing>
      </w:r>
    </w:p>
    <w:p w14:paraId="0C27ECFD" w14:textId="019C40B0" w:rsidR="002A140E" w:rsidRPr="000F6B0F" w:rsidRDefault="000D2A16" w:rsidP="000D2A16">
      <w:pPr>
        <w:pStyle w:val="Caption"/>
        <w:jc w:val="center"/>
      </w:pPr>
      <w:bookmarkStart w:id="17" w:name="_Toc165403046"/>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w:t>
      </w:r>
      <w:r w:rsidR="00611E32" w:rsidRPr="000F6B0F">
        <w:fldChar w:fldCharType="end"/>
      </w:r>
      <w:r w:rsidRPr="000F6B0F">
        <w:t xml:space="preserve"> </w:t>
      </w:r>
      <w:proofErr w:type="spellStart"/>
      <w:r w:rsidRPr="000F6B0F">
        <w:t>Singleton</w:t>
      </w:r>
      <w:proofErr w:type="spellEnd"/>
      <w:r w:rsidRPr="000F6B0F">
        <w:t xml:space="preserve"> được khởi tạo để hiển thị chi tiết về từng món ăn</w:t>
      </w:r>
      <w:bookmarkEnd w:id="17"/>
    </w:p>
    <w:p w14:paraId="435764F9" w14:textId="1BA9A622" w:rsidR="000D2A16" w:rsidRPr="000F6B0F" w:rsidRDefault="0051373A" w:rsidP="000D2A16">
      <w:pPr>
        <w:pStyle w:val="Nidungvnbn"/>
        <w:keepNext/>
        <w:jc w:val="center"/>
        <w:rPr>
          <w:lang w:val="vi-VN"/>
        </w:rPr>
      </w:pPr>
      <w:r w:rsidRPr="000F6B0F">
        <w:rPr>
          <w:noProof/>
          <w:lang w:val="vi-VN"/>
        </w:rPr>
        <w:drawing>
          <wp:inline distT="0" distB="0" distL="0" distR="0" wp14:anchorId="565718A1" wp14:editId="31804AB4">
            <wp:extent cx="4993640" cy="1549946"/>
            <wp:effectExtent l="0" t="0" r="0" b="0"/>
            <wp:docPr id="113107436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074363" name="Picture 1" descr="A screenshot of a computer code&#10;&#10;Description automatically generated"/>
                    <pic:cNvPicPr/>
                  </pic:nvPicPr>
                  <pic:blipFill>
                    <a:blip r:embed="rId17"/>
                    <a:stretch>
                      <a:fillRect/>
                    </a:stretch>
                  </pic:blipFill>
                  <pic:spPr>
                    <a:xfrm>
                      <a:off x="0" y="0"/>
                      <a:ext cx="5012304" cy="1555739"/>
                    </a:xfrm>
                    <a:prstGeom prst="rect">
                      <a:avLst/>
                    </a:prstGeom>
                  </pic:spPr>
                </pic:pic>
              </a:graphicData>
            </a:graphic>
          </wp:inline>
        </w:drawing>
      </w:r>
    </w:p>
    <w:p w14:paraId="72BB5B8E" w14:textId="47278A42" w:rsidR="002A140E" w:rsidRPr="000F6B0F" w:rsidRDefault="000D2A16" w:rsidP="000D2A16">
      <w:pPr>
        <w:pStyle w:val="Caption"/>
        <w:jc w:val="center"/>
      </w:pPr>
      <w:bookmarkStart w:id="18" w:name="_Toc165403047"/>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6</w:t>
      </w:r>
      <w:r w:rsidR="00611E32" w:rsidRPr="000F6B0F">
        <w:fldChar w:fldCharType="end"/>
      </w:r>
      <w:r w:rsidRPr="000F6B0F">
        <w:t xml:space="preserve"> </w:t>
      </w:r>
      <w:proofErr w:type="spellStart"/>
      <w:r w:rsidRPr="000F6B0F">
        <w:t>Singleton</w:t>
      </w:r>
      <w:proofErr w:type="spellEnd"/>
      <w:r w:rsidRPr="000F6B0F">
        <w:t xml:space="preserve"> được khởi tạo để hiển thị các món ăn gợi ý dựa vào thành phần có sẵn trong tủ</w:t>
      </w:r>
      <w:bookmarkEnd w:id="18"/>
    </w:p>
    <w:p w14:paraId="7E4CF1DD" w14:textId="15F3AAF5" w:rsidR="000D2A16" w:rsidRPr="000F6B0F" w:rsidRDefault="0051373A" w:rsidP="000D2A16">
      <w:pPr>
        <w:pStyle w:val="Nidungvnbn"/>
        <w:keepNext/>
        <w:jc w:val="center"/>
        <w:rPr>
          <w:lang w:val="vi-VN"/>
        </w:rPr>
      </w:pPr>
      <w:r w:rsidRPr="000F6B0F">
        <w:rPr>
          <w:noProof/>
          <w:lang w:val="vi-VN"/>
        </w:rPr>
        <w:drawing>
          <wp:inline distT="0" distB="0" distL="0" distR="0" wp14:anchorId="3FF229EF" wp14:editId="120C7AA8">
            <wp:extent cx="5245100" cy="1636116"/>
            <wp:effectExtent l="0" t="0" r="0" b="2540"/>
            <wp:docPr id="150277107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71073" name="Picture 1" descr="A screenshot of a computer code&#10;&#10;Description automatically generated"/>
                    <pic:cNvPicPr/>
                  </pic:nvPicPr>
                  <pic:blipFill>
                    <a:blip r:embed="rId18"/>
                    <a:stretch>
                      <a:fillRect/>
                    </a:stretch>
                  </pic:blipFill>
                  <pic:spPr>
                    <a:xfrm>
                      <a:off x="0" y="0"/>
                      <a:ext cx="5256191" cy="1639576"/>
                    </a:xfrm>
                    <a:prstGeom prst="rect">
                      <a:avLst/>
                    </a:prstGeom>
                  </pic:spPr>
                </pic:pic>
              </a:graphicData>
            </a:graphic>
          </wp:inline>
        </w:drawing>
      </w:r>
    </w:p>
    <w:p w14:paraId="59C2D182" w14:textId="0B43AE0C" w:rsidR="002A140E" w:rsidRPr="000F6B0F" w:rsidRDefault="000D2A16" w:rsidP="000D2A16">
      <w:pPr>
        <w:pStyle w:val="Caption"/>
        <w:jc w:val="center"/>
      </w:pPr>
      <w:bookmarkStart w:id="19" w:name="_Toc165403048"/>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7</w:t>
      </w:r>
      <w:r w:rsidR="00611E32" w:rsidRPr="000F6B0F">
        <w:fldChar w:fldCharType="end"/>
      </w:r>
      <w:r w:rsidRPr="000F6B0F">
        <w:t xml:space="preserve"> </w:t>
      </w:r>
      <w:proofErr w:type="spellStart"/>
      <w:r w:rsidRPr="000F6B0F">
        <w:t>Singleton</w:t>
      </w:r>
      <w:proofErr w:type="spellEnd"/>
      <w:r w:rsidRPr="000F6B0F">
        <w:t xml:space="preserve"> được khởi tạo để hiển thị các món ăn gợi ý dựa vào thành phần và những hạn chế của người dùng</w:t>
      </w:r>
      <w:bookmarkEnd w:id="19"/>
    </w:p>
    <w:p w14:paraId="76352714" w14:textId="06343ED7" w:rsidR="000D2A16" w:rsidRPr="000F6B0F" w:rsidRDefault="000B0B63" w:rsidP="000D2A16">
      <w:pPr>
        <w:pStyle w:val="Nidungvnbn"/>
        <w:keepNext/>
        <w:jc w:val="center"/>
        <w:rPr>
          <w:lang w:val="vi-VN"/>
        </w:rPr>
      </w:pPr>
      <w:r w:rsidRPr="000F6B0F">
        <w:rPr>
          <w:noProof/>
          <w:lang w:val="vi-VN"/>
        </w:rPr>
        <w:lastRenderedPageBreak/>
        <w:drawing>
          <wp:inline distT="0" distB="0" distL="0" distR="0" wp14:anchorId="1D5B7601" wp14:editId="66696E91">
            <wp:extent cx="5314641" cy="1668780"/>
            <wp:effectExtent l="0" t="0" r="635" b="7620"/>
            <wp:docPr id="135055222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552224" name="Picture 1" descr="A computer screen shot of a computer code&#10;&#10;Description automatically generated"/>
                    <pic:cNvPicPr/>
                  </pic:nvPicPr>
                  <pic:blipFill>
                    <a:blip r:embed="rId19"/>
                    <a:stretch>
                      <a:fillRect/>
                    </a:stretch>
                  </pic:blipFill>
                  <pic:spPr>
                    <a:xfrm>
                      <a:off x="0" y="0"/>
                      <a:ext cx="5330119" cy="1673640"/>
                    </a:xfrm>
                    <a:prstGeom prst="rect">
                      <a:avLst/>
                    </a:prstGeom>
                  </pic:spPr>
                </pic:pic>
              </a:graphicData>
            </a:graphic>
          </wp:inline>
        </w:drawing>
      </w:r>
    </w:p>
    <w:p w14:paraId="21EC4849" w14:textId="43D1A00F" w:rsidR="002A140E" w:rsidRPr="000F6B0F" w:rsidRDefault="000D2A16" w:rsidP="000D2A16">
      <w:pPr>
        <w:pStyle w:val="Caption"/>
        <w:jc w:val="center"/>
      </w:pPr>
      <w:bookmarkStart w:id="20" w:name="_Toc165403049"/>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8</w:t>
      </w:r>
      <w:r w:rsidR="00611E32" w:rsidRPr="000F6B0F">
        <w:fldChar w:fldCharType="end"/>
      </w:r>
      <w:r w:rsidRPr="000F6B0F">
        <w:t xml:space="preserve"> </w:t>
      </w:r>
      <w:proofErr w:type="spellStart"/>
      <w:r w:rsidRPr="000F6B0F">
        <w:t>Singleton</w:t>
      </w:r>
      <w:proofErr w:type="spellEnd"/>
      <w:r w:rsidRPr="000F6B0F">
        <w:t xml:space="preserve"> được khởi tạo để hiển thị các món ăn theo quốc gia</w:t>
      </w:r>
      <w:bookmarkEnd w:id="20"/>
    </w:p>
    <w:p w14:paraId="39607548" w14:textId="20CCA6F7" w:rsidR="00685380" w:rsidRPr="000F6B0F" w:rsidRDefault="00DD6002" w:rsidP="00685380">
      <w:pPr>
        <w:pStyle w:val="Heading2"/>
      </w:pPr>
      <w:bookmarkStart w:id="21" w:name="_Toc165404385"/>
      <w:r w:rsidRPr="000F6B0F">
        <w:t xml:space="preserve">2.2 </w:t>
      </w:r>
      <w:proofErr w:type="spellStart"/>
      <w:r w:rsidRPr="000F6B0F">
        <w:t>Strategy</w:t>
      </w:r>
      <w:bookmarkEnd w:id="21"/>
      <w:proofErr w:type="spellEnd"/>
    </w:p>
    <w:p w14:paraId="3622D6F4" w14:textId="4787C9A6" w:rsidR="001E4D43" w:rsidRPr="000F6B0F" w:rsidRDefault="001E4D43" w:rsidP="001E4D43">
      <w:pPr>
        <w:pStyle w:val="Heading3"/>
      </w:pPr>
      <w:bookmarkStart w:id="22" w:name="_Toc165404386"/>
      <w:r w:rsidRPr="000F6B0F">
        <w:t>2.2.1 Giới thiệu và lý do áp dụng</w:t>
      </w:r>
      <w:bookmarkEnd w:id="22"/>
    </w:p>
    <w:p w14:paraId="3FC4011D" w14:textId="77777777" w:rsidR="00446205" w:rsidRPr="000F6B0F" w:rsidRDefault="00A734C3" w:rsidP="001E4D43">
      <w:pPr>
        <w:pStyle w:val="Nidungvnbn"/>
        <w:rPr>
          <w:lang w:val="vi-VN"/>
        </w:rPr>
      </w:pPr>
      <w:r w:rsidRPr="000F6B0F">
        <w:rPr>
          <w:lang w:val="vi-VN"/>
        </w:rPr>
        <w:t xml:space="preserve">Mẫu thiết kế </w:t>
      </w:r>
      <w:proofErr w:type="spellStart"/>
      <w:r w:rsidR="00AE371E" w:rsidRPr="000F6B0F">
        <w:rPr>
          <w:lang w:val="vi-VN"/>
        </w:rPr>
        <w:t>S</w:t>
      </w:r>
      <w:r w:rsidRPr="000F6B0F">
        <w:rPr>
          <w:lang w:val="vi-VN"/>
        </w:rPr>
        <w:t>trategy</w:t>
      </w:r>
      <w:proofErr w:type="spellEnd"/>
      <w:r w:rsidRPr="000F6B0F">
        <w:rPr>
          <w:lang w:val="vi-VN"/>
        </w:rPr>
        <w:t xml:space="preserve"> </w:t>
      </w:r>
      <w:r w:rsidR="00AE371E" w:rsidRPr="000F6B0F">
        <w:rPr>
          <w:lang w:val="vi-VN"/>
        </w:rPr>
        <w:t>được sử dụng trong ứng dụng nhằm sắp xếp danh sách nguyên liệu trong tủ thực phẩm một cách linh hoạt dựa trên các tiêu chí khác nhau trong quá trình sử dụng ứng dụng.</w:t>
      </w:r>
    </w:p>
    <w:p w14:paraId="719D1DFD" w14:textId="02CCDFB8" w:rsidR="001E4D43" w:rsidRPr="000F6B0F" w:rsidRDefault="00932B6C" w:rsidP="001E4D43">
      <w:pPr>
        <w:pStyle w:val="Nidungvnbn"/>
        <w:rPr>
          <w:lang w:val="vi-VN"/>
        </w:rPr>
      </w:pPr>
      <w:proofErr w:type="spellStart"/>
      <w:r w:rsidRPr="000F6B0F">
        <w:rPr>
          <w:lang w:val="vi-VN"/>
        </w:rPr>
        <w:t>Strategy</w:t>
      </w:r>
      <w:proofErr w:type="spellEnd"/>
      <w:r w:rsidRPr="000F6B0F">
        <w:rPr>
          <w:lang w:val="vi-VN"/>
        </w:rPr>
        <w:t xml:space="preserve"> phù hợp cho trường hợp này vì nó cho phép định nghĩa nhiều thuật toán sắp xếp (chiến lược)</w:t>
      </w:r>
      <w:r w:rsidR="002639DA" w:rsidRPr="000F6B0F">
        <w:rPr>
          <w:lang w:val="vi-VN"/>
        </w:rPr>
        <w:t>,</w:t>
      </w:r>
      <w:r w:rsidRPr="000F6B0F">
        <w:rPr>
          <w:lang w:val="vi-VN"/>
        </w:rPr>
        <w:t xml:space="preserve"> được đóng góp trong các lớp riêng biệt</w:t>
      </w:r>
      <w:r w:rsidR="002639DA" w:rsidRPr="000F6B0F">
        <w:rPr>
          <w:lang w:val="vi-VN"/>
        </w:rPr>
        <w:t xml:space="preserve"> và cho phép lựa chọn một chiến lược cụ thể tại thời gian chạy</w:t>
      </w:r>
      <w:r w:rsidR="008944A9" w:rsidRPr="000F6B0F">
        <w:rPr>
          <w:lang w:val="vi-VN"/>
        </w:rPr>
        <w:t xml:space="preserve"> </w:t>
      </w:r>
      <w:r w:rsidR="008944A9" w:rsidRPr="000F6B0F">
        <w:rPr>
          <w:lang w:val="vi-VN"/>
        </w:rPr>
        <w:fldChar w:fldCharType="begin"/>
      </w:r>
      <w:r w:rsidR="00C10775" w:rsidRPr="000F6B0F">
        <w:rPr>
          <w:lang w:val="vi-VN"/>
        </w:rPr>
        <w:instrText xml:space="preserve"> ADDIN ZOTERO_ITEM CSL_CITATION {"citationID":"qB8jKqQq","properties":{"formattedCitation":"(Anon n.d.-c)","plainCitation":"(Anon n.d.-c)","noteIndex":0},"citationItems":[{"id":135,"uris":["http://zotero.org/users/12781060/items/PTJFMXXK"],"itemData":{"id":135,"type":"webpage","abstract":"Strategy is a behavioral design pattern that lets you define a family of algorithms, put each of them into a separate class, and make their objects interchangeable.","language":"en","title":"Strategy","URL":"https://refactoring.guru/design-patterns/strategy","accessed":{"date-parts":[["2024",4,30]]}}}],"schema":"https://github.com/citation-style-language/schema/raw/master/csl-citation.json"} </w:instrText>
      </w:r>
      <w:r w:rsidR="008944A9" w:rsidRPr="000F6B0F">
        <w:rPr>
          <w:lang w:val="vi-VN"/>
        </w:rPr>
        <w:fldChar w:fldCharType="separate"/>
      </w:r>
      <w:r w:rsidR="00C10775" w:rsidRPr="000F6B0F">
        <w:rPr>
          <w:lang w:val="vi-VN"/>
        </w:rPr>
        <w:t>(</w:t>
      </w:r>
      <w:proofErr w:type="spellStart"/>
      <w:r w:rsidR="00C10775" w:rsidRPr="000F6B0F">
        <w:rPr>
          <w:lang w:val="vi-VN"/>
        </w:rPr>
        <w:t>Anon</w:t>
      </w:r>
      <w:proofErr w:type="spellEnd"/>
      <w:r w:rsidR="00C10775" w:rsidRPr="000F6B0F">
        <w:rPr>
          <w:lang w:val="vi-VN"/>
        </w:rPr>
        <w:t xml:space="preserve"> </w:t>
      </w:r>
      <w:proofErr w:type="spellStart"/>
      <w:r w:rsidR="00C10775" w:rsidRPr="000F6B0F">
        <w:rPr>
          <w:lang w:val="vi-VN"/>
        </w:rPr>
        <w:t>n.d</w:t>
      </w:r>
      <w:proofErr w:type="spellEnd"/>
      <w:r w:rsidR="00C10775" w:rsidRPr="000F6B0F">
        <w:rPr>
          <w:lang w:val="vi-VN"/>
        </w:rPr>
        <w:t>.-c)</w:t>
      </w:r>
      <w:r w:rsidR="008944A9" w:rsidRPr="000F6B0F">
        <w:rPr>
          <w:lang w:val="vi-VN"/>
        </w:rPr>
        <w:fldChar w:fldCharType="end"/>
      </w:r>
      <w:r w:rsidR="002639DA" w:rsidRPr="000F6B0F">
        <w:rPr>
          <w:lang w:val="vi-VN"/>
        </w:rPr>
        <w:t>. Cách thiết kế này thúc đẩy tính linh hoạt và khả năng mở rộng vì</w:t>
      </w:r>
      <w:r w:rsidR="00161BA3" w:rsidRPr="000F6B0F">
        <w:rPr>
          <w:lang w:val="vi-VN"/>
        </w:rPr>
        <w:t xml:space="preserve"> các tiêu chí sắp xếp mới có thể được thêm vào mà không cần chỉnh sửa mã nguồn hiện tại</w:t>
      </w:r>
      <w:r w:rsidR="00272808" w:rsidRPr="000F6B0F">
        <w:rPr>
          <w:lang w:val="vi-VN"/>
        </w:rPr>
        <w:t xml:space="preserve"> </w:t>
      </w:r>
      <w:r w:rsidR="00272808" w:rsidRPr="000F6B0F">
        <w:rPr>
          <w:lang w:val="vi-VN"/>
        </w:rPr>
        <w:fldChar w:fldCharType="begin"/>
      </w:r>
      <w:r w:rsidR="00272808" w:rsidRPr="000F6B0F">
        <w:rPr>
          <w:lang w:val="vi-VN"/>
        </w:rPr>
        <w:instrText xml:space="preserve"> ADDIN ZOTERO_ITEM CSL_CITATION {"citationID":"jf2IBjxO","properties":{"formattedCitation":"(Hu 2023)","plainCitation":"(Hu 2023)","noteIndex":0},"citationItems":[{"id":129,"uris":["http://zotero.org/users/12781060/items/PTK6CRU9"],"itemData":{"id":129,"type":"chapter","abstract":"This chapter covers a great majority of the original design patterns published in the mid-1990s, with a focus on the design ideas behind the patterns. The creational patterns covered include singleton, factory method, abstract factory, builder, and prototype. The structural patterns explained include adapter, proxy, façade, decorator, composite, bridge, flyweight, and twin. Behavioral patterns described include strategy, servant, command, state, visitor, iterator, chain of responsibility, observer, and mediator. The chapter ends with a discussion about decoupled objects communication based on a model describing communications between “publishers” and “subscribers”. The model can be viewed as an extension of the communication pattern between “observers” and “observables”, or between “clients” and a “mediator”. The chapter also offers some discussion about functional representations of the patterns.","container-title":"An Introduction to Software Design: Concepts, Principles, Methodologies, and Techniques","event-place":"Cham","ISBN":"978-3-031-28311-6","language":"en","note":"DOI: 10.1007/978-3-031-28311-6_8","page":"231-275","publisher":"Springer International Publishing","publisher-place":"Cham","source":"Springer Link","title":"Software Design Patterns","URL":"https://doi.org/10.1007/978-3-031-28311-6_8","author":[{"family":"Hu","given":"Chenglie"}],"editor":[{"family":"Hu","given":"Chenglie"}],"accessed":{"date-parts":[["2024",4,20]]},"issued":{"date-parts":[["2023"]]}}}],"schema":"https://github.com/citation-style-language/schema/raw/master/csl-citation.json"} </w:instrText>
      </w:r>
      <w:r w:rsidR="00272808" w:rsidRPr="000F6B0F">
        <w:rPr>
          <w:lang w:val="vi-VN"/>
        </w:rPr>
        <w:fldChar w:fldCharType="separate"/>
      </w:r>
      <w:r w:rsidR="00272808" w:rsidRPr="000F6B0F">
        <w:rPr>
          <w:lang w:val="vi-VN"/>
        </w:rPr>
        <w:t>(Hu 2023)</w:t>
      </w:r>
      <w:r w:rsidR="00272808" w:rsidRPr="000F6B0F">
        <w:rPr>
          <w:lang w:val="vi-VN"/>
        </w:rPr>
        <w:fldChar w:fldCharType="end"/>
      </w:r>
      <w:r w:rsidR="00161BA3" w:rsidRPr="000F6B0F">
        <w:rPr>
          <w:lang w:val="vi-VN"/>
        </w:rPr>
        <w:t xml:space="preserve">. </w:t>
      </w:r>
    </w:p>
    <w:p w14:paraId="33947177" w14:textId="5D22842E" w:rsidR="001E4D43" w:rsidRPr="000F6B0F" w:rsidRDefault="00DE2490" w:rsidP="001E4D43">
      <w:pPr>
        <w:pStyle w:val="Nidungvnbn"/>
        <w:rPr>
          <w:lang w:val="vi-VN"/>
        </w:rPr>
      </w:pPr>
      <w:r w:rsidRPr="000F6B0F">
        <w:rPr>
          <w:lang w:val="vi-VN"/>
        </w:rPr>
        <w:t>Tổng hợp lại</w:t>
      </w:r>
      <w:r w:rsidR="003D36E3" w:rsidRPr="000F6B0F">
        <w:rPr>
          <w:lang w:val="vi-VN"/>
        </w:rPr>
        <w:t xml:space="preserve">, sau khi áp dụng mẫu thiết kế </w:t>
      </w:r>
      <w:proofErr w:type="spellStart"/>
      <w:r w:rsidR="003D36E3" w:rsidRPr="000F6B0F">
        <w:rPr>
          <w:lang w:val="vi-VN"/>
        </w:rPr>
        <w:t>Strategy</w:t>
      </w:r>
      <w:proofErr w:type="spellEnd"/>
      <w:r w:rsidR="003D36E3" w:rsidRPr="000F6B0F">
        <w:rPr>
          <w:lang w:val="vi-VN"/>
        </w:rPr>
        <w:t xml:space="preserve">, dự án </w:t>
      </w:r>
      <w:r w:rsidRPr="000F6B0F">
        <w:rPr>
          <w:lang w:val="vi-VN"/>
        </w:rPr>
        <w:t>đạt được những lợi ích sau:</w:t>
      </w:r>
    </w:p>
    <w:p w14:paraId="4845ACCB" w14:textId="1A126BE4" w:rsidR="00DE2490" w:rsidRPr="000F6B0F" w:rsidRDefault="00DE2490" w:rsidP="00DE2490">
      <w:pPr>
        <w:pStyle w:val="Nidungvnbn"/>
        <w:numPr>
          <w:ilvl w:val="0"/>
          <w:numId w:val="30"/>
        </w:numPr>
        <w:rPr>
          <w:lang w:val="vi-VN"/>
        </w:rPr>
      </w:pPr>
      <w:r w:rsidRPr="000F6B0F">
        <w:rPr>
          <w:lang w:val="vi-VN"/>
        </w:rPr>
        <w:t xml:space="preserve">Tính linh hoạt: </w:t>
      </w:r>
      <w:proofErr w:type="spellStart"/>
      <w:r w:rsidR="004C430C" w:rsidRPr="000F6B0F">
        <w:rPr>
          <w:lang w:val="vi-VN"/>
        </w:rPr>
        <w:t>Strategy</w:t>
      </w:r>
      <w:proofErr w:type="spellEnd"/>
      <w:r w:rsidR="004C430C" w:rsidRPr="000F6B0F">
        <w:rPr>
          <w:lang w:val="vi-VN"/>
        </w:rPr>
        <w:t xml:space="preserve"> cho phép các thuật toán sắp xếp được định nghĩa trong các lớp riêng biệt, thế nên, người dùng có thể chuyển đổi </w:t>
      </w:r>
      <w:r w:rsidR="00EA7434" w:rsidRPr="000F6B0F">
        <w:rPr>
          <w:lang w:val="vi-VN"/>
        </w:rPr>
        <w:t>giữa các chiến lược sắp xếp một cách linh hoạt trong quá trình sử dụng.</w:t>
      </w:r>
    </w:p>
    <w:p w14:paraId="578DBF3D" w14:textId="724F69F7" w:rsidR="00EA7434" w:rsidRPr="000F6B0F" w:rsidRDefault="00EA7434" w:rsidP="00DE2490">
      <w:pPr>
        <w:pStyle w:val="Nidungvnbn"/>
        <w:numPr>
          <w:ilvl w:val="0"/>
          <w:numId w:val="30"/>
        </w:numPr>
        <w:rPr>
          <w:lang w:val="vi-VN"/>
        </w:rPr>
      </w:pPr>
      <w:r w:rsidRPr="000F6B0F">
        <w:rPr>
          <w:lang w:val="vi-VN"/>
        </w:rPr>
        <w:t xml:space="preserve">Tính mở rộng: Các tiêu chí hoặc thuật toán sắp xếp mới có thể được thêm vào ứng dụng mà không cần sửa đổi mã nguồn hiện có. </w:t>
      </w:r>
      <w:r w:rsidR="008A51D3" w:rsidRPr="000F6B0F">
        <w:rPr>
          <w:lang w:val="vi-VN"/>
        </w:rPr>
        <w:t>Từ đó thúc đẩy khả năng mở rộng, cho phép ứng dụng bổ sung tính năng phù hợp với những yêu cầu mới.</w:t>
      </w:r>
    </w:p>
    <w:p w14:paraId="0E33C9C7" w14:textId="61EC1D71" w:rsidR="00E06165" w:rsidRPr="000F6B0F" w:rsidRDefault="00E06165" w:rsidP="00DE2490">
      <w:pPr>
        <w:pStyle w:val="Nidungvnbn"/>
        <w:numPr>
          <w:ilvl w:val="0"/>
          <w:numId w:val="30"/>
        </w:numPr>
        <w:rPr>
          <w:lang w:val="vi-VN"/>
        </w:rPr>
      </w:pPr>
      <w:r w:rsidRPr="000F6B0F">
        <w:rPr>
          <w:lang w:val="vi-VN"/>
        </w:rPr>
        <w:t xml:space="preserve">Tính bảo trì: </w:t>
      </w:r>
      <w:r w:rsidR="000219A6" w:rsidRPr="000F6B0F">
        <w:rPr>
          <w:lang w:val="vi-VN"/>
        </w:rPr>
        <w:t xml:space="preserve">Bằng cách đóng gói từng thuật toán sắp xếp trong lớp riêng của nó, mẫu thiết kế </w:t>
      </w:r>
      <w:proofErr w:type="spellStart"/>
      <w:r w:rsidR="000219A6" w:rsidRPr="000F6B0F">
        <w:rPr>
          <w:lang w:val="vi-VN"/>
        </w:rPr>
        <w:t>Strategy</w:t>
      </w:r>
      <w:proofErr w:type="spellEnd"/>
      <w:r w:rsidR="000219A6" w:rsidRPr="000F6B0F">
        <w:rPr>
          <w:lang w:val="vi-VN"/>
        </w:rPr>
        <w:t xml:space="preserve"> giúp duy trì một mã nguồn gọn gàng và có tính mô-</w:t>
      </w:r>
      <w:r w:rsidR="002F0DC9" w:rsidRPr="000F6B0F">
        <w:rPr>
          <w:lang w:val="vi-VN"/>
        </w:rPr>
        <w:t xml:space="preserve">đun. </w:t>
      </w:r>
      <w:r w:rsidR="002F0DC9" w:rsidRPr="000F6B0F">
        <w:rPr>
          <w:lang w:val="vi-VN"/>
        </w:rPr>
        <w:lastRenderedPageBreak/>
        <w:t>Bên cạnh đó, sự thay đổi với một chiến lược sắp xếp nào đó sẽ không ảnh hưởng đến các chiến lược khác, giảm thiểu nguy cơ gây ra lỗi mới</w:t>
      </w:r>
      <w:r w:rsidR="0089407A" w:rsidRPr="000F6B0F">
        <w:rPr>
          <w:lang w:val="vi-VN"/>
        </w:rPr>
        <w:t xml:space="preserve"> không mong muốn.</w:t>
      </w:r>
    </w:p>
    <w:p w14:paraId="09C80D36" w14:textId="02846D09" w:rsidR="005C60F3" w:rsidRPr="000F6B0F" w:rsidRDefault="005C60F3" w:rsidP="005C60F3">
      <w:pPr>
        <w:pStyle w:val="Heading3"/>
      </w:pPr>
      <w:bookmarkStart w:id="23" w:name="_Toc165404387"/>
      <w:r w:rsidRPr="000F6B0F">
        <w:t>2.2.2 Sơ đồ lớp</w:t>
      </w:r>
      <w:bookmarkEnd w:id="23"/>
    </w:p>
    <w:p w14:paraId="125F5711" w14:textId="77777777" w:rsidR="00827AA9" w:rsidRPr="000F6B0F" w:rsidRDefault="00B10F15" w:rsidP="00827AA9">
      <w:pPr>
        <w:pStyle w:val="Nidungvnbn"/>
        <w:keepNext/>
        <w:jc w:val="center"/>
        <w:rPr>
          <w:lang w:val="vi-VN"/>
        </w:rPr>
      </w:pPr>
      <w:r w:rsidRPr="000F6B0F">
        <w:rPr>
          <w:noProof/>
          <w:lang w:val="vi-VN"/>
          <w14:ligatures w14:val="standardContextual"/>
        </w:rPr>
        <w:drawing>
          <wp:inline distT="0" distB="0" distL="0" distR="0" wp14:anchorId="6A404B70" wp14:editId="0E7370BD">
            <wp:extent cx="5389423" cy="1965960"/>
            <wp:effectExtent l="0" t="0" r="1905" b="0"/>
            <wp:docPr id="35915811" name="Picture 1" descr="A diagram of a compute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5811" name="Picture 1" descr="A diagram of a computer cod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972" cy="1970173"/>
                    </a:xfrm>
                    <a:prstGeom prst="rect">
                      <a:avLst/>
                    </a:prstGeom>
                  </pic:spPr>
                </pic:pic>
              </a:graphicData>
            </a:graphic>
          </wp:inline>
        </w:drawing>
      </w:r>
    </w:p>
    <w:p w14:paraId="178309CC" w14:textId="5A991440" w:rsidR="00B10F15" w:rsidRPr="000F6B0F" w:rsidRDefault="00827AA9" w:rsidP="00827AA9">
      <w:pPr>
        <w:pStyle w:val="Caption"/>
        <w:jc w:val="center"/>
      </w:pPr>
      <w:bookmarkStart w:id="24" w:name="_Toc165403050"/>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9</w:t>
      </w:r>
      <w:r w:rsidR="00611E32" w:rsidRPr="000F6B0F">
        <w:fldChar w:fldCharType="end"/>
      </w:r>
      <w:r w:rsidRPr="000F6B0F">
        <w:t xml:space="preserve"> </w:t>
      </w:r>
      <w:r w:rsidR="00C76AEE" w:rsidRPr="000F6B0F">
        <w:t xml:space="preserve">Sơ đồ lớp áp dụng mẫu thiết kế </w:t>
      </w:r>
      <w:proofErr w:type="spellStart"/>
      <w:r w:rsidR="00C76AEE" w:rsidRPr="000F6B0F">
        <w:t>Strategy</w:t>
      </w:r>
      <w:bookmarkEnd w:id="24"/>
      <w:proofErr w:type="spellEnd"/>
    </w:p>
    <w:p w14:paraId="69B6FAC4" w14:textId="0406A7F4" w:rsidR="00913DD9" w:rsidRPr="000F6B0F" w:rsidRDefault="00842CDF" w:rsidP="00913DD9">
      <w:pPr>
        <w:pStyle w:val="Nidungvnbn"/>
        <w:rPr>
          <w:lang w:val="vi-VN"/>
        </w:rPr>
      </w:pPr>
      <w:r w:rsidRPr="000F6B0F">
        <w:rPr>
          <w:lang w:val="vi-VN"/>
        </w:rPr>
        <w:t>Chiến lược sắp xếp được áp dụng trong ứng dụng là sắp xếp dựa trên tên nguyên liệu và ngày sản xuất</w:t>
      </w:r>
      <w:r w:rsidR="00913DD9" w:rsidRPr="000F6B0F">
        <w:rPr>
          <w:lang w:val="vi-VN"/>
        </w:rPr>
        <w:t>.</w:t>
      </w:r>
      <w:r w:rsidRPr="000F6B0F">
        <w:rPr>
          <w:lang w:val="vi-VN"/>
        </w:rPr>
        <w:t xml:space="preserve"> Hai chiến lược này được khái quát thành giao diện</w:t>
      </w:r>
      <w:r w:rsidR="00045628" w:rsidRPr="000F6B0F">
        <w:rPr>
          <w:lang w:val="vi-VN"/>
        </w:rPr>
        <w:t xml:space="preserve"> (</w:t>
      </w:r>
      <w:proofErr w:type="spellStart"/>
      <w:r w:rsidR="00045628" w:rsidRPr="000F6B0F">
        <w:rPr>
          <w:lang w:val="vi-VN"/>
        </w:rPr>
        <w:t>interface</w:t>
      </w:r>
      <w:proofErr w:type="spellEnd"/>
      <w:r w:rsidR="00045628" w:rsidRPr="000F6B0F">
        <w:rPr>
          <w:lang w:val="vi-VN"/>
        </w:rPr>
        <w:t>)</w:t>
      </w:r>
      <w:r w:rsidRPr="000F6B0F">
        <w:rPr>
          <w:lang w:val="vi-VN"/>
        </w:rPr>
        <w:t xml:space="preserve"> </w:t>
      </w:r>
      <w:proofErr w:type="spellStart"/>
      <w:r w:rsidRPr="000F6B0F">
        <w:rPr>
          <w:lang w:val="vi-VN"/>
        </w:rPr>
        <w:t>SortStrategy</w:t>
      </w:r>
      <w:proofErr w:type="spellEnd"/>
      <w:r w:rsidR="00045628" w:rsidRPr="000F6B0F">
        <w:rPr>
          <w:lang w:val="vi-VN"/>
        </w:rPr>
        <w:t xml:space="preserve">. Lớp </w:t>
      </w:r>
      <w:proofErr w:type="spellStart"/>
      <w:r w:rsidR="00045628" w:rsidRPr="000F6B0F">
        <w:rPr>
          <w:lang w:val="vi-VN"/>
        </w:rPr>
        <w:t>ProductSorter</w:t>
      </w:r>
      <w:proofErr w:type="spellEnd"/>
      <w:r w:rsidR="00045628" w:rsidRPr="000F6B0F">
        <w:rPr>
          <w:lang w:val="vi-VN"/>
        </w:rPr>
        <w:t xml:space="preserve"> có thuộc tính chứa thông tin của chiến lược sắp xếp và hàm để bắt đầu thực thi việc sắp xếp.</w:t>
      </w:r>
      <w:r w:rsidR="003860AA" w:rsidRPr="000F6B0F">
        <w:rPr>
          <w:lang w:val="vi-VN"/>
        </w:rPr>
        <w:t xml:space="preserve"> Lớp </w:t>
      </w:r>
      <w:proofErr w:type="spellStart"/>
      <w:r w:rsidR="003860AA" w:rsidRPr="000F6B0F">
        <w:rPr>
          <w:lang w:val="vi-VN"/>
        </w:rPr>
        <w:t>Client</w:t>
      </w:r>
      <w:proofErr w:type="spellEnd"/>
      <w:r w:rsidR="003860AA" w:rsidRPr="000F6B0F">
        <w:rPr>
          <w:lang w:val="vi-VN"/>
        </w:rPr>
        <w:t xml:space="preserve"> đại diện cho những nơi mà chiến lược sắp xếp được sử dụng và chiến lược sắp xếp có thể thay đổi trong quá trình người dùng sử dụng.</w:t>
      </w:r>
      <w:r w:rsidRPr="000F6B0F">
        <w:rPr>
          <w:lang w:val="vi-VN"/>
        </w:rPr>
        <w:t xml:space="preserve"> </w:t>
      </w:r>
    </w:p>
    <w:p w14:paraId="2D57A06D" w14:textId="49508F4D" w:rsidR="005C60F3" w:rsidRPr="000F6B0F" w:rsidRDefault="005C60F3" w:rsidP="005C60F3">
      <w:pPr>
        <w:pStyle w:val="Heading3"/>
      </w:pPr>
      <w:bookmarkStart w:id="25" w:name="_Toc165404388"/>
      <w:r w:rsidRPr="000F6B0F">
        <w:t>2.2.3 Mã nguồn áp dụng mẫu thiết kế</w:t>
      </w:r>
      <w:bookmarkEnd w:id="25"/>
    </w:p>
    <w:p w14:paraId="649837C1" w14:textId="77777777" w:rsidR="00F76B06" w:rsidRPr="000F6B0F" w:rsidRDefault="00BE1E6E" w:rsidP="00F76B06">
      <w:pPr>
        <w:pStyle w:val="Nidungvnbn"/>
        <w:keepNext/>
        <w:jc w:val="center"/>
        <w:rPr>
          <w:lang w:val="vi-VN"/>
        </w:rPr>
      </w:pPr>
      <w:r w:rsidRPr="000F6B0F">
        <w:rPr>
          <w:noProof/>
          <w:lang w:val="vi-VN"/>
        </w:rPr>
        <w:drawing>
          <wp:inline distT="0" distB="0" distL="0" distR="0" wp14:anchorId="111994B7" wp14:editId="35AB9C25">
            <wp:extent cx="2603155" cy="731520"/>
            <wp:effectExtent l="0" t="0" r="6985" b="0"/>
            <wp:docPr id="1548799997"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799997" name="Picture 1" descr="A close-up of a white background&#10;&#10;Description automatically generated"/>
                    <pic:cNvPicPr/>
                  </pic:nvPicPr>
                  <pic:blipFill>
                    <a:blip r:embed="rId21"/>
                    <a:stretch>
                      <a:fillRect/>
                    </a:stretch>
                  </pic:blipFill>
                  <pic:spPr>
                    <a:xfrm>
                      <a:off x="0" y="0"/>
                      <a:ext cx="2609207" cy="733221"/>
                    </a:xfrm>
                    <a:prstGeom prst="rect">
                      <a:avLst/>
                    </a:prstGeom>
                  </pic:spPr>
                </pic:pic>
              </a:graphicData>
            </a:graphic>
          </wp:inline>
        </w:drawing>
      </w:r>
    </w:p>
    <w:p w14:paraId="0AEB5AB2" w14:textId="505FE1D4" w:rsidR="00BE1E6E" w:rsidRPr="000F6B0F" w:rsidRDefault="00F76B06" w:rsidP="00F76B06">
      <w:pPr>
        <w:pStyle w:val="Caption"/>
        <w:jc w:val="center"/>
      </w:pPr>
      <w:bookmarkStart w:id="26" w:name="_Toc165403051"/>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0</w:t>
      </w:r>
      <w:r w:rsidR="00611E32" w:rsidRPr="000F6B0F">
        <w:fldChar w:fldCharType="end"/>
      </w:r>
      <w:r w:rsidRPr="000F6B0F">
        <w:t xml:space="preserve"> Giao diện (</w:t>
      </w:r>
      <w:proofErr w:type="spellStart"/>
      <w:r w:rsidRPr="000F6B0F">
        <w:t>interface</w:t>
      </w:r>
      <w:proofErr w:type="spellEnd"/>
      <w:r w:rsidRPr="000F6B0F">
        <w:t xml:space="preserve">) </w:t>
      </w:r>
      <w:proofErr w:type="spellStart"/>
      <w:r w:rsidRPr="000F6B0F">
        <w:t>SortStrategy</w:t>
      </w:r>
      <w:bookmarkEnd w:id="26"/>
      <w:proofErr w:type="spellEnd"/>
    </w:p>
    <w:p w14:paraId="5F376175" w14:textId="77777777" w:rsidR="00F76B06" w:rsidRPr="000F6B0F" w:rsidRDefault="006C782F" w:rsidP="00F76B06">
      <w:pPr>
        <w:pStyle w:val="Nidungvnbn"/>
        <w:keepNext/>
        <w:jc w:val="center"/>
        <w:rPr>
          <w:lang w:val="vi-VN"/>
        </w:rPr>
      </w:pPr>
      <w:r w:rsidRPr="000F6B0F">
        <w:rPr>
          <w:noProof/>
          <w:lang w:val="vi-VN"/>
        </w:rPr>
        <w:drawing>
          <wp:inline distT="0" distB="0" distL="0" distR="0" wp14:anchorId="393069A1" wp14:editId="2883287C">
            <wp:extent cx="4557361" cy="1304925"/>
            <wp:effectExtent l="0" t="0" r="0" b="0"/>
            <wp:docPr id="637089443"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089443" name="Picture 1" descr="A computer screen shot of text&#10;&#10;Description automatically generated"/>
                    <pic:cNvPicPr/>
                  </pic:nvPicPr>
                  <pic:blipFill>
                    <a:blip r:embed="rId22"/>
                    <a:stretch>
                      <a:fillRect/>
                    </a:stretch>
                  </pic:blipFill>
                  <pic:spPr>
                    <a:xfrm>
                      <a:off x="0" y="0"/>
                      <a:ext cx="4582534" cy="1312133"/>
                    </a:xfrm>
                    <a:prstGeom prst="rect">
                      <a:avLst/>
                    </a:prstGeom>
                  </pic:spPr>
                </pic:pic>
              </a:graphicData>
            </a:graphic>
          </wp:inline>
        </w:drawing>
      </w:r>
    </w:p>
    <w:p w14:paraId="3C659F39" w14:textId="0DCA5004" w:rsidR="006C782F" w:rsidRPr="000F6B0F" w:rsidRDefault="00F76B06" w:rsidP="00F76B06">
      <w:pPr>
        <w:pStyle w:val="Caption"/>
        <w:jc w:val="center"/>
      </w:pPr>
      <w:bookmarkStart w:id="27" w:name="_Toc165403052"/>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1</w:t>
      </w:r>
      <w:r w:rsidR="00611E32" w:rsidRPr="000F6B0F">
        <w:fldChar w:fldCharType="end"/>
      </w:r>
      <w:r w:rsidRPr="000F6B0F">
        <w:t xml:space="preserve"> Lớp của chiến lược sắp xếp theo tên nguyên liệu</w:t>
      </w:r>
      <w:bookmarkEnd w:id="27"/>
    </w:p>
    <w:p w14:paraId="06E943A2" w14:textId="77777777" w:rsidR="00F76B06" w:rsidRPr="000F6B0F" w:rsidRDefault="00BE1E6E" w:rsidP="00F76B06">
      <w:pPr>
        <w:pStyle w:val="Nidungvnbn"/>
        <w:keepNext/>
        <w:jc w:val="center"/>
        <w:rPr>
          <w:lang w:val="vi-VN"/>
        </w:rPr>
      </w:pPr>
      <w:r w:rsidRPr="000F6B0F">
        <w:rPr>
          <w:noProof/>
          <w:lang w:val="vi-VN"/>
        </w:rPr>
        <w:lastRenderedPageBreak/>
        <w:drawing>
          <wp:inline distT="0" distB="0" distL="0" distR="0" wp14:anchorId="27CEFBC1" wp14:editId="696E2E77">
            <wp:extent cx="4757707" cy="1276350"/>
            <wp:effectExtent l="0" t="0" r="5080" b="0"/>
            <wp:docPr id="47297482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974821" name="Picture 1" descr="A screen shot of a computer code&#10;&#10;Description automatically generated"/>
                    <pic:cNvPicPr/>
                  </pic:nvPicPr>
                  <pic:blipFill>
                    <a:blip r:embed="rId23"/>
                    <a:stretch>
                      <a:fillRect/>
                    </a:stretch>
                  </pic:blipFill>
                  <pic:spPr>
                    <a:xfrm>
                      <a:off x="0" y="0"/>
                      <a:ext cx="4783249" cy="1283202"/>
                    </a:xfrm>
                    <a:prstGeom prst="rect">
                      <a:avLst/>
                    </a:prstGeom>
                  </pic:spPr>
                </pic:pic>
              </a:graphicData>
            </a:graphic>
          </wp:inline>
        </w:drawing>
      </w:r>
    </w:p>
    <w:p w14:paraId="13031E5C" w14:textId="73073094" w:rsidR="00BE1E6E" w:rsidRPr="000F6B0F" w:rsidRDefault="00F76B06" w:rsidP="00F76B06">
      <w:pPr>
        <w:pStyle w:val="Caption"/>
        <w:jc w:val="center"/>
      </w:pPr>
      <w:bookmarkStart w:id="28" w:name="_Toc165403053"/>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2</w:t>
      </w:r>
      <w:r w:rsidR="00611E32" w:rsidRPr="000F6B0F">
        <w:fldChar w:fldCharType="end"/>
      </w:r>
      <w:r w:rsidRPr="000F6B0F">
        <w:t xml:space="preserve"> Lớp chiến lược sắp xếp theo hạn sử dụng</w:t>
      </w:r>
      <w:bookmarkEnd w:id="28"/>
    </w:p>
    <w:p w14:paraId="1D251555" w14:textId="77777777" w:rsidR="00747E8C" w:rsidRPr="000F6B0F" w:rsidRDefault="006C782F" w:rsidP="00747E8C">
      <w:pPr>
        <w:pStyle w:val="Nidungvnbn"/>
        <w:keepNext/>
        <w:jc w:val="center"/>
        <w:rPr>
          <w:lang w:val="vi-VN"/>
        </w:rPr>
      </w:pPr>
      <w:r w:rsidRPr="000F6B0F">
        <w:rPr>
          <w:noProof/>
          <w:lang w:val="vi-VN"/>
        </w:rPr>
        <w:drawing>
          <wp:inline distT="0" distB="0" distL="0" distR="0" wp14:anchorId="7AAD35CB" wp14:editId="09E2197F">
            <wp:extent cx="3793547" cy="3209925"/>
            <wp:effectExtent l="0" t="0" r="0" b="0"/>
            <wp:docPr id="179345151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451512" name="Picture 1" descr="A screen shot of a computer program&#10;&#10;Description automatically generated"/>
                    <pic:cNvPicPr/>
                  </pic:nvPicPr>
                  <pic:blipFill>
                    <a:blip r:embed="rId24"/>
                    <a:stretch>
                      <a:fillRect/>
                    </a:stretch>
                  </pic:blipFill>
                  <pic:spPr>
                    <a:xfrm>
                      <a:off x="0" y="0"/>
                      <a:ext cx="3807999" cy="3222154"/>
                    </a:xfrm>
                    <a:prstGeom prst="rect">
                      <a:avLst/>
                    </a:prstGeom>
                  </pic:spPr>
                </pic:pic>
              </a:graphicData>
            </a:graphic>
          </wp:inline>
        </w:drawing>
      </w:r>
    </w:p>
    <w:p w14:paraId="64B5E00B" w14:textId="3E75494B" w:rsidR="006C782F" w:rsidRPr="000F6B0F" w:rsidRDefault="00747E8C" w:rsidP="00747E8C">
      <w:pPr>
        <w:pStyle w:val="Caption"/>
        <w:jc w:val="center"/>
      </w:pPr>
      <w:bookmarkStart w:id="29" w:name="_Toc165403054"/>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3</w:t>
      </w:r>
      <w:r w:rsidR="00611E32" w:rsidRPr="000F6B0F">
        <w:fldChar w:fldCharType="end"/>
      </w:r>
      <w:r w:rsidRPr="000F6B0F">
        <w:t xml:space="preserve"> Lớp </w:t>
      </w:r>
      <w:proofErr w:type="spellStart"/>
      <w:r w:rsidRPr="000F6B0F">
        <w:t>ProductSorter</w:t>
      </w:r>
      <w:proofErr w:type="spellEnd"/>
      <w:r w:rsidRPr="000F6B0F">
        <w:t xml:space="preserve"> chứa các phương thức tương tác với các chiến lược</w:t>
      </w:r>
      <w:bookmarkEnd w:id="29"/>
    </w:p>
    <w:p w14:paraId="05C286C9" w14:textId="77777777" w:rsidR="00747E8C" w:rsidRPr="000F6B0F" w:rsidRDefault="00092482" w:rsidP="00747E8C">
      <w:pPr>
        <w:pStyle w:val="Nidungvnbn"/>
        <w:keepNext/>
        <w:jc w:val="center"/>
        <w:rPr>
          <w:lang w:val="vi-VN"/>
        </w:rPr>
      </w:pPr>
      <w:r w:rsidRPr="000F6B0F">
        <w:rPr>
          <w:noProof/>
          <w:lang w:val="vi-VN"/>
        </w:rPr>
        <w:lastRenderedPageBreak/>
        <w:drawing>
          <wp:inline distT="0" distB="0" distL="0" distR="0" wp14:anchorId="6FD55B1D" wp14:editId="594D377A">
            <wp:extent cx="4826000" cy="2670539"/>
            <wp:effectExtent l="0" t="0" r="0" b="0"/>
            <wp:docPr id="436313645"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313645" name="Picture 1" descr="A screenshot of a computer code&#10;&#10;Description automatically generated"/>
                    <pic:cNvPicPr/>
                  </pic:nvPicPr>
                  <pic:blipFill>
                    <a:blip r:embed="rId25"/>
                    <a:stretch>
                      <a:fillRect/>
                    </a:stretch>
                  </pic:blipFill>
                  <pic:spPr>
                    <a:xfrm>
                      <a:off x="0" y="0"/>
                      <a:ext cx="4830253" cy="2672892"/>
                    </a:xfrm>
                    <a:prstGeom prst="rect">
                      <a:avLst/>
                    </a:prstGeom>
                  </pic:spPr>
                </pic:pic>
              </a:graphicData>
            </a:graphic>
          </wp:inline>
        </w:drawing>
      </w:r>
    </w:p>
    <w:p w14:paraId="02F618D2" w14:textId="6F957034" w:rsidR="001E4D43" w:rsidRPr="000F6B0F" w:rsidRDefault="00747E8C" w:rsidP="00747E8C">
      <w:pPr>
        <w:pStyle w:val="Caption"/>
        <w:jc w:val="center"/>
      </w:pPr>
      <w:bookmarkStart w:id="30" w:name="_Toc165403055"/>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4</w:t>
      </w:r>
      <w:r w:rsidR="00611E32" w:rsidRPr="000F6B0F">
        <w:fldChar w:fldCharType="end"/>
      </w:r>
      <w:r w:rsidRPr="000F6B0F">
        <w:t xml:space="preserve"> Đoạn mã nguồn chiến lược sắp xếp được khởi tạo và thực thi trong ứng dụng</w:t>
      </w:r>
      <w:bookmarkEnd w:id="30"/>
    </w:p>
    <w:p w14:paraId="7ADAEF31" w14:textId="4AD7DFE7" w:rsidR="00DD6002" w:rsidRPr="000F6B0F" w:rsidRDefault="00DD6002" w:rsidP="00DD6002">
      <w:pPr>
        <w:pStyle w:val="Heading2"/>
      </w:pPr>
      <w:bookmarkStart w:id="31" w:name="_Toc165404389"/>
      <w:r w:rsidRPr="000F6B0F">
        <w:t xml:space="preserve">2.3 </w:t>
      </w:r>
      <w:proofErr w:type="spellStart"/>
      <w:r w:rsidRPr="000F6B0F">
        <w:t>Template</w:t>
      </w:r>
      <w:bookmarkEnd w:id="31"/>
      <w:proofErr w:type="spellEnd"/>
    </w:p>
    <w:p w14:paraId="139445C0" w14:textId="77777777" w:rsidR="002A140E" w:rsidRPr="000F6B0F" w:rsidRDefault="002A140E" w:rsidP="004C4735">
      <w:pPr>
        <w:pStyle w:val="Heading3"/>
      </w:pPr>
      <w:bookmarkStart w:id="32" w:name="_Toc165404390"/>
      <w:r w:rsidRPr="000F6B0F">
        <w:t>2.3.1 Giới thiệu và lý do áp dụng</w:t>
      </w:r>
      <w:bookmarkEnd w:id="32"/>
    </w:p>
    <w:p w14:paraId="3A448642" w14:textId="77777777" w:rsidR="002A140E" w:rsidRPr="000F6B0F" w:rsidRDefault="002A140E" w:rsidP="002A140E">
      <w:pPr>
        <w:spacing w:line="360" w:lineRule="auto"/>
        <w:ind w:firstLine="720"/>
        <w:jc w:val="both"/>
        <w:rPr>
          <w:sz w:val="26"/>
          <w:szCs w:val="26"/>
        </w:rPr>
      </w:pPr>
      <w:r w:rsidRPr="000F6B0F">
        <w:rPr>
          <w:sz w:val="26"/>
          <w:szCs w:val="26"/>
        </w:rPr>
        <w:t xml:space="preserve">Mẫu thiết kế </w:t>
      </w:r>
      <w:proofErr w:type="spellStart"/>
      <w:r w:rsidRPr="000F6B0F">
        <w:rPr>
          <w:sz w:val="26"/>
          <w:szCs w:val="26"/>
        </w:rPr>
        <w:t>Template</w:t>
      </w:r>
      <w:proofErr w:type="spellEnd"/>
      <w:r w:rsidRPr="000F6B0F">
        <w:rPr>
          <w:sz w:val="26"/>
          <w:szCs w:val="26"/>
        </w:rPr>
        <w:t xml:space="preserve"> được sử dụng trong ứng dụng nhằm mục đích xuất nguyên liệu cần chuẩn bị của từng món ăn, hỗ trợ người dùng dễ dàng mua sắm để nấu các món ăn cho từng bửa ăn đã được lên kế hoạch sẵn. Nguyên liệu sẽ được xuất ra hai dạng phổ biến là ảnh (</w:t>
      </w:r>
      <w:proofErr w:type="spellStart"/>
      <w:r w:rsidRPr="000F6B0F">
        <w:rPr>
          <w:sz w:val="26"/>
          <w:szCs w:val="26"/>
        </w:rPr>
        <w:t>png</w:t>
      </w:r>
      <w:proofErr w:type="spellEnd"/>
      <w:r w:rsidRPr="000F6B0F">
        <w:rPr>
          <w:sz w:val="26"/>
          <w:szCs w:val="26"/>
        </w:rPr>
        <w:t xml:space="preserve">) và </w:t>
      </w:r>
      <w:proofErr w:type="spellStart"/>
      <w:r w:rsidRPr="000F6B0F">
        <w:rPr>
          <w:sz w:val="26"/>
          <w:szCs w:val="26"/>
        </w:rPr>
        <w:t>file</w:t>
      </w:r>
      <w:proofErr w:type="spellEnd"/>
      <w:r w:rsidRPr="000F6B0F">
        <w:rPr>
          <w:sz w:val="26"/>
          <w:szCs w:val="26"/>
        </w:rPr>
        <w:t xml:space="preserve"> (</w:t>
      </w:r>
      <w:proofErr w:type="spellStart"/>
      <w:r w:rsidRPr="000F6B0F">
        <w:rPr>
          <w:sz w:val="26"/>
          <w:szCs w:val="26"/>
        </w:rPr>
        <w:t>pdf</w:t>
      </w:r>
      <w:proofErr w:type="spellEnd"/>
      <w:r w:rsidRPr="000F6B0F">
        <w:rPr>
          <w:sz w:val="26"/>
          <w:szCs w:val="26"/>
        </w:rPr>
        <w:t>), dễ dàng cho việc chia sẽ cho các thành viên trong gia đình.</w:t>
      </w:r>
    </w:p>
    <w:p w14:paraId="71DF6299" w14:textId="5812E879" w:rsidR="002A140E" w:rsidRPr="000F6B0F" w:rsidRDefault="002A140E" w:rsidP="002A140E">
      <w:pPr>
        <w:spacing w:line="360" w:lineRule="auto"/>
        <w:ind w:firstLine="720"/>
        <w:jc w:val="both"/>
        <w:rPr>
          <w:sz w:val="26"/>
          <w:szCs w:val="26"/>
        </w:rPr>
      </w:pPr>
      <w:r w:rsidRPr="000F6B0F">
        <w:rPr>
          <w:sz w:val="26"/>
          <w:szCs w:val="26"/>
        </w:rPr>
        <w:t xml:space="preserve">Việc áp dụng mẫu thiết kế </w:t>
      </w:r>
      <w:proofErr w:type="spellStart"/>
      <w:r w:rsidRPr="000F6B0F">
        <w:rPr>
          <w:sz w:val="26"/>
          <w:szCs w:val="26"/>
        </w:rPr>
        <w:t>Template</w:t>
      </w:r>
      <w:proofErr w:type="spellEnd"/>
      <w:r w:rsidRPr="000F6B0F">
        <w:rPr>
          <w:sz w:val="26"/>
          <w:szCs w:val="26"/>
        </w:rPr>
        <w:t xml:space="preserve"> cho chức năng trên là hoàn toàn phù hợp, bởi nó cung cấp một khung sườn chung cho việc xuất ra danh sách các nguyên liệu thành phần, nhưng các lớp con có thể tùy chỉnh các bước cụ thể như </w:t>
      </w:r>
      <w:proofErr w:type="spellStart"/>
      <w:r w:rsidRPr="000F6B0F">
        <w:rPr>
          <w:sz w:val="26"/>
          <w:szCs w:val="26"/>
        </w:rPr>
        <w:t>file</w:t>
      </w:r>
      <w:proofErr w:type="spellEnd"/>
      <w:r w:rsidRPr="000F6B0F">
        <w:rPr>
          <w:sz w:val="26"/>
          <w:szCs w:val="26"/>
        </w:rPr>
        <w:t xml:space="preserve"> ảnh và </w:t>
      </w:r>
      <w:proofErr w:type="spellStart"/>
      <w:r w:rsidRPr="000F6B0F">
        <w:rPr>
          <w:sz w:val="26"/>
          <w:szCs w:val="26"/>
        </w:rPr>
        <w:t>pdf</w:t>
      </w:r>
      <w:proofErr w:type="spellEnd"/>
      <w:r w:rsidRPr="000F6B0F">
        <w:rPr>
          <w:sz w:val="26"/>
          <w:szCs w:val="26"/>
        </w:rPr>
        <w:t xml:space="preserve">. Bên cạnh đó, </w:t>
      </w:r>
      <w:proofErr w:type="spellStart"/>
      <w:r w:rsidRPr="000F6B0F">
        <w:rPr>
          <w:sz w:val="26"/>
          <w:szCs w:val="26"/>
        </w:rPr>
        <w:t>Template</w:t>
      </w:r>
      <w:proofErr w:type="spellEnd"/>
      <w:r w:rsidRPr="000F6B0F">
        <w:rPr>
          <w:sz w:val="26"/>
          <w:szCs w:val="26"/>
        </w:rPr>
        <w:t xml:space="preserve"> thúc đẩy việc tái sử dụng mã bằng cách xác định các bước chung trong quy trình xuất danh sách nguyên liệu và triển khai chúng trong lớp cha</w:t>
      </w:r>
      <w:r w:rsidR="00272808" w:rsidRPr="000F6B0F">
        <w:rPr>
          <w:sz w:val="26"/>
          <w:szCs w:val="26"/>
        </w:rPr>
        <w:t xml:space="preserve"> </w:t>
      </w:r>
      <w:r w:rsidR="00272808" w:rsidRPr="000F6B0F">
        <w:rPr>
          <w:sz w:val="26"/>
          <w:szCs w:val="26"/>
        </w:rPr>
        <w:fldChar w:fldCharType="begin"/>
      </w:r>
      <w:r w:rsidR="00272808" w:rsidRPr="000F6B0F">
        <w:rPr>
          <w:sz w:val="26"/>
          <w:szCs w:val="26"/>
        </w:rPr>
        <w:instrText xml:space="preserve"> ADDIN ZOTERO_ITEM CSL_CITATION {"citationID":"5A9hsh7l","properties":{"formattedCitation":"(Hu 2023)","plainCitation":"(Hu 2023)","noteIndex":0},"citationItems":[{"id":129,"uris":["http://zotero.org/users/12781060/items/PTK6CRU9"],"itemData":{"id":129,"type":"chapter","abstract":"This chapter covers a great majority of the original design patterns published in the mid-1990s, with a focus on the design ideas behind the patterns. The creational patterns covered include singleton, factory method, abstract factory, builder, and prototype. The structural patterns explained include adapter, proxy, façade, decorator, composite, bridge, flyweight, and twin. Behavioral patterns described include strategy, servant, command, state, visitor, iterator, chain of responsibility, observer, and mediator. The chapter ends with a discussion about decoupled objects communication based on a model describing communications between “publishers” and “subscribers”. The model can be viewed as an extension of the communication pattern between “observers” and “observables”, or between “clients” and a “mediator”. The chapter also offers some discussion about functional representations of the patterns.","container-title":"An Introduction to Software Design: Concepts, Principles, Methodologies, and Techniques","event-place":"Cham","ISBN":"978-3-031-28311-6","language":"en","note":"DOI: 10.1007/978-3-031-28311-6_8","page":"231-275","publisher":"Springer International Publishing","publisher-place":"Cham","source":"Springer Link","title":"Software Design Patterns","URL":"https://doi.org/10.1007/978-3-031-28311-6_8","author":[{"family":"Hu","given":"Chenglie"}],"editor":[{"family":"Hu","given":"Chenglie"}],"accessed":{"date-parts":[["2024",4,20]]},"issued":{"date-parts":[["2023"]]}}}],"schema":"https://github.com/citation-style-language/schema/raw/master/csl-citation.json"} </w:instrText>
      </w:r>
      <w:r w:rsidR="00272808" w:rsidRPr="000F6B0F">
        <w:rPr>
          <w:sz w:val="26"/>
          <w:szCs w:val="26"/>
        </w:rPr>
        <w:fldChar w:fldCharType="separate"/>
      </w:r>
      <w:r w:rsidR="00272808" w:rsidRPr="000F6B0F">
        <w:rPr>
          <w:sz w:val="26"/>
        </w:rPr>
        <w:t>(Hu 2023)</w:t>
      </w:r>
      <w:r w:rsidR="00272808" w:rsidRPr="000F6B0F">
        <w:rPr>
          <w:sz w:val="26"/>
          <w:szCs w:val="26"/>
        </w:rPr>
        <w:fldChar w:fldCharType="end"/>
      </w:r>
      <w:r w:rsidRPr="000F6B0F">
        <w:rPr>
          <w:sz w:val="26"/>
          <w:szCs w:val="26"/>
        </w:rPr>
        <w:t>.</w:t>
      </w:r>
    </w:p>
    <w:p w14:paraId="21D67282" w14:textId="77777777" w:rsidR="002A140E" w:rsidRPr="000F6B0F" w:rsidRDefault="002A140E" w:rsidP="002A140E">
      <w:pPr>
        <w:spacing w:line="360" w:lineRule="auto"/>
        <w:ind w:firstLine="720"/>
        <w:jc w:val="both"/>
        <w:rPr>
          <w:sz w:val="26"/>
          <w:szCs w:val="26"/>
        </w:rPr>
      </w:pPr>
      <w:r w:rsidRPr="000F6B0F">
        <w:rPr>
          <w:sz w:val="26"/>
          <w:szCs w:val="26"/>
        </w:rPr>
        <w:t xml:space="preserve">Ngoài ra, </w:t>
      </w:r>
      <w:proofErr w:type="spellStart"/>
      <w:r w:rsidRPr="000F6B0F">
        <w:rPr>
          <w:sz w:val="26"/>
          <w:szCs w:val="26"/>
        </w:rPr>
        <w:t>Template</w:t>
      </w:r>
      <w:proofErr w:type="spellEnd"/>
      <w:r w:rsidRPr="000F6B0F">
        <w:rPr>
          <w:sz w:val="26"/>
          <w:szCs w:val="26"/>
        </w:rPr>
        <w:t xml:space="preserve"> cho phép thêm các bước mới vào quy trình xuất danh sách nguyên liệu mà không ảnh hưởng đến các lớp con hiện có (tổng số lượng nguyên liệu cần thiết hoặc tính khả dụng của nguyên liệu tại địa phương), và dễ dàng bổ sung tính năng mới mà không cần thay đổi cấu trúc cơ bản của nó. Việc bảo trì mã ứng dụng sẽ trở nên dễ dàng bằng cách tập trung vào các bước chung ở lớp cha.</w:t>
      </w:r>
    </w:p>
    <w:p w14:paraId="3AF3A07F" w14:textId="77777777" w:rsidR="002A140E" w:rsidRPr="000F6B0F" w:rsidRDefault="002A140E" w:rsidP="004C4735">
      <w:pPr>
        <w:pStyle w:val="Heading3"/>
      </w:pPr>
      <w:bookmarkStart w:id="33" w:name="_Toc165404391"/>
      <w:r w:rsidRPr="000F6B0F">
        <w:lastRenderedPageBreak/>
        <w:t>2.3.2 Sơ đồ lớp</w:t>
      </w:r>
      <w:bookmarkEnd w:id="33"/>
    </w:p>
    <w:p w14:paraId="729EB4E7" w14:textId="77777777" w:rsidR="0086777D" w:rsidRPr="000F6B0F" w:rsidRDefault="002A140E" w:rsidP="0086777D">
      <w:pPr>
        <w:pStyle w:val="Nidungvnbn"/>
        <w:keepNext/>
        <w:jc w:val="center"/>
        <w:rPr>
          <w:lang w:val="vi-VN"/>
        </w:rPr>
      </w:pPr>
      <w:r w:rsidRPr="000F6B0F">
        <w:rPr>
          <w:noProof/>
          <w:lang w:val="vi-VN"/>
        </w:rPr>
        <w:drawing>
          <wp:inline distT="0" distB="0" distL="114300" distR="114300" wp14:anchorId="427722B3" wp14:editId="6F7B1147">
            <wp:extent cx="5186680" cy="2475865"/>
            <wp:effectExtent l="0" t="0" r="0" b="0"/>
            <wp:docPr id="11" name="Picture 11" descr="A screenshot of a computer flow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flow chart&#10;&#10;Description automatically generated"/>
                    <pic:cNvPicPr>
                      <a:picLocks noChangeAspect="1"/>
                    </pic:cNvPicPr>
                  </pic:nvPicPr>
                  <pic:blipFill>
                    <a:blip r:embed="rId26"/>
                    <a:srcRect t="3130" r="1567"/>
                    <a:stretch>
                      <a:fillRect/>
                    </a:stretch>
                  </pic:blipFill>
                  <pic:spPr>
                    <a:xfrm>
                      <a:off x="0" y="0"/>
                      <a:ext cx="5186680" cy="2475865"/>
                    </a:xfrm>
                    <a:prstGeom prst="rect">
                      <a:avLst/>
                    </a:prstGeom>
                    <a:noFill/>
                    <a:ln>
                      <a:noFill/>
                    </a:ln>
                  </pic:spPr>
                </pic:pic>
              </a:graphicData>
            </a:graphic>
          </wp:inline>
        </w:drawing>
      </w:r>
    </w:p>
    <w:p w14:paraId="2F60F59D" w14:textId="7F9095E7" w:rsidR="002A140E" w:rsidRPr="000F6B0F" w:rsidRDefault="0086777D" w:rsidP="0086777D">
      <w:pPr>
        <w:pStyle w:val="Caption"/>
        <w:jc w:val="center"/>
        <w:rPr>
          <w:b/>
          <w:bCs/>
          <w:i/>
          <w:sz w:val="28"/>
          <w:szCs w:val="28"/>
        </w:rPr>
      </w:pPr>
      <w:bookmarkStart w:id="34" w:name="_Toc165403056"/>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5</w:t>
      </w:r>
      <w:r w:rsidR="00611E32" w:rsidRPr="000F6B0F">
        <w:fldChar w:fldCharType="end"/>
      </w:r>
      <w:r w:rsidRPr="000F6B0F">
        <w:t xml:space="preserve"> Sơ đồ lớp áp dụng mẫu thiết kế </w:t>
      </w:r>
      <w:proofErr w:type="spellStart"/>
      <w:r w:rsidRPr="000F6B0F">
        <w:t>Template</w:t>
      </w:r>
      <w:bookmarkEnd w:id="34"/>
      <w:proofErr w:type="spellEnd"/>
    </w:p>
    <w:p w14:paraId="6F986C33" w14:textId="77777777" w:rsidR="002A140E" w:rsidRPr="000F6B0F" w:rsidRDefault="002A140E" w:rsidP="002A140E">
      <w:pPr>
        <w:spacing w:line="360" w:lineRule="auto"/>
        <w:jc w:val="both"/>
        <w:rPr>
          <w:sz w:val="26"/>
          <w:szCs w:val="26"/>
        </w:rPr>
      </w:pPr>
      <w:r w:rsidRPr="000F6B0F">
        <w:rPr>
          <w:sz w:val="26"/>
          <w:szCs w:val="26"/>
        </w:rPr>
        <w:tab/>
        <w:t xml:space="preserve">Mẫu thiết kế </w:t>
      </w:r>
      <w:proofErr w:type="spellStart"/>
      <w:r w:rsidRPr="000F6B0F">
        <w:rPr>
          <w:sz w:val="26"/>
          <w:szCs w:val="26"/>
        </w:rPr>
        <w:t>Template</w:t>
      </w:r>
      <w:proofErr w:type="spellEnd"/>
      <w:r w:rsidRPr="000F6B0F">
        <w:rPr>
          <w:sz w:val="26"/>
          <w:szCs w:val="26"/>
        </w:rPr>
        <w:t xml:space="preserve"> được áp dụng để tạo khung sườn của việc xuất nguyên liệu thành phần của từng món ăn ở dạng hình ảnh hoặc </w:t>
      </w:r>
      <w:proofErr w:type="spellStart"/>
      <w:r w:rsidRPr="000F6B0F">
        <w:rPr>
          <w:sz w:val="26"/>
          <w:szCs w:val="26"/>
        </w:rPr>
        <w:t>pdf</w:t>
      </w:r>
      <w:proofErr w:type="spellEnd"/>
      <w:r w:rsidRPr="000F6B0F">
        <w:rPr>
          <w:sz w:val="26"/>
          <w:szCs w:val="26"/>
        </w:rPr>
        <w:t>. Ở lớp cha (</w:t>
      </w:r>
      <w:proofErr w:type="spellStart"/>
      <w:r w:rsidRPr="000F6B0F">
        <w:rPr>
          <w:sz w:val="26"/>
          <w:szCs w:val="26"/>
        </w:rPr>
        <w:t>FileExporter</w:t>
      </w:r>
      <w:proofErr w:type="spellEnd"/>
      <w:r w:rsidRPr="000F6B0F">
        <w:rPr>
          <w:sz w:val="26"/>
          <w:szCs w:val="26"/>
        </w:rPr>
        <w:t xml:space="preserve">) chứa những bước chung của quy trình xuất </w:t>
      </w:r>
      <w:proofErr w:type="spellStart"/>
      <w:r w:rsidRPr="000F6B0F">
        <w:rPr>
          <w:sz w:val="26"/>
          <w:szCs w:val="26"/>
        </w:rPr>
        <w:t>file</w:t>
      </w:r>
      <w:proofErr w:type="spellEnd"/>
      <w:r w:rsidRPr="000F6B0F">
        <w:rPr>
          <w:sz w:val="26"/>
          <w:szCs w:val="26"/>
        </w:rPr>
        <w:t xml:space="preserve"> như yêu cầu cấp quyền ghi </w:t>
      </w:r>
      <w:proofErr w:type="spellStart"/>
      <w:r w:rsidRPr="000F6B0F">
        <w:rPr>
          <w:sz w:val="26"/>
          <w:szCs w:val="26"/>
        </w:rPr>
        <w:t>file</w:t>
      </w:r>
      <w:proofErr w:type="spellEnd"/>
      <w:r w:rsidRPr="000F6B0F">
        <w:rPr>
          <w:sz w:val="26"/>
          <w:szCs w:val="26"/>
        </w:rPr>
        <w:t xml:space="preserve"> ở bộ nhớ ngoài, xử lý việc lưu trữ tệp </w:t>
      </w:r>
      <w:proofErr w:type="spellStart"/>
      <w:r w:rsidRPr="000F6B0F">
        <w:rPr>
          <w:sz w:val="26"/>
          <w:szCs w:val="26"/>
        </w:rPr>
        <w:t>file</w:t>
      </w:r>
      <w:proofErr w:type="spellEnd"/>
      <w:r w:rsidRPr="000F6B0F">
        <w:rPr>
          <w:sz w:val="26"/>
          <w:szCs w:val="26"/>
        </w:rPr>
        <w:t xml:space="preserve">. Những bước riêng như xác định vị trí lưu trên bộ nhớ, dạng </w:t>
      </w:r>
      <w:proofErr w:type="spellStart"/>
      <w:r w:rsidRPr="000F6B0F">
        <w:rPr>
          <w:sz w:val="26"/>
          <w:szCs w:val="26"/>
        </w:rPr>
        <w:t>file</w:t>
      </w:r>
      <w:proofErr w:type="spellEnd"/>
      <w:r w:rsidRPr="000F6B0F">
        <w:rPr>
          <w:sz w:val="26"/>
          <w:szCs w:val="26"/>
        </w:rPr>
        <w:t xml:space="preserve"> được xuất được thể hiện qua các lớp con (</w:t>
      </w:r>
      <w:proofErr w:type="spellStart"/>
      <w:r w:rsidRPr="000F6B0F">
        <w:rPr>
          <w:sz w:val="26"/>
          <w:szCs w:val="26"/>
        </w:rPr>
        <w:t>ImageExporter</w:t>
      </w:r>
      <w:proofErr w:type="spellEnd"/>
      <w:r w:rsidRPr="000F6B0F">
        <w:rPr>
          <w:sz w:val="26"/>
          <w:szCs w:val="26"/>
        </w:rPr>
        <w:t xml:space="preserve">, </w:t>
      </w:r>
      <w:proofErr w:type="spellStart"/>
      <w:r w:rsidRPr="000F6B0F">
        <w:rPr>
          <w:sz w:val="26"/>
          <w:szCs w:val="26"/>
        </w:rPr>
        <w:t>PdfExporter</w:t>
      </w:r>
      <w:proofErr w:type="spellEnd"/>
      <w:r w:rsidRPr="000F6B0F">
        <w:rPr>
          <w:sz w:val="26"/>
          <w:szCs w:val="26"/>
        </w:rPr>
        <w:t>).</w:t>
      </w:r>
    </w:p>
    <w:p w14:paraId="457BE407" w14:textId="77777777" w:rsidR="002A140E" w:rsidRPr="000F6B0F" w:rsidRDefault="002A140E" w:rsidP="004C4735">
      <w:pPr>
        <w:pStyle w:val="Heading3"/>
      </w:pPr>
      <w:bookmarkStart w:id="35" w:name="_Toc165404392"/>
      <w:r w:rsidRPr="000F6B0F">
        <w:lastRenderedPageBreak/>
        <w:t>2.3.3 Mã nguồn áp dụng mẫu thiết kế</w:t>
      </w:r>
      <w:bookmarkEnd w:id="35"/>
    </w:p>
    <w:p w14:paraId="02B96AF6" w14:textId="2A785823" w:rsidR="0086777D" w:rsidRPr="000F6B0F" w:rsidRDefault="006F709E" w:rsidP="0086777D">
      <w:pPr>
        <w:pStyle w:val="Nidungvnbn"/>
        <w:keepNext/>
        <w:jc w:val="center"/>
        <w:rPr>
          <w:lang w:val="vi-VN"/>
        </w:rPr>
      </w:pPr>
      <w:r w:rsidRPr="000F6B0F">
        <w:rPr>
          <w:noProof/>
          <w:lang w:val="vi-VN"/>
        </w:rPr>
        <w:drawing>
          <wp:inline distT="0" distB="0" distL="0" distR="0" wp14:anchorId="65DA0610" wp14:editId="384FA7D2">
            <wp:extent cx="4772794" cy="3648075"/>
            <wp:effectExtent l="0" t="0" r="8890" b="0"/>
            <wp:docPr id="1163330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3042" name="Picture 1" descr="A screenshot of a computer program&#10;&#10;Description automatically generated"/>
                    <pic:cNvPicPr/>
                  </pic:nvPicPr>
                  <pic:blipFill>
                    <a:blip r:embed="rId27"/>
                    <a:stretch>
                      <a:fillRect/>
                    </a:stretch>
                  </pic:blipFill>
                  <pic:spPr>
                    <a:xfrm>
                      <a:off x="0" y="0"/>
                      <a:ext cx="4784591" cy="3657092"/>
                    </a:xfrm>
                    <a:prstGeom prst="rect">
                      <a:avLst/>
                    </a:prstGeom>
                  </pic:spPr>
                </pic:pic>
              </a:graphicData>
            </a:graphic>
          </wp:inline>
        </w:drawing>
      </w:r>
    </w:p>
    <w:p w14:paraId="3DFBF806" w14:textId="277C0C06" w:rsidR="00233D93" w:rsidRPr="000F6B0F" w:rsidRDefault="0086777D" w:rsidP="00233D93">
      <w:pPr>
        <w:pStyle w:val="Caption"/>
        <w:jc w:val="center"/>
      </w:pPr>
      <w:bookmarkStart w:id="36" w:name="_Toc165403057"/>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6</w:t>
      </w:r>
      <w:r w:rsidR="00611E32" w:rsidRPr="000F6B0F">
        <w:fldChar w:fldCharType="end"/>
      </w:r>
      <w:r w:rsidRPr="000F6B0F">
        <w:t xml:space="preserve"> Giao diện (</w:t>
      </w:r>
      <w:proofErr w:type="spellStart"/>
      <w:r w:rsidRPr="000F6B0F">
        <w:t>abstract</w:t>
      </w:r>
      <w:proofErr w:type="spellEnd"/>
      <w:r w:rsidRPr="000F6B0F">
        <w:t xml:space="preserve">) </w:t>
      </w:r>
      <w:proofErr w:type="spellStart"/>
      <w:r w:rsidRPr="000F6B0F">
        <w:t>FileExporter</w:t>
      </w:r>
      <w:bookmarkEnd w:id="36"/>
      <w:proofErr w:type="spellEnd"/>
    </w:p>
    <w:p w14:paraId="6250051E" w14:textId="33CBD2A4" w:rsidR="0086777D" w:rsidRPr="000F6B0F" w:rsidRDefault="006F709E" w:rsidP="0086777D">
      <w:pPr>
        <w:pStyle w:val="Nidungvnbn"/>
        <w:keepNext/>
        <w:jc w:val="center"/>
        <w:rPr>
          <w:lang w:val="vi-VN"/>
        </w:rPr>
      </w:pPr>
      <w:r w:rsidRPr="000F6B0F">
        <w:rPr>
          <w:noProof/>
          <w:lang w:val="vi-VN"/>
        </w:rPr>
        <w:drawing>
          <wp:inline distT="0" distB="0" distL="0" distR="0" wp14:anchorId="2D5CA8E3" wp14:editId="10337211">
            <wp:extent cx="4904105" cy="3172888"/>
            <wp:effectExtent l="0" t="0" r="0" b="8890"/>
            <wp:docPr id="19885942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9422" name="Picture 1" descr="A computer screen shot of a program&#10;&#10;Description automatically generated"/>
                    <pic:cNvPicPr/>
                  </pic:nvPicPr>
                  <pic:blipFill>
                    <a:blip r:embed="rId28"/>
                    <a:stretch>
                      <a:fillRect/>
                    </a:stretch>
                  </pic:blipFill>
                  <pic:spPr>
                    <a:xfrm>
                      <a:off x="0" y="0"/>
                      <a:ext cx="4909263" cy="3176225"/>
                    </a:xfrm>
                    <a:prstGeom prst="rect">
                      <a:avLst/>
                    </a:prstGeom>
                  </pic:spPr>
                </pic:pic>
              </a:graphicData>
            </a:graphic>
          </wp:inline>
        </w:drawing>
      </w:r>
    </w:p>
    <w:p w14:paraId="76AFEA10" w14:textId="776FBBD4" w:rsidR="002A140E" w:rsidRPr="000F6B0F" w:rsidRDefault="0086777D" w:rsidP="0086777D">
      <w:pPr>
        <w:pStyle w:val="Caption"/>
        <w:jc w:val="center"/>
      </w:pPr>
      <w:bookmarkStart w:id="37" w:name="_Toc165403058"/>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7</w:t>
      </w:r>
      <w:r w:rsidR="00611E32" w:rsidRPr="000F6B0F">
        <w:fldChar w:fldCharType="end"/>
      </w:r>
      <w:r w:rsidRPr="000F6B0F">
        <w:t xml:space="preserve"> Giao diện </w:t>
      </w:r>
      <w:proofErr w:type="spellStart"/>
      <w:r w:rsidRPr="000F6B0F">
        <w:t>ImageExporter</w:t>
      </w:r>
      <w:bookmarkEnd w:id="37"/>
      <w:proofErr w:type="spellEnd"/>
    </w:p>
    <w:p w14:paraId="6CD852DA" w14:textId="6151C94F" w:rsidR="0086777D" w:rsidRPr="000F6B0F" w:rsidRDefault="002501CE" w:rsidP="0086777D">
      <w:pPr>
        <w:pStyle w:val="Nidungvnbn"/>
        <w:keepNext/>
        <w:jc w:val="center"/>
        <w:rPr>
          <w:lang w:val="vi-VN"/>
        </w:rPr>
      </w:pPr>
      <w:r w:rsidRPr="000F6B0F">
        <w:rPr>
          <w:noProof/>
          <w:lang w:val="vi-VN"/>
        </w:rPr>
        <w:lastRenderedPageBreak/>
        <w:drawing>
          <wp:inline distT="0" distB="0" distL="0" distR="0" wp14:anchorId="19A4C55A" wp14:editId="00E6733C">
            <wp:extent cx="5341067" cy="3162300"/>
            <wp:effectExtent l="0" t="0" r="0" b="0"/>
            <wp:docPr id="208342545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25450" name="Picture 1" descr="A screenshot of a computer code&#10;&#10;Description automatically generated"/>
                    <pic:cNvPicPr/>
                  </pic:nvPicPr>
                  <pic:blipFill>
                    <a:blip r:embed="rId29"/>
                    <a:stretch>
                      <a:fillRect/>
                    </a:stretch>
                  </pic:blipFill>
                  <pic:spPr>
                    <a:xfrm>
                      <a:off x="0" y="0"/>
                      <a:ext cx="5350404" cy="3167828"/>
                    </a:xfrm>
                    <a:prstGeom prst="rect">
                      <a:avLst/>
                    </a:prstGeom>
                  </pic:spPr>
                </pic:pic>
              </a:graphicData>
            </a:graphic>
          </wp:inline>
        </w:drawing>
      </w:r>
    </w:p>
    <w:p w14:paraId="5C62AD60" w14:textId="7BBCFA14" w:rsidR="002A140E" w:rsidRPr="000F6B0F" w:rsidRDefault="0086777D" w:rsidP="0086777D">
      <w:pPr>
        <w:pStyle w:val="Caption"/>
        <w:jc w:val="center"/>
      </w:pPr>
      <w:bookmarkStart w:id="38" w:name="_Toc165403059"/>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8</w:t>
      </w:r>
      <w:r w:rsidR="00611E32" w:rsidRPr="000F6B0F">
        <w:fldChar w:fldCharType="end"/>
      </w:r>
      <w:r w:rsidRPr="000F6B0F">
        <w:t xml:space="preserve"> Giao diện </w:t>
      </w:r>
      <w:proofErr w:type="spellStart"/>
      <w:r w:rsidRPr="000F6B0F">
        <w:t>PdfExporter</w:t>
      </w:r>
      <w:bookmarkEnd w:id="38"/>
      <w:proofErr w:type="spellEnd"/>
    </w:p>
    <w:p w14:paraId="4B607FFF" w14:textId="1F48F5DB" w:rsidR="0086777D" w:rsidRPr="000F6B0F" w:rsidRDefault="00E042EB" w:rsidP="0086777D">
      <w:pPr>
        <w:pStyle w:val="Nidungvnbn"/>
        <w:keepNext/>
        <w:jc w:val="center"/>
        <w:rPr>
          <w:lang w:val="vi-VN"/>
        </w:rPr>
      </w:pPr>
      <w:r w:rsidRPr="000F6B0F">
        <w:rPr>
          <w:noProof/>
          <w:lang w:val="vi-VN"/>
        </w:rPr>
        <w:drawing>
          <wp:inline distT="0" distB="0" distL="0" distR="0" wp14:anchorId="4D0C8A88" wp14:editId="01C23E21">
            <wp:extent cx="5183362" cy="2752725"/>
            <wp:effectExtent l="0" t="0" r="0" b="0"/>
            <wp:docPr id="1080297118" name="Picture 1" descr="A computer code with many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97118" name="Picture 1" descr="A computer code with many colored text&#10;&#10;Description automatically generated with medium confidence"/>
                    <pic:cNvPicPr/>
                  </pic:nvPicPr>
                  <pic:blipFill>
                    <a:blip r:embed="rId30"/>
                    <a:stretch>
                      <a:fillRect/>
                    </a:stretch>
                  </pic:blipFill>
                  <pic:spPr>
                    <a:xfrm>
                      <a:off x="0" y="0"/>
                      <a:ext cx="5192057" cy="2757343"/>
                    </a:xfrm>
                    <a:prstGeom prst="rect">
                      <a:avLst/>
                    </a:prstGeom>
                  </pic:spPr>
                </pic:pic>
              </a:graphicData>
            </a:graphic>
          </wp:inline>
        </w:drawing>
      </w:r>
    </w:p>
    <w:p w14:paraId="1519D246" w14:textId="59207C4C" w:rsidR="002A140E" w:rsidRPr="000F6B0F" w:rsidRDefault="0086777D" w:rsidP="0086777D">
      <w:pPr>
        <w:pStyle w:val="Caption"/>
        <w:jc w:val="center"/>
      </w:pPr>
      <w:bookmarkStart w:id="39" w:name="_Toc165403060"/>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19</w:t>
      </w:r>
      <w:r w:rsidR="00611E32" w:rsidRPr="000F6B0F">
        <w:fldChar w:fldCharType="end"/>
      </w:r>
      <w:r w:rsidRPr="000F6B0F">
        <w:t xml:space="preserve"> Xuất nguyên liệu thành phần dựa vào lựa chọn của người dùng</w:t>
      </w:r>
      <w:bookmarkEnd w:id="39"/>
    </w:p>
    <w:p w14:paraId="3C1731E6" w14:textId="092DCD6E" w:rsidR="00DD6002" w:rsidRPr="000F6B0F" w:rsidRDefault="00DD6002" w:rsidP="00DD6002">
      <w:pPr>
        <w:pStyle w:val="Heading2"/>
      </w:pPr>
      <w:bookmarkStart w:id="40" w:name="_Toc165404393"/>
      <w:r w:rsidRPr="000F6B0F">
        <w:t xml:space="preserve">2.4 </w:t>
      </w:r>
      <w:proofErr w:type="spellStart"/>
      <w:r w:rsidRPr="000F6B0F">
        <w:t>Factory</w:t>
      </w:r>
      <w:bookmarkEnd w:id="40"/>
      <w:proofErr w:type="spellEnd"/>
    </w:p>
    <w:p w14:paraId="76EFC848" w14:textId="21059153" w:rsidR="009C0652" w:rsidRPr="000F6B0F" w:rsidRDefault="009C0652" w:rsidP="009C0652">
      <w:pPr>
        <w:pStyle w:val="Heading3"/>
      </w:pPr>
      <w:bookmarkStart w:id="41" w:name="_Toc165404394"/>
      <w:r w:rsidRPr="000F6B0F">
        <w:t>2.4.1 Giới thiệu và lý do áp dụng</w:t>
      </w:r>
      <w:bookmarkEnd w:id="41"/>
    </w:p>
    <w:p w14:paraId="67E36E16" w14:textId="4780B075" w:rsidR="009C0652" w:rsidRPr="000F6B0F" w:rsidRDefault="009C0652" w:rsidP="009C0652">
      <w:pPr>
        <w:pStyle w:val="Nidungvnbn"/>
        <w:rPr>
          <w:lang w:val="vi-VN"/>
        </w:rPr>
      </w:pPr>
      <w:r w:rsidRPr="000F6B0F">
        <w:rPr>
          <w:lang w:val="vi-VN"/>
        </w:rPr>
        <w:t xml:space="preserve">Mẫu thiết kế </w:t>
      </w:r>
      <w:proofErr w:type="spellStart"/>
      <w:r w:rsidRPr="000F6B0F">
        <w:rPr>
          <w:lang w:val="vi-VN"/>
        </w:rPr>
        <w:t>Factory</w:t>
      </w:r>
      <w:proofErr w:type="spellEnd"/>
      <w:r w:rsidRPr="000F6B0F">
        <w:rPr>
          <w:lang w:val="vi-VN"/>
        </w:rPr>
        <w:t xml:space="preserve"> được sử dụng để tạo ra các công thức món ăn dựa trên quốc gia và khu vực</w:t>
      </w:r>
      <w:r w:rsidR="008C2766" w:rsidRPr="000F6B0F">
        <w:rPr>
          <w:lang w:val="vi-VN"/>
        </w:rPr>
        <w:t>, chẳng hạn như công thức từ Ý, Hàn Quốc, và Nhật Bản,…</w:t>
      </w:r>
    </w:p>
    <w:p w14:paraId="1B032C9E" w14:textId="6751D15A" w:rsidR="009C0652" w:rsidRPr="000F6B0F" w:rsidRDefault="008C2766" w:rsidP="009C0652">
      <w:pPr>
        <w:pStyle w:val="Nidungvnbn"/>
        <w:rPr>
          <w:lang w:val="vi-VN"/>
        </w:rPr>
      </w:pPr>
      <w:proofErr w:type="spellStart"/>
      <w:r w:rsidRPr="000F6B0F">
        <w:rPr>
          <w:lang w:val="vi-VN"/>
        </w:rPr>
        <w:lastRenderedPageBreak/>
        <w:t>Factory</w:t>
      </w:r>
      <w:proofErr w:type="spellEnd"/>
      <w:r w:rsidRPr="000F6B0F">
        <w:rPr>
          <w:lang w:val="vi-VN"/>
        </w:rPr>
        <w:t xml:space="preserve"> được chọn để đóng gói việc tạo các đối tượng công thức dựa trên các quốc gia hoặc</w:t>
      </w:r>
      <w:r w:rsidR="00637E5D" w:rsidRPr="000F6B0F">
        <w:rPr>
          <w:lang w:val="vi-VN"/>
        </w:rPr>
        <w:t xml:space="preserve"> khu vực khác nhau</w:t>
      </w:r>
      <w:r w:rsidR="009C0652" w:rsidRPr="000F6B0F">
        <w:rPr>
          <w:lang w:val="vi-VN"/>
        </w:rPr>
        <w:t>.</w:t>
      </w:r>
      <w:r w:rsidR="00637E5D" w:rsidRPr="000F6B0F">
        <w:rPr>
          <w:lang w:val="vi-VN"/>
        </w:rPr>
        <w:t xml:space="preserve"> Bằng cách sử dụng các phương thức và lớp</w:t>
      </w:r>
      <w:r w:rsidR="009C0652" w:rsidRPr="000F6B0F">
        <w:rPr>
          <w:lang w:val="vi-VN"/>
        </w:rPr>
        <w:t xml:space="preserve"> </w:t>
      </w:r>
      <w:proofErr w:type="spellStart"/>
      <w:r w:rsidR="00637E5D" w:rsidRPr="000F6B0F">
        <w:rPr>
          <w:lang w:val="vi-VN"/>
        </w:rPr>
        <w:t>factory</w:t>
      </w:r>
      <w:proofErr w:type="spellEnd"/>
      <w:r w:rsidR="00637E5D" w:rsidRPr="000F6B0F">
        <w:rPr>
          <w:lang w:val="vi-VN"/>
        </w:rPr>
        <w:t xml:space="preserve">, ứng dụng </w:t>
      </w:r>
      <w:r w:rsidR="00DD0DE1" w:rsidRPr="000F6B0F">
        <w:rPr>
          <w:lang w:val="vi-VN"/>
        </w:rPr>
        <w:t xml:space="preserve">tập trung </w:t>
      </w:r>
      <w:proofErr w:type="spellStart"/>
      <w:r w:rsidR="00DD0DE1" w:rsidRPr="000F6B0F">
        <w:rPr>
          <w:lang w:val="vi-VN"/>
        </w:rPr>
        <w:t>logic</w:t>
      </w:r>
      <w:proofErr w:type="spellEnd"/>
      <w:r w:rsidR="00DD0DE1" w:rsidRPr="000F6B0F">
        <w:rPr>
          <w:lang w:val="vi-VN"/>
        </w:rPr>
        <w:t xml:space="preserve"> tạo đối tượng, giúp việc thêm các loại công thức mới dễ dàng hơn trong tương lai mà không cần sửa đổi mã nguồn</w:t>
      </w:r>
      <w:r w:rsidR="009A03F0" w:rsidRPr="000F6B0F">
        <w:rPr>
          <w:lang w:val="vi-VN"/>
        </w:rPr>
        <w:t xml:space="preserve"> </w:t>
      </w:r>
      <w:r w:rsidR="009A03F0" w:rsidRPr="000F6B0F">
        <w:rPr>
          <w:lang w:val="vi-VN"/>
        </w:rPr>
        <w:fldChar w:fldCharType="begin"/>
      </w:r>
      <w:r w:rsidR="009A03F0" w:rsidRPr="000F6B0F">
        <w:rPr>
          <w:lang w:val="vi-VN"/>
        </w:rPr>
        <w:instrText xml:space="preserve"> ADDIN ZOTERO_ITEM CSL_CITATION {"citationID":"yBBTWEwa","properties":{"formattedCitation":"(Joshi 2016)","plainCitation":"(Joshi 2016)","noteIndex":0},"citationItems":[{"id":130,"uris":["http://zotero.org/users/12781060/items/6F4CR9ZY"],"itemData":{"id":130,"type":"chapter","abstract":"Gang of Four (GoF) patterns are classified into three categories: creational, structural, and behavioral. In this chapter, you will begin by dissecting a few creational patterns. As the name suggests, creational patterns are design patterns that deal with creation of objects, or object instantiation. The C# language uses the new keyword to instantiate an object of a class. Typically, you use the new keyword wherever that object is being utilized. However, this means you must specify a concrete type name at that location. In certain real-world scenarios, as you will learn in this and the next chapter, it becomes necessary to isolate the object instantiation logic and code from the class that utilizes the object. That’s where creational patterns come into the picture.","container-title":"Beginning SOLID Principles and Design Patterns for ASP.NET  Developers","event-place":"Berkeley, CA","ISBN":"978-1-4842-1848-8","language":"en","note":"DOI: 10.1007/978-1-4842-1848-8_3","page":"87-109","publisher":"Apress","publisher-place":"Berkeley, CA","source":"Springer Link","title":"Creational Patterns: Singleton, Factory Method, and Prototype","title-short":"Creational Patterns","URL":"https://doi.org/10.1007/978-1-4842-1848-8_3","author":[{"family":"Joshi","given":"Bipin"}],"editor":[{"family":"Joshi","given":"Bipin"}],"accessed":{"date-parts":[["2024",4,20]]},"issued":{"date-parts":[["2016"]]}}}],"schema":"https://github.com/citation-style-language/schema/raw/master/csl-citation.json"} </w:instrText>
      </w:r>
      <w:r w:rsidR="009A03F0" w:rsidRPr="000F6B0F">
        <w:rPr>
          <w:lang w:val="vi-VN"/>
        </w:rPr>
        <w:fldChar w:fldCharType="separate"/>
      </w:r>
      <w:r w:rsidR="009A03F0" w:rsidRPr="000F6B0F">
        <w:rPr>
          <w:lang w:val="vi-VN"/>
        </w:rPr>
        <w:t>(</w:t>
      </w:r>
      <w:proofErr w:type="spellStart"/>
      <w:r w:rsidR="009A03F0" w:rsidRPr="000F6B0F">
        <w:rPr>
          <w:lang w:val="vi-VN"/>
        </w:rPr>
        <w:t>Joshi</w:t>
      </w:r>
      <w:proofErr w:type="spellEnd"/>
      <w:r w:rsidR="009A03F0" w:rsidRPr="000F6B0F">
        <w:rPr>
          <w:lang w:val="vi-VN"/>
        </w:rPr>
        <w:t xml:space="preserve"> 2016)</w:t>
      </w:r>
      <w:r w:rsidR="009A03F0" w:rsidRPr="000F6B0F">
        <w:rPr>
          <w:lang w:val="vi-VN"/>
        </w:rPr>
        <w:fldChar w:fldCharType="end"/>
      </w:r>
      <w:r w:rsidR="00DD0DE1" w:rsidRPr="000F6B0F">
        <w:rPr>
          <w:lang w:val="vi-VN"/>
        </w:rPr>
        <w:t xml:space="preserve">. Điều này </w:t>
      </w:r>
      <w:r w:rsidR="00984E76" w:rsidRPr="000F6B0F">
        <w:rPr>
          <w:lang w:val="vi-VN"/>
        </w:rPr>
        <w:t>nâng cao khả năng bảo trì, mở rộng và thúc đẩy việc phân tách các</w:t>
      </w:r>
      <w:r w:rsidR="001D0ED5" w:rsidRPr="000F6B0F">
        <w:rPr>
          <w:lang w:val="vi-VN"/>
        </w:rPr>
        <w:t xml:space="preserve"> nhiệm vụ một cách rõ ràng bằng cách ủy quyền trách nhiệm tạo đối tượng công thức cho các lớp </w:t>
      </w:r>
      <w:proofErr w:type="spellStart"/>
      <w:r w:rsidR="001D0ED5" w:rsidRPr="000F6B0F">
        <w:rPr>
          <w:lang w:val="vi-VN"/>
        </w:rPr>
        <w:t>factory</w:t>
      </w:r>
      <w:proofErr w:type="spellEnd"/>
      <w:r w:rsidR="001D0ED5" w:rsidRPr="000F6B0F">
        <w:rPr>
          <w:lang w:val="vi-VN"/>
        </w:rPr>
        <w:t>, giúp ứng dụng tập trung vào việc</w:t>
      </w:r>
      <w:r w:rsidR="00C743E9" w:rsidRPr="000F6B0F">
        <w:rPr>
          <w:lang w:val="vi-VN"/>
        </w:rPr>
        <w:t xml:space="preserve"> sử dụng các đối tượng được tạo chứ không phải quan tâm các chi tiết khởi tạo chúng</w:t>
      </w:r>
      <w:r w:rsidR="009A03F0" w:rsidRPr="000F6B0F">
        <w:rPr>
          <w:lang w:val="vi-VN"/>
        </w:rPr>
        <w:t xml:space="preserve"> </w:t>
      </w:r>
      <w:r w:rsidR="009A03F0" w:rsidRPr="000F6B0F">
        <w:rPr>
          <w:lang w:val="vi-VN"/>
        </w:rPr>
        <w:fldChar w:fldCharType="begin"/>
      </w:r>
      <w:r w:rsidR="009A03F0" w:rsidRPr="000F6B0F">
        <w:rPr>
          <w:lang w:val="vi-VN"/>
        </w:rPr>
        <w:instrText xml:space="preserve"> ADDIN ZOTERO_ITEM CSL_CITATION {"citationID":"mmuMOqDR","properties":{"formattedCitation":"(Hu 2023)","plainCitation":"(Hu 2023)","noteIndex":0},"citationItems":[{"id":129,"uris":["http://zotero.org/users/12781060/items/PTK6CRU9"],"itemData":{"id":129,"type":"chapter","abstract":"This chapter covers a great majority of the original design patterns published in the mid-1990s, with a focus on the design ideas behind the patterns. The creational patterns covered include singleton, factory method, abstract factory, builder, and prototype. The structural patterns explained include adapter, proxy, façade, decorator, composite, bridge, flyweight, and twin. Behavioral patterns described include strategy, servant, command, state, visitor, iterator, chain of responsibility, observer, and mediator. The chapter ends with a discussion about decoupled objects communication based on a model describing communications between “publishers” and “subscribers”. The model can be viewed as an extension of the communication pattern between “observers” and “observables”, or between “clients” and a “mediator”. The chapter also offers some discussion about functional representations of the patterns.","container-title":"An Introduction to Software Design: Concepts, Principles, Methodologies, and Techniques","event-place":"Cham","ISBN":"978-3-031-28311-6","language":"en","note":"DOI: 10.1007/978-3-031-28311-6_8","page":"231-275","publisher":"Springer International Publishing","publisher-place":"Cham","source":"Springer Link","title":"Software Design Patterns","URL":"https://doi.org/10.1007/978-3-031-28311-6_8","author":[{"family":"Hu","given":"Chenglie"}],"editor":[{"family":"Hu","given":"Chenglie"}],"accessed":{"date-parts":[["2024",4,20]]},"issued":{"date-parts":[["2023"]]}}}],"schema":"https://github.com/citation-style-language/schema/raw/master/csl-citation.json"} </w:instrText>
      </w:r>
      <w:r w:rsidR="009A03F0" w:rsidRPr="000F6B0F">
        <w:rPr>
          <w:lang w:val="vi-VN"/>
        </w:rPr>
        <w:fldChar w:fldCharType="separate"/>
      </w:r>
      <w:r w:rsidR="009A03F0" w:rsidRPr="000F6B0F">
        <w:rPr>
          <w:lang w:val="vi-VN"/>
        </w:rPr>
        <w:t>(Hu 2023)</w:t>
      </w:r>
      <w:r w:rsidR="009A03F0" w:rsidRPr="000F6B0F">
        <w:rPr>
          <w:lang w:val="vi-VN"/>
        </w:rPr>
        <w:fldChar w:fldCharType="end"/>
      </w:r>
      <w:r w:rsidR="00C743E9" w:rsidRPr="000F6B0F">
        <w:rPr>
          <w:lang w:val="vi-VN"/>
        </w:rPr>
        <w:t>.</w:t>
      </w:r>
    </w:p>
    <w:p w14:paraId="63D36F14" w14:textId="2F1056FC" w:rsidR="009C0652" w:rsidRPr="000F6B0F" w:rsidRDefault="009C0652" w:rsidP="009C0652">
      <w:pPr>
        <w:pStyle w:val="Nidungvnbn"/>
        <w:rPr>
          <w:lang w:val="vi-VN"/>
        </w:rPr>
      </w:pPr>
      <w:r w:rsidRPr="000F6B0F">
        <w:rPr>
          <w:lang w:val="vi-VN"/>
        </w:rPr>
        <w:t xml:space="preserve">Tổng hợp lại, sau khi áp dụng mẫu thiết kế </w:t>
      </w:r>
      <w:proofErr w:type="spellStart"/>
      <w:r w:rsidR="00F5141E" w:rsidRPr="000F6B0F">
        <w:rPr>
          <w:lang w:val="vi-VN"/>
        </w:rPr>
        <w:t>Factory</w:t>
      </w:r>
      <w:proofErr w:type="spellEnd"/>
      <w:r w:rsidRPr="000F6B0F">
        <w:rPr>
          <w:lang w:val="vi-VN"/>
        </w:rPr>
        <w:t>, dự án đạt được những lợi ích sau:</w:t>
      </w:r>
    </w:p>
    <w:p w14:paraId="41594F9F" w14:textId="71293108" w:rsidR="009C0652" w:rsidRPr="000F6B0F" w:rsidRDefault="009C0652" w:rsidP="009C0652">
      <w:pPr>
        <w:pStyle w:val="Nidungvnbn"/>
        <w:numPr>
          <w:ilvl w:val="0"/>
          <w:numId w:val="30"/>
        </w:numPr>
        <w:rPr>
          <w:lang w:val="vi-VN"/>
        </w:rPr>
      </w:pPr>
      <w:r w:rsidRPr="000F6B0F">
        <w:rPr>
          <w:lang w:val="vi-VN"/>
        </w:rPr>
        <w:t xml:space="preserve">Tính </w:t>
      </w:r>
      <w:r w:rsidR="00F5141E" w:rsidRPr="000F6B0F">
        <w:rPr>
          <w:lang w:val="vi-VN"/>
        </w:rPr>
        <w:t xml:space="preserve">đóng gói các </w:t>
      </w:r>
      <w:proofErr w:type="spellStart"/>
      <w:r w:rsidR="00F5141E" w:rsidRPr="000F6B0F">
        <w:rPr>
          <w:lang w:val="vi-VN"/>
        </w:rPr>
        <w:t>logic</w:t>
      </w:r>
      <w:proofErr w:type="spellEnd"/>
      <w:r w:rsidR="00F5141E" w:rsidRPr="000F6B0F">
        <w:rPr>
          <w:lang w:val="vi-VN"/>
        </w:rPr>
        <w:t xml:space="preserve"> khởi tạo</w:t>
      </w:r>
      <w:r w:rsidRPr="000F6B0F">
        <w:rPr>
          <w:lang w:val="vi-VN"/>
        </w:rPr>
        <w:t xml:space="preserve">: </w:t>
      </w:r>
      <w:proofErr w:type="spellStart"/>
      <w:r w:rsidR="00F5141E" w:rsidRPr="000F6B0F">
        <w:rPr>
          <w:lang w:val="vi-VN"/>
        </w:rPr>
        <w:t>Factory</w:t>
      </w:r>
      <w:proofErr w:type="spellEnd"/>
      <w:r w:rsidR="00F5141E" w:rsidRPr="000F6B0F">
        <w:rPr>
          <w:lang w:val="vi-VN"/>
        </w:rPr>
        <w:t xml:space="preserve"> đóng gói việc tạo các đối tượng phức tạp (công thức món ăn) trong các lớp </w:t>
      </w:r>
      <w:proofErr w:type="spellStart"/>
      <w:r w:rsidR="00F5141E" w:rsidRPr="000F6B0F">
        <w:rPr>
          <w:lang w:val="vi-VN"/>
        </w:rPr>
        <w:t>factory</w:t>
      </w:r>
      <w:proofErr w:type="spellEnd"/>
      <w:r w:rsidR="00F5141E" w:rsidRPr="000F6B0F">
        <w:rPr>
          <w:lang w:val="vi-VN"/>
        </w:rPr>
        <w:t xml:space="preserve"> riêng biệt. Điề</w:t>
      </w:r>
      <w:r w:rsidR="00D67B18" w:rsidRPr="000F6B0F">
        <w:rPr>
          <w:lang w:val="vi-VN"/>
        </w:rPr>
        <w:t>u này thúc đẩy tính đóng gói và phân tách mối quan tâm, vì phía sử dụng các đối tượng này không cần biết các chi tiết phức tạp về cách các đối tượng được khởi tạo</w:t>
      </w:r>
      <w:r w:rsidRPr="000F6B0F">
        <w:rPr>
          <w:lang w:val="vi-VN"/>
        </w:rPr>
        <w:t>.</w:t>
      </w:r>
    </w:p>
    <w:p w14:paraId="1A505C2F" w14:textId="12FE45A7" w:rsidR="009C0652" w:rsidRPr="000F6B0F" w:rsidRDefault="009C0652" w:rsidP="009C0652">
      <w:pPr>
        <w:pStyle w:val="Nidungvnbn"/>
        <w:numPr>
          <w:ilvl w:val="0"/>
          <w:numId w:val="30"/>
        </w:numPr>
        <w:rPr>
          <w:lang w:val="vi-VN"/>
        </w:rPr>
      </w:pPr>
      <w:r w:rsidRPr="000F6B0F">
        <w:rPr>
          <w:lang w:val="vi-VN"/>
        </w:rPr>
        <w:t xml:space="preserve">Tính mở rộng: </w:t>
      </w:r>
      <w:r w:rsidR="00000DFB" w:rsidRPr="000F6B0F">
        <w:rPr>
          <w:lang w:val="vi-VN"/>
        </w:rPr>
        <w:t>Các loại công thức mới dựa trên quốc gia và khu vực được thêm vào một cách dễ dàng hơn</w:t>
      </w:r>
      <w:r w:rsidRPr="000F6B0F">
        <w:rPr>
          <w:lang w:val="vi-VN"/>
        </w:rPr>
        <w:t>.</w:t>
      </w:r>
      <w:r w:rsidR="00000DFB" w:rsidRPr="000F6B0F">
        <w:rPr>
          <w:lang w:val="vi-VN"/>
        </w:rPr>
        <w:t xml:space="preserve"> Lúc này, phía sử dụng vẫn tách biệt khỏi quá trình khởi tạo và tập trung vào việc sử dụng các đối tượng này.</w:t>
      </w:r>
    </w:p>
    <w:p w14:paraId="17ED2D40" w14:textId="17BCB015" w:rsidR="009C0652" w:rsidRPr="000F6B0F" w:rsidRDefault="00392D85" w:rsidP="009C0652">
      <w:pPr>
        <w:pStyle w:val="Nidungvnbn"/>
        <w:numPr>
          <w:ilvl w:val="0"/>
          <w:numId w:val="30"/>
        </w:numPr>
        <w:rPr>
          <w:lang w:val="vi-VN"/>
        </w:rPr>
      </w:pPr>
      <w:r w:rsidRPr="000F6B0F">
        <w:rPr>
          <w:lang w:val="vi-VN"/>
        </w:rPr>
        <w:t>Cấu hình tập trung</w:t>
      </w:r>
      <w:r w:rsidR="009C0652" w:rsidRPr="000F6B0F">
        <w:rPr>
          <w:lang w:val="vi-VN"/>
        </w:rPr>
        <w:t xml:space="preserve">: </w:t>
      </w:r>
      <w:proofErr w:type="spellStart"/>
      <w:r w:rsidRPr="000F6B0F">
        <w:rPr>
          <w:lang w:val="vi-VN"/>
        </w:rPr>
        <w:t>Factory</w:t>
      </w:r>
      <w:proofErr w:type="spellEnd"/>
      <w:r w:rsidRPr="000F6B0F">
        <w:rPr>
          <w:lang w:val="vi-VN"/>
        </w:rPr>
        <w:t xml:space="preserve"> tập trung </w:t>
      </w:r>
      <w:proofErr w:type="spellStart"/>
      <w:r w:rsidRPr="000F6B0F">
        <w:rPr>
          <w:lang w:val="vi-VN"/>
        </w:rPr>
        <w:t>logic</w:t>
      </w:r>
      <w:proofErr w:type="spellEnd"/>
      <w:r w:rsidRPr="000F6B0F">
        <w:rPr>
          <w:lang w:val="vi-VN"/>
        </w:rPr>
        <w:t xml:space="preserve"> cấu trình và khởi tạo, giúp việc quản lý và bảo trì dễ dàng hơn</w:t>
      </w:r>
      <w:r w:rsidR="009C0652" w:rsidRPr="000F6B0F">
        <w:rPr>
          <w:lang w:val="vi-VN"/>
        </w:rPr>
        <w:t>.</w:t>
      </w:r>
      <w:r w:rsidRPr="000F6B0F">
        <w:rPr>
          <w:lang w:val="vi-VN"/>
        </w:rPr>
        <w:t xml:space="preserve"> Bất kỳ thay đổi nào đối với quá trình tạo có thể được thực hiện trong các lớp </w:t>
      </w:r>
      <w:proofErr w:type="spellStart"/>
      <w:r w:rsidRPr="000F6B0F">
        <w:rPr>
          <w:lang w:val="vi-VN"/>
        </w:rPr>
        <w:t>factory</w:t>
      </w:r>
      <w:proofErr w:type="spellEnd"/>
      <w:r w:rsidRPr="000F6B0F">
        <w:rPr>
          <w:lang w:val="vi-VN"/>
        </w:rPr>
        <w:t xml:space="preserve">, tránh </w:t>
      </w:r>
      <w:r w:rsidR="003543DD" w:rsidRPr="000F6B0F">
        <w:rPr>
          <w:lang w:val="vi-VN"/>
        </w:rPr>
        <w:t>phát sinh những sửa đổi trong mã nguồn của những nơi sử dụng các đối tượng này (các công thức món ăn).</w:t>
      </w:r>
    </w:p>
    <w:p w14:paraId="00EDB03E" w14:textId="777F085E" w:rsidR="009C0652" w:rsidRPr="000F6B0F" w:rsidRDefault="009C0652" w:rsidP="009C0652">
      <w:pPr>
        <w:pStyle w:val="Heading3"/>
      </w:pPr>
      <w:bookmarkStart w:id="42" w:name="_Toc165404395"/>
      <w:r w:rsidRPr="000F6B0F">
        <w:lastRenderedPageBreak/>
        <w:t>2.</w:t>
      </w:r>
      <w:r w:rsidR="003543DD" w:rsidRPr="000F6B0F">
        <w:t>4</w:t>
      </w:r>
      <w:r w:rsidRPr="000F6B0F">
        <w:t>.2 Sơ đồ lớp</w:t>
      </w:r>
      <w:bookmarkEnd w:id="42"/>
    </w:p>
    <w:p w14:paraId="032C53A0" w14:textId="77777777" w:rsidR="001801F0" w:rsidRPr="000F6B0F" w:rsidRDefault="00BF642E" w:rsidP="001801F0">
      <w:pPr>
        <w:pStyle w:val="Nidungvnbn"/>
        <w:keepNext/>
        <w:jc w:val="center"/>
        <w:rPr>
          <w:lang w:val="vi-VN"/>
        </w:rPr>
      </w:pPr>
      <w:r w:rsidRPr="000F6B0F">
        <w:rPr>
          <w:noProof/>
          <w:lang w:val="vi-VN"/>
          <w14:ligatures w14:val="standardContextual"/>
        </w:rPr>
        <w:drawing>
          <wp:inline distT="0" distB="0" distL="0" distR="0" wp14:anchorId="08C8A97F" wp14:editId="0C5EBA12">
            <wp:extent cx="4343400" cy="2407920"/>
            <wp:effectExtent l="0" t="0" r="0" b="0"/>
            <wp:docPr id="831157052" name="Picture 2" descr="A diagram of a restaur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157052" name="Picture 2" descr="A diagram of a restauran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51459" cy="2412388"/>
                    </a:xfrm>
                    <a:prstGeom prst="rect">
                      <a:avLst/>
                    </a:prstGeom>
                  </pic:spPr>
                </pic:pic>
              </a:graphicData>
            </a:graphic>
          </wp:inline>
        </w:drawing>
      </w:r>
    </w:p>
    <w:p w14:paraId="3431C95F" w14:textId="75994BDE" w:rsidR="00BF642E" w:rsidRPr="000F6B0F" w:rsidRDefault="001801F0" w:rsidP="001801F0">
      <w:pPr>
        <w:pStyle w:val="Caption"/>
        <w:jc w:val="center"/>
      </w:pPr>
      <w:bookmarkStart w:id="43" w:name="_Toc165403061"/>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0</w:t>
      </w:r>
      <w:r w:rsidR="00611E32" w:rsidRPr="000F6B0F">
        <w:fldChar w:fldCharType="end"/>
      </w:r>
      <w:r w:rsidRPr="000F6B0F">
        <w:t xml:space="preserve"> Sơ đồ lớp áp dụng mẫu thiết kế </w:t>
      </w:r>
      <w:proofErr w:type="spellStart"/>
      <w:r w:rsidRPr="000F6B0F">
        <w:t>Factory</w:t>
      </w:r>
      <w:bookmarkEnd w:id="43"/>
      <w:proofErr w:type="spellEnd"/>
    </w:p>
    <w:p w14:paraId="398EF2A5" w14:textId="3F0D2AA3" w:rsidR="009C0652" w:rsidRPr="000F6B0F" w:rsidRDefault="00DF3F46" w:rsidP="009C0652">
      <w:pPr>
        <w:pStyle w:val="Nidungvnbn"/>
        <w:rPr>
          <w:lang w:val="vi-VN"/>
        </w:rPr>
      </w:pPr>
      <w:r w:rsidRPr="000F6B0F">
        <w:rPr>
          <w:lang w:val="vi-VN"/>
        </w:rPr>
        <w:t xml:space="preserve">Mẫu thiết kế </w:t>
      </w:r>
      <w:proofErr w:type="spellStart"/>
      <w:r w:rsidRPr="000F6B0F">
        <w:rPr>
          <w:lang w:val="vi-VN"/>
        </w:rPr>
        <w:t>factory</w:t>
      </w:r>
      <w:proofErr w:type="spellEnd"/>
      <w:r w:rsidRPr="000F6B0F">
        <w:rPr>
          <w:lang w:val="vi-VN"/>
        </w:rPr>
        <w:t xml:space="preserve"> đơn giản được áp dụng để tạo các đối tượng là công thức món ăn tại các quốc gia là Ý, Hàn</w:t>
      </w:r>
      <w:r w:rsidR="00F66C5F" w:rsidRPr="000F6B0F">
        <w:rPr>
          <w:lang w:val="vi-VN"/>
        </w:rPr>
        <w:t xml:space="preserve"> Quốc</w:t>
      </w:r>
      <w:r w:rsidRPr="000F6B0F">
        <w:rPr>
          <w:lang w:val="vi-VN"/>
        </w:rPr>
        <w:t>, Nhật</w:t>
      </w:r>
      <w:r w:rsidR="00F66C5F" w:rsidRPr="000F6B0F">
        <w:rPr>
          <w:lang w:val="vi-VN"/>
        </w:rPr>
        <w:t xml:space="preserve"> Bản</w:t>
      </w:r>
      <w:r w:rsidRPr="000F6B0F">
        <w:rPr>
          <w:lang w:val="vi-VN"/>
        </w:rPr>
        <w:t xml:space="preserve"> và Trung Quốc</w:t>
      </w:r>
      <w:r w:rsidR="009C0652" w:rsidRPr="000F6B0F">
        <w:rPr>
          <w:lang w:val="vi-VN"/>
        </w:rPr>
        <w:t>.</w:t>
      </w:r>
      <w:r w:rsidR="008C1C2F" w:rsidRPr="000F6B0F">
        <w:rPr>
          <w:lang w:val="vi-VN"/>
        </w:rPr>
        <w:t xml:space="preserve"> Các lớp này được khái quát bởi giao diện (</w:t>
      </w:r>
      <w:proofErr w:type="spellStart"/>
      <w:r w:rsidR="008C1C2F" w:rsidRPr="000F6B0F">
        <w:rPr>
          <w:lang w:val="vi-VN"/>
        </w:rPr>
        <w:t>interface</w:t>
      </w:r>
      <w:proofErr w:type="spellEnd"/>
      <w:r w:rsidR="008C1C2F" w:rsidRPr="000F6B0F">
        <w:rPr>
          <w:lang w:val="vi-VN"/>
        </w:rPr>
        <w:t xml:space="preserve">) </w:t>
      </w:r>
      <w:proofErr w:type="spellStart"/>
      <w:r w:rsidR="008C1C2F" w:rsidRPr="000F6B0F">
        <w:rPr>
          <w:lang w:val="vi-VN"/>
        </w:rPr>
        <w:t>CuisineType</w:t>
      </w:r>
      <w:proofErr w:type="spellEnd"/>
      <w:r w:rsidR="008C1C2F" w:rsidRPr="000F6B0F">
        <w:rPr>
          <w:lang w:val="vi-VN"/>
        </w:rPr>
        <w:t xml:space="preserve">. Lớp </w:t>
      </w:r>
      <w:proofErr w:type="spellStart"/>
      <w:r w:rsidR="008C1C2F" w:rsidRPr="000F6B0F">
        <w:rPr>
          <w:lang w:val="vi-VN"/>
        </w:rPr>
        <w:t>factory</w:t>
      </w:r>
      <w:proofErr w:type="spellEnd"/>
      <w:r w:rsidR="008C1C2F" w:rsidRPr="000F6B0F">
        <w:rPr>
          <w:lang w:val="vi-VN"/>
        </w:rPr>
        <w:t xml:space="preserve"> tên </w:t>
      </w:r>
      <w:proofErr w:type="spellStart"/>
      <w:r w:rsidR="005C25DB" w:rsidRPr="000F6B0F">
        <w:rPr>
          <w:lang w:val="vi-VN"/>
        </w:rPr>
        <w:t>CuisineTypeFactory</w:t>
      </w:r>
      <w:proofErr w:type="spellEnd"/>
      <w:r w:rsidR="005C25DB" w:rsidRPr="000F6B0F">
        <w:rPr>
          <w:lang w:val="vi-VN"/>
        </w:rPr>
        <w:t xml:space="preserve"> chứa phương thức tạo các đối tượng dựa vào </w:t>
      </w:r>
      <w:r w:rsidR="00EA5996" w:rsidRPr="000F6B0F">
        <w:rPr>
          <w:lang w:val="vi-VN"/>
        </w:rPr>
        <w:t xml:space="preserve">tham số truyền vào có kiểu là </w:t>
      </w:r>
      <w:proofErr w:type="spellStart"/>
      <w:r w:rsidR="00EA5996" w:rsidRPr="000F6B0F">
        <w:rPr>
          <w:lang w:val="vi-VN"/>
        </w:rPr>
        <w:t>CountriesRecipe</w:t>
      </w:r>
      <w:proofErr w:type="spellEnd"/>
      <w:r w:rsidR="00EA5996" w:rsidRPr="000F6B0F">
        <w:rPr>
          <w:lang w:val="vi-VN"/>
        </w:rPr>
        <w:t xml:space="preserve"> – là một </w:t>
      </w:r>
      <w:proofErr w:type="spellStart"/>
      <w:r w:rsidR="00EA5996" w:rsidRPr="000F6B0F">
        <w:rPr>
          <w:lang w:val="vi-VN"/>
        </w:rPr>
        <w:t>enum</w:t>
      </w:r>
      <w:proofErr w:type="spellEnd"/>
      <w:r w:rsidR="00EA5996" w:rsidRPr="000F6B0F">
        <w:rPr>
          <w:lang w:val="vi-VN"/>
        </w:rPr>
        <w:t xml:space="preserve"> trong </w:t>
      </w:r>
      <w:proofErr w:type="spellStart"/>
      <w:r w:rsidR="00EA5996" w:rsidRPr="000F6B0F">
        <w:rPr>
          <w:lang w:val="vi-VN"/>
        </w:rPr>
        <w:t>Java</w:t>
      </w:r>
      <w:proofErr w:type="spellEnd"/>
      <w:r w:rsidR="00EA5996" w:rsidRPr="000F6B0F">
        <w:rPr>
          <w:lang w:val="vi-VN"/>
        </w:rPr>
        <w:t xml:space="preserve"> bao gồm JAPANESE</w:t>
      </w:r>
      <w:r w:rsidR="00F66C5F" w:rsidRPr="000F6B0F">
        <w:rPr>
          <w:lang w:val="vi-VN"/>
        </w:rPr>
        <w:t xml:space="preserve"> (món ăn tại Nhật Bản)</w:t>
      </w:r>
      <w:r w:rsidR="00EA5996" w:rsidRPr="000F6B0F">
        <w:rPr>
          <w:lang w:val="vi-VN"/>
        </w:rPr>
        <w:t>, CHINESE</w:t>
      </w:r>
      <w:r w:rsidR="00F66C5F" w:rsidRPr="000F6B0F">
        <w:rPr>
          <w:lang w:val="vi-VN"/>
        </w:rPr>
        <w:t xml:space="preserve"> (món ăn tại Trung Quốc)</w:t>
      </w:r>
      <w:r w:rsidR="00EA5996" w:rsidRPr="000F6B0F">
        <w:rPr>
          <w:lang w:val="vi-VN"/>
        </w:rPr>
        <w:t>, ITALIAN</w:t>
      </w:r>
      <w:r w:rsidR="00F66C5F" w:rsidRPr="000F6B0F">
        <w:rPr>
          <w:lang w:val="vi-VN"/>
        </w:rPr>
        <w:t xml:space="preserve"> (món ăn tại Ý)</w:t>
      </w:r>
      <w:r w:rsidR="00EA5996" w:rsidRPr="000F6B0F">
        <w:rPr>
          <w:lang w:val="vi-VN"/>
        </w:rPr>
        <w:t>, KOREAN</w:t>
      </w:r>
      <w:r w:rsidR="00F66C5F" w:rsidRPr="000F6B0F">
        <w:rPr>
          <w:lang w:val="vi-VN"/>
        </w:rPr>
        <w:t xml:space="preserve"> (món ăn tại Hàn Quốc)</w:t>
      </w:r>
      <w:r w:rsidR="00EA5996" w:rsidRPr="000F6B0F">
        <w:rPr>
          <w:lang w:val="vi-VN"/>
        </w:rPr>
        <w:t xml:space="preserve">. </w:t>
      </w:r>
    </w:p>
    <w:p w14:paraId="53D11B8F" w14:textId="08FAE123" w:rsidR="009C0652" w:rsidRPr="000F6B0F" w:rsidRDefault="009C0652" w:rsidP="009C0652">
      <w:pPr>
        <w:pStyle w:val="Heading3"/>
      </w:pPr>
      <w:bookmarkStart w:id="44" w:name="_Toc165404396"/>
      <w:r w:rsidRPr="000F6B0F">
        <w:t>2.</w:t>
      </w:r>
      <w:r w:rsidR="003543DD" w:rsidRPr="000F6B0F">
        <w:t>4</w:t>
      </w:r>
      <w:r w:rsidRPr="000F6B0F">
        <w:t>.3 Mã nguồn áp dụng mẫu thiết kế</w:t>
      </w:r>
      <w:bookmarkEnd w:id="44"/>
    </w:p>
    <w:p w14:paraId="6C9FEB9C" w14:textId="77777777" w:rsidR="0011715E" w:rsidRPr="000F6B0F" w:rsidRDefault="00FD61DA" w:rsidP="0011715E">
      <w:pPr>
        <w:pStyle w:val="Nidungvnbn"/>
        <w:keepNext/>
        <w:jc w:val="center"/>
        <w:rPr>
          <w:lang w:val="vi-VN"/>
        </w:rPr>
      </w:pPr>
      <w:r w:rsidRPr="000F6B0F">
        <w:rPr>
          <w:noProof/>
          <w:lang w:val="vi-VN"/>
        </w:rPr>
        <w:drawing>
          <wp:inline distT="0" distB="0" distL="0" distR="0" wp14:anchorId="70F71D87" wp14:editId="2E5C4385">
            <wp:extent cx="2286000" cy="714796"/>
            <wp:effectExtent l="0" t="0" r="0" b="9525"/>
            <wp:docPr id="331810298" name="Picture 1" descr="A close-up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10298" name="Picture 1" descr="A close-up of a menu&#10;&#10;Description automatically generated"/>
                    <pic:cNvPicPr/>
                  </pic:nvPicPr>
                  <pic:blipFill>
                    <a:blip r:embed="rId32"/>
                    <a:stretch>
                      <a:fillRect/>
                    </a:stretch>
                  </pic:blipFill>
                  <pic:spPr>
                    <a:xfrm>
                      <a:off x="0" y="0"/>
                      <a:ext cx="2309366" cy="722102"/>
                    </a:xfrm>
                    <a:prstGeom prst="rect">
                      <a:avLst/>
                    </a:prstGeom>
                  </pic:spPr>
                </pic:pic>
              </a:graphicData>
            </a:graphic>
          </wp:inline>
        </w:drawing>
      </w:r>
    </w:p>
    <w:p w14:paraId="02254DBD" w14:textId="41DB44FD" w:rsidR="00FD61DA" w:rsidRPr="000F6B0F" w:rsidRDefault="0011715E" w:rsidP="0011715E">
      <w:pPr>
        <w:pStyle w:val="Caption"/>
        <w:jc w:val="center"/>
      </w:pPr>
      <w:bookmarkStart w:id="45" w:name="_Toc165403062"/>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1</w:t>
      </w:r>
      <w:r w:rsidR="00611E32" w:rsidRPr="000F6B0F">
        <w:fldChar w:fldCharType="end"/>
      </w:r>
      <w:r w:rsidRPr="000F6B0F">
        <w:t xml:space="preserve"> Giao diện (</w:t>
      </w:r>
      <w:proofErr w:type="spellStart"/>
      <w:r w:rsidRPr="000F6B0F">
        <w:t>interface</w:t>
      </w:r>
      <w:proofErr w:type="spellEnd"/>
      <w:r w:rsidRPr="000F6B0F">
        <w:t xml:space="preserve">) </w:t>
      </w:r>
      <w:proofErr w:type="spellStart"/>
      <w:r w:rsidRPr="000F6B0F">
        <w:t>CuisineType</w:t>
      </w:r>
      <w:bookmarkEnd w:id="45"/>
      <w:proofErr w:type="spellEnd"/>
    </w:p>
    <w:p w14:paraId="02D80740" w14:textId="77777777" w:rsidR="00CB7909" w:rsidRPr="000F6B0F" w:rsidRDefault="00FD61DA" w:rsidP="00CB7909">
      <w:pPr>
        <w:pStyle w:val="Nidungvnbn"/>
        <w:keepNext/>
        <w:jc w:val="center"/>
        <w:rPr>
          <w:lang w:val="vi-VN"/>
        </w:rPr>
      </w:pPr>
      <w:r w:rsidRPr="000F6B0F">
        <w:rPr>
          <w:noProof/>
          <w:lang w:val="vi-VN"/>
        </w:rPr>
        <w:lastRenderedPageBreak/>
        <w:drawing>
          <wp:inline distT="0" distB="0" distL="0" distR="0" wp14:anchorId="3E600A1D" wp14:editId="113E380D">
            <wp:extent cx="3723077" cy="1554480"/>
            <wp:effectExtent l="0" t="0" r="0" b="7620"/>
            <wp:docPr id="53633972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339723" name="Picture 1" descr="A screenshot of a computer program&#10;&#10;Description automatically generated"/>
                    <pic:cNvPicPr/>
                  </pic:nvPicPr>
                  <pic:blipFill>
                    <a:blip r:embed="rId33"/>
                    <a:stretch>
                      <a:fillRect/>
                    </a:stretch>
                  </pic:blipFill>
                  <pic:spPr>
                    <a:xfrm>
                      <a:off x="0" y="0"/>
                      <a:ext cx="3730502" cy="1557580"/>
                    </a:xfrm>
                    <a:prstGeom prst="rect">
                      <a:avLst/>
                    </a:prstGeom>
                  </pic:spPr>
                </pic:pic>
              </a:graphicData>
            </a:graphic>
          </wp:inline>
        </w:drawing>
      </w:r>
    </w:p>
    <w:p w14:paraId="7CD83D22" w14:textId="534A4459" w:rsidR="00FD61DA" w:rsidRPr="000F6B0F" w:rsidRDefault="00CB7909" w:rsidP="00CB7909">
      <w:pPr>
        <w:pStyle w:val="Caption"/>
        <w:jc w:val="center"/>
      </w:pPr>
      <w:bookmarkStart w:id="46" w:name="_Toc165403063"/>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2</w:t>
      </w:r>
      <w:r w:rsidR="00611E32" w:rsidRPr="000F6B0F">
        <w:fldChar w:fldCharType="end"/>
      </w:r>
      <w:r w:rsidRPr="000F6B0F">
        <w:t xml:space="preserve"> Lớp </w:t>
      </w:r>
      <w:proofErr w:type="spellStart"/>
      <w:r w:rsidR="00C92BD4" w:rsidRPr="000F6B0F">
        <w:t>JapaneseRecipe</w:t>
      </w:r>
      <w:bookmarkEnd w:id="46"/>
      <w:proofErr w:type="spellEnd"/>
    </w:p>
    <w:p w14:paraId="0F9850E3" w14:textId="77777777" w:rsidR="00C92BD4" w:rsidRPr="000F6B0F" w:rsidRDefault="00FD61DA" w:rsidP="00C92BD4">
      <w:pPr>
        <w:pStyle w:val="Nidungvnbn"/>
        <w:keepNext/>
        <w:jc w:val="center"/>
        <w:rPr>
          <w:lang w:val="vi-VN"/>
        </w:rPr>
      </w:pPr>
      <w:r w:rsidRPr="000F6B0F">
        <w:rPr>
          <w:noProof/>
          <w:lang w:val="vi-VN"/>
        </w:rPr>
        <w:drawing>
          <wp:inline distT="0" distB="0" distL="0" distR="0" wp14:anchorId="194B6E7C" wp14:editId="57FB2EA9">
            <wp:extent cx="3745229" cy="1422404"/>
            <wp:effectExtent l="0" t="0" r="8255" b="6350"/>
            <wp:docPr id="5972523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52361" name="Picture 1" descr="A screen shot of a computer program&#10;&#10;Description automatically generated"/>
                    <pic:cNvPicPr/>
                  </pic:nvPicPr>
                  <pic:blipFill>
                    <a:blip r:embed="rId34"/>
                    <a:stretch>
                      <a:fillRect/>
                    </a:stretch>
                  </pic:blipFill>
                  <pic:spPr>
                    <a:xfrm>
                      <a:off x="0" y="0"/>
                      <a:ext cx="3752990" cy="1425352"/>
                    </a:xfrm>
                    <a:prstGeom prst="rect">
                      <a:avLst/>
                    </a:prstGeom>
                  </pic:spPr>
                </pic:pic>
              </a:graphicData>
            </a:graphic>
          </wp:inline>
        </w:drawing>
      </w:r>
    </w:p>
    <w:p w14:paraId="2873EC4B" w14:textId="050EE334" w:rsidR="00FD61DA" w:rsidRPr="000F6B0F" w:rsidRDefault="00C92BD4" w:rsidP="00C92BD4">
      <w:pPr>
        <w:pStyle w:val="Caption"/>
        <w:jc w:val="center"/>
      </w:pPr>
      <w:bookmarkStart w:id="47" w:name="_Toc165403064"/>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3</w:t>
      </w:r>
      <w:r w:rsidR="00611E32" w:rsidRPr="000F6B0F">
        <w:fldChar w:fldCharType="end"/>
      </w:r>
      <w:r w:rsidRPr="000F6B0F">
        <w:t xml:space="preserve"> Lớp </w:t>
      </w:r>
      <w:proofErr w:type="spellStart"/>
      <w:r w:rsidRPr="000F6B0F">
        <w:t>ChineseRecipe</w:t>
      </w:r>
      <w:bookmarkEnd w:id="47"/>
      <w:proofErr w:type="spellEnd"/>
    </w:p>
    <w:p w14:paraId="67BF8F5F" w14:textId="77777777" w:rsidR="00580EA5" w:rsidRPr="000F6B0F" w:rsidRDefault="00002ECA" w:rsidP="00580EA5">
      <w:pPr>
        <w:pStyle w:val="Nidungvnbn"/>
        <w:keepNext/>
        <w:jc w:val="center"/>
        <w:rPr>
          <w:lang w:val="vi-VN"/>
        </w:rPr>
      </w:pPr>
      <w:r w:rsidRPr="000F6B0F">
        <w:rPr>
          <w:noProof/>
          <w:lang w:val="vi-VN"/>
        </w:rPr>
        <w:drawing>
          <wp:inline distT="0" distB="0" distL="0" distR="0" wp14:anchorId="2E7F7F05" wp14:editId="1265CB65">
            <wp:extent cx="3806136" cy="1417320"/>
            <wp:effectExtent l="0" t="0" r="4445" b="0"/>
            <wp:docPr id="141296256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962562" name="Picture 1" descr="A screen shot of a computer program&#10;&#10;Description automatically generated"/>
                    <pic:cNvPicPr/>
                  </pic:nvPicPr>
                  <pic:blipFill>
                    <a:blip r:embed="rId35"/>
                    <a:stretch>
                      <a:fillRect/>
                    </a:stretch>
                  </pic:blipFill>
                  <pic:spPr>
                    <a:xfrm>
                      <a:off x="0" y="0"/>
                      <a:ext cx="3811508" cy="1419320"/>
                    </a:xfrm>
                    <a:prstGeom prst="rect">
                      <a:avLst/>
                    </a:prstGeom>
                  </pic:spPr>
                </pic:pic>
              </a:graphicData>
            </a:graphic>
          </wp:inline>
        </w:drawing>
      </w:r>
    </w:p>
    <w:p w14:paraId="3181AA74" w14:textId="44ECD07A" w:rsidR="00002ECA" w:rsidRPr="000F6B0F" w:rsidRDefault="00580EA5" w:rsidP="00580EA5">
      <w:pPr>
        <w:pStyle w:val="Caption"/>
        <w:jc w:val="center"/>
      </w:pPr>
      <w:bookmarkStart w:id="48" w:name="_Toc165403065"/>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4</w:t>
      </w:r>
      <w:r w:rsidR="00611E32" w:rsidRPr="000F6B0F">
        <w:fldChar w:fldCharType="end"/>
      </w:r>
      <w:r w:rsidRPr="000F6B0F">
        <w:t xml:space="preserve"> Lớp </w:t>
      </w:r>
      <w:proofErr w:type="spellStart"/>
      <w:r w:rsidRPr="000F6B0F">
        <w:t>ItalianRecipe</w:t>
      </w:r>
      <w:bookmarkEnd w:id="48"/>
      <w:proofErr w:type="spellEnd"/>
    </w:p>
    <w:p w14:paraId="0CC1A031" w14:textId="77777777" w:rsidR="00991F83" w:rsidRPr="000F6B0F" w:rsidRDefault="00002ECA" w:rsidP="00991F83">
      <w:pPr>
        <w:pStyle w:val="Nidungvnbn"/>
        <w:keepNext/>
        <w:jc w:val="center"/>
        <w:rPr>
          <w:lang w:val="vi-VN"/>
        </w:rPr>
      </w:pPr>
      <w:r w:rsidRPr="000F6B0F">
        <w:rPr>
          <w:noProof/>
          <w:lang w:val="vi-VN"/>
        </w:rPr>
        <w:drawing>
          <wp:inline distT="0" distB="0" distL="0" distR="0" wp14:anchorId="0E7F5288" wp14:editId="1742BE7F">
            <wp:extent cx="3644116" cy="1402080"/>
            <wp:effectExtent l="0" t="0" r="0" b="7620"/>
            <wp:docPr id="15445876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587653" name="Picture 1" descr="A screen shot of a computer program&#10;&#10;Description automatically generated"/>
                    <pic:cNvPicPr/>
                  </pic:nvPicPr>
                  <pic:blipFill>
                    <a:blip r:embed="rId36"/>
                    <a:stretch>
                      <a:fillRect/>
                    </a:stretch>
                  </pic:blipFill>
                  <pic:spPr>
                    <a:xfrm>
                      <a:off x="0" y="0"/>
                      <a:ext cx="3650526" cy="1404546"/>
                    </a:xfrm>
                    <a:prstGeom prst="rect">
                      <a:avLst/>
                    </a:prstGeom>
                  </pic:spPr>
                </pic:pic>
              </a:graphicData>
            </a:graphic>
          </wp:inline>
        </w:drawing>
      </w:r>
    </w:p>
    <w:p w14:paraId="5735A823" w14:textId="2B657D51" w:rsidR="00002ECA" w:rsidRPr="000F6B0F" w:rsidRDefault="00991F83" w:rsidP="00991F83">
      <w:pPr>
        <w:pStyle w:val="Caption"/>
        <w:jc w:val="center"/>
      </w:pPr>
      <w:bookmarkStart w:id="49" w:name="_Toc165403066"/>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5</w:t>
      </w:r>
      <w:r w:rsidR="00611E32" w:rsidRPr="000F6B0F">
        <w:fldChar w:fldCharType="end"/>
      </w:r>
      <w:r w:rsidRPr="000F6B0F">
        <w:t xml:space="preserve"> </w:t>
      </w:r>
      <w:proofErr w:type="spellStart"/>
      <w:r w:rsidRPr="000F6B0F">
        <w:t>KoreanRecipe</w:t>
      </w:r>
      <w:bookmarkEnd w:id="49"/>
      <w:proofErr w:type="spellEnd"/>
    </w:p>
    <w:p w14:paraId="287CF856" w14:textId="77777777" w:rsidR="00991F83" w:rsidRPr="000F6B0F" w:rsidRDefault="00002ECA" w:rsidP="00991F83">
      <w:pPr>
        <w:pStyle w:val="Nidungvnbn"/>
        <w:keepNext/>
        <w:jc w:val="center"/>
        <w:rPr>
          <w:lang w:val="vi-VN"/>
        </w:rPr>
      </w:pPr>
      <w:r w:rsidRPr="000F6B0F">
        <w:rPr>
          <w:noProof/>
          <w:lang w:val="vi-VN"/>
        </w:rPr>
        <w:lastRenderedPageBreak/>
        <w:drawing>
          <wp:inline distT="0" distB="0" distL="0" distR="0" wp14:anchorId="6F92D6EC" wp14:editId="73D62C2A">
            <wp:extent cx="4595112" cy="2095500"/>
            <wp:effectExtent l="0" t="0" r="0" b="0"/>
            <wp:docPr id="1278906705" name="Picture 1" descr="A computer screen 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906705" name="Picture 1" descr="A computer screen shot of a recipe&#10;&#10;Description automatically generated"/>
                    <pic:cNvPicPr/>
                  </pic:nvPicPr>
                  <pic:blipFill>
                    <a:blip r:embed="rId37"/>
                    <a:stretch>
                      <a:fillRect/>
                    </a:stretch>
                  </pic:blipFill>
                  <pic:spPr>
                    <a:xfrm>
                      <a:off x="0" y="0"/>
                      <a:ext cx="4603635" cy="2099387"/>
                    </a:xfrm>
                    <a:prstGeom prst="rect">
                      <a:avLst/>
                    </a:prstGeom>
                  </pic:spPr>
                </pic:pic>
              </a:graphicData>
            </a:graphic>
          </wp:inline>
        </w:drawing>
      </w:r>
    </w:p>
    <w:p w14:paraId="4298E3F3" w14:textId="154D8C96" w:rsidR="00002ECA" w:rsidRPr="000F6B0F" w:rsidRDefault="00991F83" w:rsidP="00991F83">
      <w:pPr>
        <w:pStyle w:val="Caption"/>
        <w:jc w:val="center"/>
      </w:pPr>
      <w:bookmarkStart w:id="50" w:name="_Toc165403067"/>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6</w:t>
      </w:r>
      <w:r w:rsidR="00611E32" w:rsidRPr="000F6B0F">
        <w:fldChar w:fldCharType="end"/>
      </w:r>
      <w:r w:rsidRPr="000F6B0F">
        <w:t xml:space="preserve"> Lớp </w:t>
      </w:r>
      <w:proofErr w:type="spellStart"/>
      <w:r w:rsidRPr="000F6B0F">
        <w:t>CuisineTypeFactory</w:t>
      </w:r>
      <w:bookmarkEnd w:id="50"/>
      <w:proofErr w:type="spellEnd"/>
    </w:p>
    <w:p w14:paraId="4FD282F2" w14:textId="77777777" w:rsidR="00991F83" w:rsidRPr="000F6B0F" w:rsidRDefault="00002ECA" w:rsidP="00991F83">
      <w:pPr>
        <w:pStyle w:val="Nidungvnbn"/>
        <w:keepNext/>
        <w:jc w:val="center"/>
        <w:rPr>
          <w:lang w:val="vi-VN"/>
        </w:rPr>
      </w:pPr>
      <w:r w:rsidRPr="000F6B0F">
        <w:rPr>
          <w:noProof/>
          <w:lang w:val="vi-VN"/>
        </w:rPr>
        <w:drawing>
          <wp:inline distT="0" distB="0" distL="0" distR="0" wp14:anchorId="28A14D67" wp14:editId="7E299312">
            <wp:extent cx="1666875" cy="1527504"/>
            <wp:effectExtent l="0" t="0" r="0" b="0"/>
            <wp:docPr id="11926053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605345" name="Picture 1" descr="A screenshot of a computer&#10;&#10;Description automatically generated"/>
                    <pic:cNvPicPr/>
                  </pic:nvPicPr>
                  <pic:blipFill>
                    <a:blip r:embed="rId38"/>
                    <a:stretch>
                      <a:fillRect/>
                    </a:stretch>
                  </pic:blipFill>
                  <pic:spPr>
                    <a:xfrm>
                      <a:off x="0" y="0"/>
                      <a:ext cx="1680157" cy="1539676"/>
                    </a:xfrm>
                    <a:prstGeom prst="rect">
                      <a:avLst/>
                    </a:prstGeom>
                  </pic:spPr>
                </pic:pic>
              </a:graphicData>
            </a:graphic>
          </wp:inline>
        </w:drawing>
      </w:r>
    </w:p>
    <w:p w14:paraId="257F2013" w14:textId="3B2B4096" w:rsidR="00002ECA" w:rsidRPr="000F6B0F" w:rsidRDefault="00991F83" w:rsidP="00991F83">
      <w:pPr>
        <w:pStyle w:val="Caption"/>
        <w:jc w:val="center"/>
      </w:pPr>
      <w:bookmarkStart w:id="51" w:name="_Toc165403068"/>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7</w:t>
      </w:r>
      <w:r w:rsidR="00611E32" w:rsidRPr="000F6B0F">
        <w:fldChar w:fldCharType="end"/>
      </w:r>
      <w:r w:rsidRPr="000F6B0F">
        <w:t xml:space="preserve"> </w:t>
      </w:r>
      <w:proofErr w:type="spellStart"/>
      <w:r w:rsidR="0004041F" w:rsidRPr="000F6B0F">
        <w:t>Enumeration</w:t>
      </w:r>
      <w:proofErr w:type="spellEnd"/>
      <w:r w:rsidR="0004041F" w:rsidRPr="000F6B0F">
        <w:t xml:space="preserve"> </w:t>
      </w:r>
      <w:proofErr w:type="spellStart"/>
      <w:r w:rsidR="0004041F" w:rsidRPr="000F6B0F">
        <w:t>CountriesRecipe</w:t>
      </w:r>
      <w:bookmarkEnd w:id="51"/>
      <w:proofErr w:type="spellEnd"/>
    </w:p>
    <w:p w14:paraId="4D1B548B" w14:textId="77777777" w:rsidR="00C42AAE" w:rsidRPr="000F6B0F" w:rsidRDefault="00150BD5" w:rsidP="00C42AAE">
      <w:pPr>
        <w:pStyle w:val="Nidungvnbn"/>
        <w:keepNext/>
        <w:jc w:val="center"/>
        <w:rPr>
          <w:lang w:val="vi-VN"/>
        </w:rPr>
      </w:pPr>
      <w:r w:rsidRPr="000F6B0F">
        <w:rPr>
          <w:noProof/>
          <w:lang w:val="vi-VN"/>
        </w:rPr>
        <w:drawing>
          <wp:inline distT="0" distB="0" distL="0" distR="0" wp14:anchorId="0B2F403C" wp14:editId="6AA0E83F">
            <wp:extent cx="5120640" cy="640080"/>
            <wp:effectExtent l="0" t="0" r="3810" b="7620"/>
            <wp:docPr id="389756377" name="Picture 1"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56377" name="Picture 1" descr="A close-up of a website&#10;&#10;Description automatically generated"/>
                    <pic:cNvPicPr/>
                  </pic:nvPicPr>
                  <pic:blipFill>
                    <a:blip r:embed="rId39"/>
                    <a:stretch>
                      <a:fillRect/>
                    </a:stretch>
                  </pic:blipFill>
                  <pic:spPr>
                    <a:xfrm>
                      <a:off x="0" y="0"/>
                      <a:ext cx="5133432" cy="641679"/>
                    </a:xfrm>
                    <a:prstGeom prst="rect">
                      <a:avLst/>
                    </a:prstGeom>
                  </pic:spPr>
                </pic:pic>
              </a:graphicData>
            </a:graphic>
          </wp:inline>
        </w:drawing>
      </w:r>
    </w:p>
    <w:p w14:paraId="116F684C" w14:textId="249BC101" w:rsidR="00150BD5" w:rsidRPr="000F6B0F" w:rsidRDefault="00C42AAE" w:rsidP="00C42AAE">
      <w:pPr>
        <w:pStyle w:val="Caption"/>
        <w:jc w:val="center"/>
      </w:pPr>
      <w:bookmarkStart w:id="52" w:name="_Toc165403069"/>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8</w:t>
      </w:r>
      <w:r w:rsidR="00611E32" w:rsidRPr="000F6B0F">
        <w:fldChar w:fldCharType="end"/>
      </w:r>
      <w:r w:rsidRPr="000F6B0F">
        <w:t xml:space="preserve"> Ví dụ về nơi gọi lớp </w:t>
      </w:r>
      <w:proofErr w:type="spellStart"/>
      <w:r w:rsidRPr="000F6B0F">
        <w:t>factory</w:t>
      </w:r>
      <w:proofErr w:type="spellEnd"/>
      <w:r w:rsidRPr="000F6B0F">
        <w:t xml:space="preserve"> nhằm </w:t>
      </w:r>
      <w:r w:rsidR="00DD41CB" w:rsidRPr="000F6B0F">
        <w:t>tạo đối tượng chứa thông tin đất nước/khu vực của công thức món lấy về</w:t>
      </w:r>
      <w:bookmarkEnd w:id="52"/>
    </w:p>
    <w:p w14:paraId="52EF9102" w14:textId="77777777" w:rsidR="00545B4D" w:rsidRPr="000F6B0F" w:rsidRDefault="00150BD5" w:rsidP="00545B4D">
      <w:pPr>
        <w:pStyle w:val="Nidungvnbn"/>
        <w:keepNext/>
        <w:jc w:val="center"/>
        <w:rPr>
          <w:lang w:val="vi-VN"/>
        </w:rPr>
      </w:pPr>
      <w:r w:rsidRPr="000F6B0F">
        <w:rPr>
          <w:noProof/>
          <w:lang w:val="vi-VN"/>
        </w:rPr>
        <w:drawing>
          <wp:inline distT="0" distB="0" distL="0" distR="0" wp14:anchorId="2B52559D" wp14:editId="185E1B0A">
            <wp:extent cx="4911247" cy="1581150"/>
            <wp:effectExtent l="0" t="0" r="3810" b="0"/>
            <wp:docPr id="766848159"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48159" name="Picture 1" descr="A computer screen shot of a computer code&#10;&#10;Description automatically generated"/>
                    <pic:cNvPicPr/>
                  </pic:nvPicPr>
                  <pic:blipFill>
                    <a:blip r:embed="rId40"/>
                    <a:stretch>
                      <a:fillRect/>
                    </a:stretch>
                  </pic:blipFill>
                  <pic:spPr>
                    <a:xfrm>
                      <a:off x="0" y="0"/>
                      <a:ext cx="4946782" cy="1592590"/>
                    </a:xfrm>
                    <a:prstGeom prst="rect">
                      <a:avLst/>
                    </a:prstGeom>
                  </pic:spPr>
                </pic:pic>
              </a:graphicData>
            </a:graphic>
          </wp:inline>
        </w:drawing>
      </w:r>
    </w:p>
    <w:p w14:paraId="1D0568FF" w14:textId="4377099E" w:rsidR="00150BD5" w:rsidRPr="000F6B0F" w:rsidRDefault="00545B4D" w:rsidP="00545B4D">
      <w:pPr>
        <w:pStyle w:val="Caption"/>
        <w:jc w:val="center"/>
      </w:pPr>
      <w:bookmarkStart w:id="53" w:name="_Toc165403070"/>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29</w:t>
      </w:r>
      <w:r w:rsidR="00611E32" w:rsidRPr="000F6B0F">
        <w:fldChar w:fldCharType="end"/>
      </w:r>
      <w:r w:rsidRPr="000F6B0F">
        <w:t xml:space="preserve"> </w:t>
      </w:r>
      <w:r w:rsidR="00161F4A" w:rsidRPr="000F6B0F">
        <w:t>Cách đối tượng cung cấp thông tin về đất nước/khu vực để lấy danh sách các công thức món ăn thông qua API</w:t>
      </w:r>
      <w:bookmarkEnd w:id="53"/>
    </w:p>
    <w:p w14:paraId="04BD8DA6" w14:textId="11709845" w:rsidR="009C0652" w:rsidRPr="000F6B0F" w:rsidRDefault="00A46AE7" w:rsidP="00283959">
      <w:pPr>
        <w:pStyle w:val="Nidungvnbn"/>
        <w:rPr>
          <w:lang w:val="vi-VN"/>
        </w:rPr>
      </w:pPr>
      <w:r w:rsidRPr="000F6B0F">
        <w:rPr>
          <w:lang w:val="vi-VN"/>
        </w:rPr>
        <w:lastRenderedPageBreak/>
        <w:t>Các công thức món ăn của ứng dụng được lấy từ một nhà cung cấp thứ ba thông qua API của họ</w:t>
      </w:r>
      <w:r w:rsidR="009C0652" w:rsidRPr="000F6B0F">
        <w:rPr>
          <w:lang w:val="vi-VN"/>
        </w:rPr>
        <w:t>.</w:t>
      </w:r>
      <w:r w:rsidRPr="000F6B0F">
        <w:rPr>
          <w:lang w:val="vi-VN"/>
        </w:rPr>
        <w:t xml:space="preserve"> Thế nên, các đối tượng được tạo ra thông qua lớp </w:t>
      </w:r>
      <w:proofErr w:type="spellStart"/>
      <w:r w:rsidRPr="000F6B0F">
        <w:rPr>
          <w:lang w:val="vi-VN"/>
        </w:rPr>
        <w:t>factory</w:t>
      </w:r>
      <w:proofErr w:type="spellEnd"/>
      <w:r w:rsidRPr="000F6B0F">
        <w:rPr>
          <w:lang w:val="vi-VN"/>
        </w:rPr>
        <w:t xml:space="preserve"> chứa thông tin đến đất nước/khu vực cần </w:t>
      </w:r>
      <w:r w:rsidR="00F44027" w:rsidRPr="000F6B0F">
        <w:rPr>
          <w:lang w:val="vi-VN"/>
        </w:rPr>
        <w:t>được lấy về các công thức món ăn; các thông tin này sẽ được sử dụng để tương tác với API và lấy về các công thức với đất nước/khu vực tương ứng.</w:t>
      </w:r>
    </w:p>
    <w:p w14:paraId="4A3EC73F" w14:textId="58201524" w:rsidR="00DD6002" w:rsidRPr="000F6B0F" w:rsidRDefault="00DD6002" w:rsidP="00DD6002">
      <w:pPr>
        <w:pStyle w:val="Heading2"/>
      </w:pPr>
      <w:bookmarkStart w:id="54" w:name="_Toc165404397"/>
      <w:r w:rsidRPr="000F6B0F">
        <w:t xml:space="preserve">2.5 </w:t>
      </w:r>
      <w:proofErr w:type="spellStart"/>
      <w:r w:rsidRPr="000F6B0F">
        <w:t>Command</w:t>
      </w:r>
      <w:bookmarkEnd w:id="54"/>
      <w:proofErr w:type="spellEnd"/>
    </w:p>
    <w:p w14:paraId="2069E16F" w14:textId="77777777" w:rsidR="007655BE" w:rsidRPr="000F6B0F" w:rsidRDefault="007655BE" w:rsidP="00E042EB">
      <w:pPr>
        <w:pStyle w:val="Heading3"/>
      </w:pPr>
      <w:bookmarkStart w:id="55" w:name="_Toc165404398"/>
      <w:r w:rsidRPr="000F6B0F">
        <w:t>2.5.1 Giới thiệu và lý do áp dụng</w:t>
      </w:r>
      <w:bookmarkEnd w:id="55"/>
    </w:p>
    <w:p w14:paraId="18FA1B32" w14:textId="77777777" w:rsidR="007655BE" w:rsidRPr="000F6B0F" w:rsidRDefault="007655BE" w:rsidP="007655BE">
      <w:pPr>
        <w:spacing w:line="360" w:lineRule="auto"/>
        <w:ind w:firstLine="720"/>
        <w:jc w:val="both"/>
        <w:rPr>
          <w:sz w:val="26"/>
          <w:szCs w:val="26"/>
        </w:rPr>
      </w:pPr>
      <w:r w:rsidRPr="000F6B0F">
        <w:rPr>
          <w:sz w:val="26"/>
          <w:szCs w:val="26"/>
        </w:rPr>
        <w:t xml:space="preserve">Mẫu thiết kế </w:t>
      </w:r>
      <w:proofErr w:type="spellStart"/>
      <w:r w:rsidRPr="000F6B0F">
        <w:rPr>
          <w:sz w:val="26"/>
          <w:szCs w:val="26"/>
        </w:rPr>
        <w:t>Command</w:t>
      </w:r>
      <w:proofErr w:type="spellEnd"/>
      <w:r w:rsidRPr="000F6B0F">
        <w:rPr>
          <w:sz w:val="26"/>
          <w:szCs w:val="26"/>
        </w:rPr>
        <w:t xml:space="preserve"> được sử dụng trong ứng dụng nhằm hỗ trợ các hoạt động có thể được hoàn tác lại, chẳng hạn khi xóa một nguyên liệu ra khỏi tủ lạnh.</w:t>
      </w:r>
    </w:p>
    <w:p w14:paraId="4DF205A9" w14:textId="23E37E41" w:rsidR="007655BE" w:rsidRPr="000F6B0F" w:rsidRDefault="007655BE" w:rsidP="007655BE">
      <w:pPr>
        <w:spacing w:line="360" w:lineRule="auto"/>
        <w:ind w:firstLine="720"/>
        <w:jc w:val="both"/>
        <w:rPr>
          <w:sz w:val="26"/>
          <w:szCs w:val="26"/>
        </w:rPr>
      </w:pPr>
      <w:r w:rsidRPr="000F6B0F">
        <w:rPr>
          <w:sz w:val="26"/>
          <w:szCs w:val="26"/>
        </w:rPr>
        <w:t xml:space="preserve">Việc áp dụng mẫu thiết kế </w:t>
      </w:r>
      <w:proofErr w:type="spellStart"/>
      <w:r w:rsidRPr="000F6B0F">
        <w:rPr>
          <w:sz w:val="26"/>
          <w:szCs w:val="26"/>
        </w:rPr>
        <w:t>Command</w:t>
      </w:r>
      <w:proofErr w:type="spellEnd"/>
      <w:r w:rsidRPr="000F6B0F">
        <w:rPr>
          <w:sz w:val="26"/>
          <w:szCs w:val="26"/>
        </w:rPr>
        <w:t xml:space="preserve"> cho chức năng trên hoàn toàn hợp lý bởi vì </w:t>
      </w:r>
      <w:proofErr w:type="spellStart"/>
      <w:r w:rsidRPr="000F6B0F">
        <w:rPr>
          <w:sz w:val="26"/>
          <w:szCs w:val="26"/>
        </w:rPr>
        <w:t>Command</w:t>
      </w:r>
      <w:proofErr w:type="spellEnd"/>
      <w:r w:rsidRPr="000F6B0F">
        <w:rPr>
          <w:sz w:val="26"/>
          <w:szCs w:val="26"/>
        </w:rPr>
        <w:t xml:space="preserve"> giúp việc tách biệt </w:t>
      </w:r>
      <w:proofErr w:type="spellStart"/>
      <w:r w:rsidRPr="000F6B0F">
        <w:rPr>
          <w:sz w:val="26"/>
          <w:szCs w:val="26"/>
        </w:rPr>
        <w:t>logic</w:t>
      </w:r>
      <w:proofErr w:type="spellEnd"/>
      <w:r w:rsidRPr="000F6B0F">
        <w:rPr>
          <w:sz w:val="26"/>
          <w:szCs w:val="26"/>
        </w:rPr>
        <w:t xml:space="preserve"> xử lý khỏi giao diện người dùng, cho phép dễ dàng thay đổi cách thức thực hiện các hành động mà không ảnh hưởng đến phần còn lại của ứng dụng. Bên cạnh đó, </w:t>
      </w:r>
      <w:proofErr w:type="spellStart"/>
      <w:r w:rsidRPr="000F6B0F">
        <w:rPr>
          <w:sz w:val="26"/>
          <w:szCs w:val="26"/>
        </w:rPr>
        <w:t>Command</w:t>
      </w:r>
      <w:proofErr w:type="spellEnd"/>
      <w:r w:rsidRPr="000F6B0F">
        <w:rPr>
          <w:sz w:val="26"/>
          <w:szCs w:val="26"/>
        </w:rPr>
        <w:t xml:space="preserve"> dễ dàng lưu trữ lịch sử các hoạt động được thực hiện bởi người dùng, từ đó dễ dàng hoàn tác hoặc làm lại các thao tác trước đó</w:t>
      </w:r>
      <w:r w:rsidR="009A03F0" w:rsidRPr="000F6B0F">
        <w:rPr>
          <w:sz w:val="26"/>
          <w:szCs w:val="26"/>
        </w:rPr>
        <w:t xml:space="preserve"> </w:t>
      </w:r>
      <w:r w:rsidR="009A03F0" w:rsidRPr="000F6B0F">
        <w:rPr>
          <w:sz w:val="26"/>
          <w:szCs w:val="26"/>
        </w:rPr>
        <w:fldChar w:fldCharType="begin"/>
      </w:r>
      <w:r w:rsidR="009A03F0" w:rsidRPr="000F6B0F">
        <w:rPr>
          <w:sz w:val="26"/>
          <w:szCs w:val="26"/>
        </w:rPr>
        <w:instrText xml:space="preserve"> ADDIN ZOTERO_ITEM CSL_CITATION {"citationID":"Dkg4EHtY","properties":{"formattedCitation":"(Hu 2023)","plainCitation":"(Hu 2023)","noteIndex":0},"citationItems":[{"id":129,"uris":["http://zotero.org/users/12781060/items/PTK6CRU9"],"itemData":{"id":129,"type":"chapter","abstract":"This chapter covers a great majority of the original design patterns published in the mid-1990s, with a focus on the design ideas behind the patterns. The creational patterns covered include singleton, factory method, abstract factory, builder, and prototype. The structural patterns explained include adapter, proxy, façade, decorator, composite, bridge, flyweight, and twin. Behavioral patterns described include strategy, servant, command, state, visitor, iterator, chain of responsibility, observer, and mediator. The chapter ends with a discussion about decoupled objects communication based on a model describing communications between “publishers” and “subscribers”. The model can be viewed as an extension of the communication pattern between “observers” and “observables”, or between “clients” and a “mediator”. The chapter also offers some discussion about functional representations of the patterns.","container-title":"An Introduction to Software Design: Concepts, Principles, Methodologies, and Techniques","event-place":"Cham","ISBN":"978-3-031-28311-6","language":"en","note":"DOI: 10.1007/978-3-031-28311-6_8","page":"231-275","publisher":"Springer International Publishing","publisher-place":"Cham","source":"Springer Link","title":"Software Design Patterns","URL":"https://doi.org/10.1007/978-3-031-28311-6_8","author":[{"family":"Hu","given":"Chenglie"}],"editor":[{"family":"Hu","given":"Chenglie"}],"accessed":{"date-parts":[["2024",4,20]]},"issued":{"date-parts":[["2023"]]}}}],"schema":"https://github.com/citation-style-language/schema/raw/master/csl-citation.json"} </w:instrText>
      </w:r>
      <w:r w:rsidR="009A03F0" w:rsidRPr="000F6B0F">
        <w:rPr>
          <w:sz w:val="26"/>
          <w:szCs w:val="26"/>
        </w:rPr>
        <w:fldChar w:fldCharType="separate"/>
      </w:r>
      <w:r w:rsidR="009A03F0" w:rsidRPr="000F6B0F">
        <w:rPr>
          <w:sz w:val="26"/>
        </w:rPr>
        <w:t>(Hu 2023)</w:t>
      </w:r>
      <w:r w:rsidR="009A03F0" w:rsidRPr="000F6B0F">
        <w:rPr>
          <w:sz w:val="26"/>
          <w:szCs w:val="26"/>
        </w:rPr>
        <w:fldChar w:fldCharType="end"/>
      </w:r>
      <w:r w:rsidRPr="000F6B0F">
        <w:rPr>
          <w:sz w:val="26"/>
          <w:szCs w:val="26"/>
        </w:rPr>
        <w:t>.</w:t>
      </w:r>
    </w:p>
    <w:p w14:paraId="58CFFC95" w14:textId="77777777" w:rsidR="007655BE" w:rsidRPr="000F6B0F" w:rsidRDefault="007655BE" w:rsidP="007655BE">
      <w:pPr>
        <w:spacing w:line="360" w:lineRule="auto"/>
        <w:ind w:firstLine="720"/>
        <w:jc w:val="both"/>
        <w:rPr>
          <w:sz w:val="26"/>
          <w:szCs w:val="26"/>
        </w:rPr>
      </w:pPr>
      <w:r w:rsidRPr="000F6B0F">
        <w:rPr>
          <w:sz w:val="26"/>
          <w:szCs w:val="26"/>
        </w:rPr>
        <w:t xml:space="preserve">Ngoài ra, mẫu thiết kế còn được áp dụng vào việc thêm hay xóa một nguyên liệu thành phần ra khỏi tủ lạnh, nhằm tăng hiệu quả trong việc thực hiện hoạt động phức tạp khi liên quan đến truy vấn cơ sở dữ liệu từ </w:t>
      </w:r>
      <w:proofErr w:type="spellStart"/>
      <w:r w:rsidRPr="000F6B0F">
        <w:rPr>
          <w:sz w:val="26"/>
          <w:szCs w:val="26"/>
        </w:rPr>
        <w:t>Firebase</w:t>
      </w:r>
      <w:proofErr w:type="spellEnd"/>
      <w:r w:rsidRPr="000F6B0F">
        <w:rPr>
          <w:sz w:val="26"/>
          <w:szCs w:val="26"/>
        </w:rPr>
        <w:t>, chẳng hạn như hoàn tác sau khi xóa (tương ứng với chức năng thêm), hoặc làm lại sau khi hoàn tác (tương ứng với chức năng xóa); sau khi xóa một nguyên liệu, một lời nhắc hoàn tác sẽ được hiện lên trong vòng 5 giây, nếu người dùng ấn hoàn tác, thì nguyên liệu sẽ được thêm vào lại, tuy nhiên sẽ không hiện lời nhắc làm lại bởi vì người dùng có thể dễ dàng xóa một nguyên liệu, vì khi xóa luôn kèm một lời nhắc hoàn tác.</w:t>
      </w:r>
    </w:p>
    <w:p w14:paraId="3E19D850" w14:textId="77777777" w:rsidR="007655BE" w:rsidRPr="000F6B0F" w:rsidRDefault="007655BE" w:rsidP="00E042EB">
      <w:pPr>
        <w:pStyle w:val="Heading3"/>
      </w:pPr>
      <w:bookmarkStart w:id="56" w:name="_Toc165404399"/>
      <w:r w:rsidRPr="000F6B0F">
        <w:lastRenderedPageBreak/>
        <w:t>2.5.2 Sơ đồ lớp</w:t>
      </w:r>
      <w:bookmarkEnd w:id="56"/>
    </w:p>
    <w:p w14:paraId="008C5C65" w14:textId="77777777" w:rsidR="007655BE" w:rsidRPr="000F6B0F" w:rsidRDefault="007655BE" w:rsidP="007655BE">
      <w:pPr>
        <w:spacing w:line="360" w:lineRule="auto"/>
        <w:jc w:val="center"/>
      </w:pPr>
      <w:r w:rsidRPr="000F6B0F">
        <w:rPr>
          <w:noProof/>
        </w:rPr>
        <w:drawing>
          <wp:inline distT="0" distB="0" distL="114300" distR="114300" wp14:anchorId="6BE2D377" wp14:editId="77D77B9B">
            <wp:extent cx="5274310" cy="2644140"/>
            <wp:effectExtent l="0" t="0" r="0" b="0"/>
            <wp:docPr id="16" name="Picture 16"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mputer program&#10;&#10;Description automatically generated with medium confidence"/>
                    <pic:cNvPicPr>
                      <a:picLocks noChangeAspect="1"/>
                    </pic:cNvPicPr>
                  </pic:nvPicPr>
                  <pic:blipFill>
                    <a:blip r:embed="rId41"/>
                    <a:srcRect t="3239" b="3104"/>
                    <a:stretch>
                      <a:fillRect/>
                    </a:stretch>
                  </pic:blipFill>
                  <pic:spPr>
                    <a:xfrm>
                      <a:off x="0" y="0"/>
                      <a:ext cx="5274310" cy="2644140"/>
                    </a:xfrm>
                    <a:prstGeom prst="rect">
                      <a:avLst/>
                    </a:prstGeom>
                    <a:noFill/>
                    <a:ln>
                      <a:noFill/>
                    </a:ln>
                  </pic:spPr>
                </pic:pic>
              </a:graphicData>
            </a:graphic>
          </wp:inline>
        </w:drawing>
      </w:r>
    </w:p>
    <w:p w14:paraId="23C12E50" w14:textId="05BA2D99" w:rsidR="007655BE" w:rsidRPr="000F6B0F" w:rsidRDefault="007655BE" w:rsidP="007655BE">
      <w:pPr>
        <w:spacing w:line="360" w:lineRule="auto"/>
        <w:jc w:val="center"/>
        <w:rPr>
          <w:sz w:val="26"/>
          <w:szCs w:val="26"/>
        </w:rPr>
      </w:pPr>
      <w:r w:rsidRPr="000F6B0F">
        <w:rPr>
          <w:sz w:val="26"/>
          <w:szCs w:val="26"/>
        </w:rPr>
        <w:t xml:space="preserve">Hình </w:t>
      </w:r>
      <w:r w:rsidRPr="000F6B0F">
        <w:rPr>
          <w:sz w:val="26"/>
          <w:szCs w:val="26"/>
        </w:rPr>
        <w:fldChar w:fldCharType="begin"/>
      </w:r>
      <w:r w:rsidRPr="000F6B0F">
        <w:rPr>
          <w:sz w:val="26"/>
          <w:szCs w:val="26"/>
        </w:rPr>
        <w:instrText xml:space="preserve"> STYLEREF 1 \s </w:instrText>
      </w:r>
      <w:r w:rsidRPr="000F6B0F">
        <w:rPr>
          <w:sz w:val="26"/>
          <w:szCs w:val="26"/>
        </w:rPr>
        <w:fldChar w:fldCharType="separate"/>
      </w:r>
      <w:r w:rsidR="009D755E">
        <w:rPr>
          <w:noProof/>
          <w:sz w:val="26"/>
          <w:szCs w:val="26"/>
        </w:rPr>
        <w:t>2</w:t>
      </w:r>
      <w:r w:rsidRPr="000F6B0F">
        <w:rPr>
          <w:sz w:val="26"/>
          <w:szCs w:val="26"/>
        </w:rPr>
        <w:fldChar w:fldCharType="end"/>
      </w:r>
      <w:r w:rsidRPr="000F6B0F">
        <w:rPr>
          <w:sz w:val="26"/>
          <w:szCs w:val="26"/>
        </w:rPr>
        <w:t xml:space="preserve">.28 Sơ đồ lớp áp dụng mẫu thiết kế </w:t>
      </w:r>
      <w:proofErr w:type="spellStart"/>
      <w:r w:rsidRPr="000F6B0F">
        <w:rPr>
          <w:sz w:val="26"/>
          <w:szCs w:val="26"/>
        </w:rPr>
        <w:t>Command</w:t>
      </w:r>
      <w:proofErr w:type="spellEnd"/>
    </w:p>
    <w:p w14:paraId="451A7F91" w14:textId="77777777" w:rsidR="007655BE" w:rsidRPr="000F6B0F" w:rsidRDefault="007655BE" w:rsidP="007655BE">
      <w:pPr>
        <w:spacing w:line="360" w:lineRule="auto"/>
        <w:ind w:firstLine="720"/>
        <w:jc w:val="both"/>
        <w:rPr>
          <w:sz w:val="26"/>
          <w:szCs w:val="26"/>
        </w:rPr>
      </w:pPr>
      <w:r w:rsidRPr="000F6B0F">
        <w:rPr>
          <w:sz w:val="26"/>
          <w:szCs w:val="26"/>
        </w:rPr>
        <w:t xml:space="preserve">Lớp </w:t>
      </w:r>
      <w:proofErr w:type="spellStart"/>
      <w:r w:rsidRPr="000F6B0F">
        <w:rPr>
          <w:sz w:val="26"/>
          <w:szCs w:val="26"/>
        </w:rPr>
        <w:t>CommandBase</w:t>
      </w:r>
      <w:proofErr w:type="spellEnd"/>
      <w:r w:rsidRPr="000F6B0F">
        <w:rPr>
          <w:sz w:val="26"/>
          <w:szCs w:val="26"/>
        </w:rPr>
        <w:t xml:space="preserve"> chứa các phương thức trừu tượng thực thi (</w:t>
      </w:r>
      <w:proofErr w:type="spellStart"/>
      <w:r w:rsidRPr="000F6B0F">
        <w:rPr>
          <w:sz w:val="26"/>
          <w:szCs w:val="26"/>
        </w:rPr>
        <w:t>execute</w:t>
      </w:r>
      <w:proofErr w:type="spellEnd"/>
      <w:r w:rsidRPr="000F6B0F">
        <w:rPr>
          <w:sz w:val="26"/>
          <w:szCs w:val="26"/>
        </w:rPr>
        <w:t>) được thể hiện cụ thể ở lớp con (</w:t>
      </w:r>
      <w:proofErr w:type="spellStart"/>
      <w:r w:rsidRPr="000F6B0F">
        <w:rPr>
          <w:sz w:val="26"/>
          <w:szCs w:val="26"/>
        </w:rPr>
        <w:t>ProductCommand</w:t>
      </w:r>
      <w:proofErr w:type="spellEnd"/>
      <w:r w:rsidRPr="000F6B0F">
        <w:rPr>
          <w:sz w:val="26"/>
          <w:szCs w:val="26"/>
        </w:rPr>
        <w:t xml:space="preserve">). Việc triển khai được </w:t>
      </w:r>
      <w:proofErr w:type="spellStart"/>
      <w:r w:rsidRPr="000F6B0F">
        <w:rPr>
          <w:sz w:val="26"/>
          <w:szCs w:val="26"/>
        </w:rPr>
        <w:t>thôngqua</w:t>
      </w:r>
      <w:proofErr w:type="spellEnd"/>
      <w:r w:rsidRPr="000F6B0F">
        <w:rPr>
          <w:sz w:val="26"/>
          <w:szCs w:val="26"/>
        </w:rPr>
        <w:t xml:space="preserve"> lớp </w:t>
      </w:r>
      <w:proofErr w:type="spellStart"/>
      <w:r w:rsidRPr="000F6B0F">
        <w:rPr>
          <w:sz w:val="26"/>
          <w:szCs w:val="26"/>
        </w:rPr>
        <w:t>RemoteControl</w:t>
      </w:r>
      <w:proofErr w:type="spellEnd"/>
      <w:r w:rsidRPr="000F6B0F">
        <w:rPr>
          <w:sz w:val="26"/>
          <w:szCs w:val="26"/>
        </w:rPr>
        <w:t xml:space="preserve"> nhằm cụ thể hóa các nút hiển thị trên ứng dụng. </w:t>
      </w:r>
    </w:p>
    <w:p w14:paraId="249CAE1D" w14:textId="77777777" w:rsidR="007655BE" w:rsidRPr="000F6B0F" w:rsidRDefault="007655BE" w:rsidP="00E042EB">
      <w:pPr>
        <w:pStyle w:val="Heading3"/>
      </w:pPr>
      <w:bookmarkStart w:id="57" w:name="_Toc165404400"/>
      <w:r w:rsidRPr="000F6B0F">
        <w:t>2.5.3 Mã nguồn áp dụng mẫu thiết kế</w:t>
      </w:r>
      <w:bookmarkEnd w:id="57"/>
    </w:p>
    <w:p w14:paraId="2D711E77" w14:textId="2B904A99" w:rsidR="0086777D" w:rsidRPr="000F6B0F" w:rsidRDefault="002F24E2" w:rsidP="0086777D">
      <w:pPr>
        <w:pStyle w:val="Nidungvnbn"/>
        <w:keepNext/>
        <w:jc w:val="center"/>
        <w:rPr>
          <w:lang w:val="vi-VN"/>
        </w:rPr>
      </w:pPr>
      <w:r w:rsidRPr="000F6B0F">
        <w:rPr>
          <w:noProof/>
          <w:lang w:val="vi-VN"/>
        </w:rPr>
        <w:drawing>
          <wp:inline distT="0" distB="0" distL="0" distR="0" wp14:anchorId="598A9EC8" wp14:editId="406EEE07">
            <wp:extent cx="4795520" cy="2268566"/>
            <wp:effectExtent l="0" t="0" r="5080" b="0"/>
            <wp:docPr id="942400120"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00120" name="Picture 1" descr="A computer screen shot of a program code&#10;&#10;Description automatically generated"/>
                    <pic:cNvPicPr/>
                  </pic:nvPicPr>
                  <pic:blipFill>
                    <a:blip r:embed="rId42"/>
                    <a:stretch>
                      <a:fillRect/>
                    </a:stretch>
                  </pic:blipFill>
                  <pic:spPr>
                    <a:xfrm>
                      <a:off x="0" y="0"/>
                      <a:ext cx="4809624" cy="2275238"/>
                    </a:xfrm>
                    <a:prstGeom prst="rect">
                      <a:avLst/>
                    </a:prstGeom>
                  </pic:spPr>
                </pic:pic>
              </a:graphicData>
            </a:graphic>
          </wp:inline>
        </w:drawing>
      </w:r>
    </w:p>
    <w:p w14:paraId="29D054D2" w14:textId="761650C8" w:rsidR="007655BE" w:rsidRPr="000F6B0F" w:rsidRDefault="0086777D" w:rsidP="0086777D">
      <w:pPr>
        <w:pStyle w:val="Caption"/>
        <w:jc w:val="center"/>
      </w:pPr>
      <w:bookmarkStart w:id="58" w:name="_Toc165403071"/>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0</w:t>
      </w:r>
      <w:r w:rsidR="00611E32" w:rsidRPr="000F6B0F">
        <w:fldChar w:fldCharType="end"/>
      </w:r>
      <w:r w:rsidRPr="000F6B0F">
        <w:t xml:space="preserve"> Giao diện (</w:t>
      </w:r>
      <w:proofErr w:type="spellStart"/>
      <w:r w:rsidRPr="000F6B0F">
        <w:t>abstract</w:t>
      </w:r>
      <w:proofErr w:type="spellEnd"/>
      <w:r w:rsidRPr="000F6B0F">
        <w:t xml:space="preserve">) </w:t>
      </w:r>
      <w:proofErr w:type="spellStart"/>
      <w:r w:rsidRPr="000F6B0F">
        <w:t>CommandBase</w:t>
      </w:r>
      <w:bookmarkEnd w:id="58"/>
      <w:proofErr w:type="spellEnd"/>
    </w:p>
    <w:p w14:paraId="4EFD2ECF" w14:textId="1A6F8271" w:rsidR="0032107B" w:rsidRPr="000F6B0F" w:rsidRDefault="002F24E2" w:rsidP="0032107B">
      <w:pPr>
        <w:pStyle w:val="Nidungvnbn"/>
        <w:keepNext/>
        <w:jc w:val="center"/>
        <w:rPr>
          <w:lang w:val="vi-VN"/>
        </w:rPr>
      </w:pPr>
      <w:r w:rsidRPr="000F6B0F">
        <w:rPr>
          <w:noProof/>
          <w:lang w:val="vi-VN"/>
        </w:rPr>
        <w:lastRenderedPageBreak/>
        <w:drawing>
          <wp:inline distT="0" distB="0" distL="0" distR="0" wp14:anchorId="42EBE691" wp14:editId="1FED664B">
            <wp:extent cx="4757420" cy="4931256"/>
            <wp:effectExtent l="0" t="0" r="5080" b="3175"/>
            <wp:docPr id="66635095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50958" name="Picture 1" descr="A screen shot of a computer program&#10;&#10;Description automatically generated"/>
                    <pic:cNvPicPr/>
                  </pic:nvPicPr>
                  <pic:blipFill>
                    <a:blip r:embed="rId43"/>
                    <a:stretch>
                      <a:fillRect/>
                    </a:stretch>
                  </pic:blipFill>
                  <pic:spPr>
                    <a:xfrm>
                      <a:off x="0" y="0"/>
                      <a:ext cx="4760600" cy="4934552"/>
                    </a:xfrm>
                    <a:prstGeom prst="rect">
                      <a:avLst/>
                    </a:prstGeom>
                  </pic:spPr>
                </pic:pic>
              </a:graphicData>
            </a:graphic>
          </wp:inline>
        </w:drawing>
      </w:r>
    </w:p>
    <w:p w14:paraId="595B6AC9" w14:textId="44FC54C7" w:rsidR="007655BE" w:rsidRPr="000F6B0F" w:rsidRDefault="0032107B" w:rsidP="0032107B">
      <w:pPr>
        <w:pStyle w:val="Caption"/>
        <w:jc w:val="center"/>
      </w:pPr>
      <w:bookmarkStart w:id="59" w:name="_Toc165403072"/>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1</w:t>
      </w:r>
      <w:r w:rsidR="00611E32" w:rsidRPr="000F6B0F">
        <w:fldChar w:fldCharType="end"/>
      </w:r>
      <w:r w:rsidRPr="000F6B0F">
        <w:t xml:space="preserve"> Giao diện </w:t>
      </w:r>
      <w:proofErr w:type="spellStart"/>
      <w:r w:rsidRPr="000F6B0F">
        <w:t>ProductCommand</w:t>
      </w:r>
      <w:bookmarkEnd w:id="59"/>
      <w:proofErr w:type="spellEnd"/>
    </w:p>
    <w:p w14:paraId="218C77DA" w14:textId="7983CE44" w:rsidR="0032107B" w:rsidRPr="000F6B0F" w:rsidRDefault="002F24E2" w:rsidP="0032107B">
      <w:pPr>
        <w:pStyle w:val="Nidungvnbn"/>
        <w:keepNext/>
        <w:jc w:val="center"/>
        <w:rPr>
          <w:lang w:val="vi-VN"/>
        </w:rPr>
      </w:pPr>
      <w:r w:rsidRPr="000F6B0F">
        <w:rPr>
          <w:noProof/>
          <w:lang w:val="vi-VN"/>
        </w:rPr>
        <w:lastRenderedPageBreak/>
        <w:drawing>
          <wp:inline distT="0" distB="0" distL="0" distR="0" wp14:anchorId="508CF30C" wp14:editId="5A788963">
            <wp:extent cx="4429354" cy="5120640"/>
            <wp:effectExtent l="0" t="0" r="9525" b="3810"/>
            <wp:docPr id="117666389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663898" name="Picture 1" descr="A screenshot of a computer program&#10;&#10;Description automatically generated"/>
                    <pic:cNvPicPr/>
                  </pic:nvPicPr>
                  <pic:blipFill>
                    <a:blip r:embed="rId44"/>
                    <a:stretch>
                      <a:fillRect/>
                    </a:stretch>
                  </pic:blipFill>
                  <pic:spPr>
                    <a:xfrm>
                      <a:off x="0" y="0"/>
                      <a:ext cx="4434458" cy="5126541"/>
                    </a:xfrm>
                    <a:prstGeom prst="rect">
                      <a:avLst/>
                    </a:prstGeom>
                  </pic:spPr>
                </pic:pic>
              </a:graphicData>
            </a:graphic>
          </wp:inline>
        </w:drawing>
      </w:r>
    </w:p>
    <w:p w14:paraId="177C91C5" w14:textId="0ED36A57" w:rsidR="007655BE" w:rsidRPr="000F6B0F" w:rsidRDefault="0032107B" w:rsidP="0032107B">
      <w:pPr>
        <w:pStyle w:val="Caption"/>
        <w:jc w:val="center"/>
      </w:pPr>
      <w:bookmarkStart w:id="60" w:name="_Toc165403073"/>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2</w:t>
      </w:r>
      <w:r w:rsidR="00611E32" w:rsidRPr="000F6B0F">
        <w:fldChar w:fldCharType="end"/>
      </w:r>
      <w:r w:rsidRPr="000F6B0F">
        <w:t xml:space="preserve"> Giao diện </w:t>
      </w:r>
      <w:proofErr w:type="spellStart"/>
      <w:r w:rsidRPr="000F6B0F">
        <w:t>RemoteControl</w:t>
      </w:r>
      <w:bookmarkEnd w:id="60"/>
      <w:proofErr w:type="spellEnd"/>
    </w:p>
    <w:p w14:paraId="51066C6E" w14:textId="40A0F0A9" w:rsidR="0032107B" w:rsidRPr="000F6B0F" w:rsidRDefault="0071527A" w:rsidP="0032107B">
      <w:pPr>
        <w:pStyle w:val="Nidungvnbn"/>
        <w:keepNext/>
        <w:jc w:val="center"/>
        <w:rPr>
          <w:lang w:val="vi-VN"/>
        </w:rPr>
      </w:pPr>
      <w:r w:rsidRPr="000F6B0F">
        <w:rPr>
          <w:noProof/>
          <w:lang w:val="vi-VN"/>
        </w:rPr>
        <w:drawing>
          <wp:inline distT="0" distB="0" distL="0" distR="0" wp14:anchorId="793D6134" wp14:editId="7FC5EA8A">
            <wp:extent cx="4460240" cy="1995322"/>
            <wp:effectExtent l="0" t="0" r="0" b="5080"/>
            <wp:docPr id="128948494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484942" name="Picture 1" descr="A screen shot of a computer code&#10;&#10;Description automatically generated"/>
                    <pic:cNvPicPr/>
                  </pic:nvPicPr>
                  <pic:blipFill>
                    <a:blip r:embed="rId45"/>
                    <a:stretch>
                      <a:fillRect/>
                    </a:stretch>
                  </pic:blipFill>
                  <pic:spPr>
                    <a:xfrm>
                      <a:off x="0" y="0"/>
                      <a:ext cx="4467865" cy="1998733"/>
                    </a:xfrm>
                    <a:prstGeom prst="rect">
                      <a:avLst/>
                    </a:prstGeom>
                  </pic:spPr>
                </pic:pic>
              </a:graphicData>
            </a:graphic>
          </wp:inline>
        </w:drawing>
      </w:r>
    </w:p>
    <w:p w14:paraId="53B3514E" w14:textId="25906AED" w:rsidR="007655BE" w:rsidRPr="000F6B0F" w:rsidRDefault="0032107B" w:rsidP="0032107B">
      <w:pPr>
        <w:pStyle w:val="Caption"/>
        <w:jc w:val="center"/>
      </w:pPr>
      <w:bookmarkStart w:id="61" w:name="_Toc165403074"/>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3</w:t>
      </w:r>
      <w:r w:rsidR="00611E32" w:rsidRPr="000F6B0F">
        <w:fldChar w:fldCharType="end"/>
      </w:r>
      <w:r w:rsidRPr="000F6B0F">
        <w:t xml:space="preserve"> </w:t>
      </w:r>
      <w:proofErr w:type="spellStart"/>
      <w:r w:rsidRPr="000F6B0F">
        <w:t>Command</w:t>
      </w:r>
      <w:proofErr w:type="spellEnd"/>
      <w:r w:rsidRPr="000F6B0F">
        <w:t xml:space="preserve"> áp dụng khi xóa và thêm gián tiếp qua nút hoàn tác</w:t>
      </w:r>
      <w:bookmarkEnd w:id="61"/>
    </w:p>
    <w:p w14:paraId="6E09720C" w14:textId="2C3B82B5" w:rsidR="0032107B" w:rsidRPr="000F6B0F" w:rsidRDefault="001520A1" w:rsidP="0032107B">
      <w:pPr>
        <w:keepNext/>
        <w:spacing w:line="360" w:lineRule="auto"/>
        <w:jc w:val="center"/>
      </w:pPr>
      <w:r w:rsidRPr="000F6B0F">
        <w:rPr>
          <w:noProof/>
        </w:rPr>
        <w:lastRenderedPageBreak/>
        <w:drawing>
          <wp:inline distT="0" distB="0" distL="0" distR="0" wp14:anchorId="021227AF" wp14:editId="4C2BC4B8">
            <wp:extent cx="4117340" cy="3217203"/>
            <wp:effectExtent l="0" t="0" r="0" b="2540"/>
            <wp:docPr id="17118887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88873" name="Picture 1" descr="A screenshot of a computer code&#10;&#10;Description automatically generated"/>
                    <pic:cNvPicPr/>
                  </pic:nvPicPr>
                  <pic:blipFill>
                    <a:blip r:embed="rId46"/>
                    <a:stretch>
                      <a:fillRect/>
                    </a:stretch>
                  </pic:blipFill>
                  <pic:spPr>
                    <a:xfrm>
                      <a:off x="0" y="0"/>
                      <a:ext cx="4125008" cy="3223195"/>
                    </a:xfrm>
                    <a:prstGeom prst="rect">
                      <a:avLst/>
                    </a:prstGeom>
                  </pic:spPr>
                </pic:pic>
              </a:graphicData>
            </a:graphic>
          </wp:inline>
        </w:drawing>
      </w:r>
    </w:p>
    <w:p w14:paraId="6D819CD1" w14:textId="5C33B2C0" w:rsidR="007655BE" w:rsidRPr="000F6B0F" w:rsidRDefault="0032107B" w:rsidP="0032107B">
      <w:pPr>
        <w:pStyle w:val="Caption"/>
        <w:jc w:val="center"/>
      </w:pPr>
      <w:bookmarkStart w:id="62" w:name="_Toc165403075"/>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4</w:t>
      </w:r>
      <w:r w:rsidR="00611E32" w:rsidRPr="000F6B0F">
        <w:fldChar w:fldCharType="end"/>
      </w:r>
      <w:r w:rsidRPr="000F6B0F">
        <w:t xml:space="preserve"> </w:t>
      </w:r>
      <w:proofErr w:type="spellStart"/>
      <w:r w:rsidRPr="000F6B0F">
        <w:t>Command</w:t>
      </w:r>
      <w:proofErr w:type="spellEnd"/>
      <w:r w:rsidRPr="000F6B0F">
        <w:t xml:space="preserve"> áp dụng khi thêm trực tiếp qua nút thêm trên màn hình</w:t>
      </w:r>
      <w:bookmarkEnd w:id="62"/>
    </w:p>
    <w:p w14:paraId="656E8CBB" w14:textId="7ECBF286" w:rsidR="00DD6002" w:rsidRPr="000F6B0F" w:rsidRDefault="00DD6002" w:rsidP="00DD6002">
      <w:pPr>
        <w:pStyle w:val="Heading2"/>
      </w:pPr>
      <w:bookmarkStart w:id="63" w:name="_Toc165404401"/>
      <w:r w:rsidRPr="000F6B0F">
        <w:t xml:space="preserve">2.6 </w:t>
      </w:r>
      <w:proofErr w:type="spellStart"/>
      <w:r w:rsidRPr="000F6B0F">
        <w:t>Adapter</w:t>
      </w:r>
      <w:bookmarkEnd w:id="63"/>
      <w:proofErr w:type="spellEnd"/>
    </w:p>
    <w:p w14:paraId="374F7E33" w14:textId="150054CE" w:rsidR="003543DD" w:rsidRPr="000F6B0F" w:rsidRDefault="003543DD" w:rsidP="003543DD">
      <w:pPr>
        <w:pStyle w:val="Heading3"/>
      </w:pPr>
      <w:bookmarkStart w:id="64" w:name="_Toc165404402"/>
      <w:r w:rsidRPr="000F6B0F">
        <w:t>2.6.1 Giới thiệu và lý do áp dụng</w:t>
      </w:r>
      <w:bookmarkEnd w:id="64"/>
    </w:p>
    <w:p w14:paraId="7FA94C4E" w14:textId="41464E27" w:rsidR="003543DD" w:rsidRPr="000F6B0F" w:rsidRDefault="003543DD" w:rsidP="003543DD">
      <w:pPr>
        <w:pStyle w:val="Nidungvnbn"/>
        <w:rPr>
          <w:lang w:val="vi-VN"/>
        </w:rPr>
      </w:pPr>
      <w:r w:rsidRPr="000F6B0F">
        <w:rPr>
          <w:lang w:val="vi-VN"/>
        </w:rPr>
        <w:t xml:space="preserve">Mẫu thiết kế </w:t>
      </w:r>
      <w:proofErr w:type="spellStart"/>
      <w:r w:rsidR="008B6278" w:rsidRPr="000F6B0F">
        <w:rPr>
          <w:lang w:val="vi-VN"/>
        </w:rPr>
        <w:t>Adapter</w:t>
      </w:r>
      <w:proofErr w:type="spellEnd"/>
      <w:r w:rsidR="008B6278" w:rsidRPr="000F6B0F">
        <w:rPr>
          <w:lang w:val="vi-VN"/>
        </w:rPr>
        <w:t xml:space="preserve"> được áp dụng để sử dụng kết quả trả về là các công thức món ăn từ API của bên thứ ba và có định dạng khác so với định dạng được sử dụng trong ứng dụng hiện tại.</w:t>
      </w:r>
    </w:p>
    <w:p w14:paraId="1CE14E1D" w14:textId="0DFCE2E2" w:rsidR="003543DD" w:rsidRPr="000F6B0F" w:rsidRDefault="00AD764C" w:rsidP="003543DD">
      <w:pPr>
        <w:pStyle w:val="Nidungvnbn"/>
        <w:rPr>
          <w:lang w:val="vi-VN"/>
        </w:rPr>
      </w:pPr>
      <w:proofErr w:type="spellStart"/>
      <w:r w:rsidRPr="000F6B0F">
        <w:rPr>
          <w:lang w:val="vi-VN"/>
        </w:rPr>
        <w:t>Adapter</w:t>
      </w:r>
      <w:proofErr w:type="spellEnd"/>
      <w:r w:rsidRPr="000F6B0F">
        <w:rPr>
          <w:lang w:val="vi-VN"/>
        </w:rPr>
        <w:t xml:space="preserve"> được chọn để tạo điều kiện tích hợp các API bên ngoài với các định dạng dữ liệu khác nhau vào kiến trúc hiện có của ứng dụng</w:t>
      </w:r>
      <w:r w:rsidR="003543DD" w:rsidRPr="000F6B0F">
        <w:rPr>
          <w:lang w:val="vi-VN"/>
        </w:rPr>
        <w:t>.</w:t>
      </w:r>
      <w:r w:rsidRPr="000F6B0F">
        <w:rPr>
          <w:lang w:val="vi-VN"/>
        </w:rPr>
        <w:t xml:space="preserve"> </w:t>
      </w:r>
      <w:proofErr w:type="spellStart"/>
      <w:r w:rsidRPr="000F6B0F">
        <w:rPr>
          <w:lang w:val="vi-VN"/>
        </w:rPr>
        <w:t>Adapter</w:t>
      </w:r>
      <w:proofErr w:type="spellEnd"/>
      <w:r w:rsidRPr="000F6B0F">
        <w:rPr>
          <w:lang w:val="vi-VN"/>
        </w:rPr>
        <w:t xml:space="preserve"> đóng vai trò trung giam, chuyển đổi giao diện các API b</w:t>
      </w:r>
      <w:r w:rsidR="001B1A65" w:rsidRPr="000F6B0F">
        <w:rPr>
          <w:lang w:val="vi-VN"/>
        </w:rPr>
        <w:t xml:space="preserve">ên ngoài thành định dạng tương thích với ứng dụng hiện tại, do đó đảm bảo giao tiếp liền mạch với các chi tiết cụ thể của API bên ngoài, thúc đẩy khả năng tương tác và cho phép </w:t>
      </w:r>
      <w:r w:rsidR="000554EF" w:rsidRPr="000F6B0F">
        <w:rPr>
          <w:lang w:val="vi-VN"/>
        </w:rPr>
        <w:t>bảo trì và cập nhật dễ hơn</w:t>
      </w:r>
      <w:r w:rsidR="009A03F0" w:rsidRPr="000F6B0F">
        <w:rPr>
          <w:lang w:val="vi-VN"/>
        </w:rPr>
        <w:t xml:space="preserve"> </w:t>
      </w:r>
      <w:r w:rsidR="009A03F0" w:rsidRPr="000F6B0F">
        <w:rPr>
          <w:lang w:val="vi-VN"/>
        </w:rPr>
        <w:fldChar w:fldCharType="begin"/>
      </w:r>
      <w:r w:rsidR="00EE48DA" w:rsidRPr="000F6B0F">
        <w:rPr>
          <w:lang w:val="vi-VN"/>
        </w:rPr>
        <w:instrText xml:space="preserve"> ADDIN ZOTERO_ITEM CSL_CITATION {"citationID":"bJQzShN2","properties":{"formattedCitation":"(Hu 2023)","plainCitation":"(Hu 2023)","noteIndex":0},"citationItems":[{"id":129,"uris":["http://zotero.org/users/12781060/items/PTK6CRU9"],"itemData":{"id":129,"type":"chapter","abstract":"This chapter covers a great majority of the original design patterns published in the mid-1990s, with a focus on the design ideas behind the patterns. The creational patterns covered include singleton, factory method, abstract factory, builder, and prototype. The structural patterns explained include adapter, proxy, façade, decorator, composite, bridge, flyweight, and twin. Behavioral patterns described include strategy, servant, command, state, visitor, iterator, chain of responsibility, observer, and mediator. The chapter ends with a discussion about decoupled objects communication based on a model describing communications between “publishers” and “subscribers”. The model can be viewed as an extension of the communication pattern between “observers” and “observables”, or between “clients” and a “mediator”. The chapter also offers some discussion about functional representations of the patterns.","container-title":"An Introduction to Software Design: Concepts, Principles, Methodologies, and Techniques","event-place":"Cham","ISBN":"978-3-031-28311-6","language":"en","note":"DOI: 10.1007/978-3-031-28311-6_8","page":"231-275","publisher":"Springer International Publishing","publisher-place":"Cham","source":"Springer Link","title":"Software Design Patterns","URL":"https://doi.org/10.1007/978-3-031-28311-6_8","author":[{"family":"Hu","given":"Chenglie"}],"editor":[{"family":"Hu","given":"Chenglie"}],"accessed":{"date-parts":[["2024",4,20]]},"issued":{"date-parts":[["2023"]]}}}],"schema":"https://github.com/citation-style-language/schema/raw/master/csl-citation.json"} </w:instrText>
      </w:r>
      <w:r w:rsidR="009A03F0" w:rsidRPr="000F6B0F">
        <w:rPr>
          <w:lang w:val="vi-VN"/>
        </w:rPr>
        <w:fldChar w:fldCharType="separate"/>
      </w:r>
      <w:r w:rsidR="00EE48DA" w:rsidRPr="000F6B0F">
        <w:rPr>
          <w:lang w:val="vi-VN"/>
        </w:rPr>
        <w:t>(Hu 2023)</w:t>
      </w:r>
      <w:r w:rsidR="009A03F0" w:rsidRPr="000F6B0F">
        <w:rPr>
          <w:lang w:val="vi-VN"/>
        </w:rPr>
        <w:fldChar w:fldCharType="end"/>
      </w:r>
      <w:r w:rsidR="000554EF" w:rsidRPr="000F6B0F">
        <w:rPr>
          <w:lang w:val="vi-VN"/>
        </w:rPr>
        <w:t xml:space="preserve">. </w:t>
      </w:r>
      <w:r w:rsidR="00736065" w:rsidRPr="000F6B0F">
        <w:rPr>
          <w:lang w:val="vi-VN"/>
        </w:rPr>
        <w:t xml:space="preserve">Mẫu thiết kế này cũng tuân theo Nguyên tắc </w:t>
      </w:r>
      <w:proofErr w:type="spellStart"/>
      <w:r w:rsidR="005A16DF" w:rsidRPr="000F6B0F">
        <w:rPr>
          <w:lang w:val="vi-VN"/>
        </w:rPr>
        <w:t>Dependency</w:t>
      </w:r>
      <w:proofErr w:type="spellEnd"/>
      <w:r w:rsidR="005A16DF" w:rsidRPr="000F6B0F">
        <w:rPr>
          <w:lang w:val="vi-VN"/>
        </w:rPr>
        <w:t xml:space="preserve"> </w:t>
      </w:r>
      <w:proofErr w:type="spellStart"/>
      <w:r w:rsidR="005A16DF" w:rsidRPr="000F6B0F">
        <w:rPr>
          <w:lang w:val="vi-VN"/>
        </w:rPr>
        <w:t>Inversion</w:t>
      </w:r>
      <w:proofErr w:type="spellEnd"/>
      <w:r w:rsidR="005A16DF" w:rsidRPr="000F6B0F">
        <w:rPr>
          <w:lang w:val="vi-VN"/>
        </w:rPr>
        <w:t>) bằng cách tách rời ứng dụng khỏi các chi tiết của dịch vụ bên ngoài, cho phép kiểm thử và sửa đổi trong tương lai dễ dàng hơn</w:t>
      </w:r>
      <w:r w:rsidR="00EE48DA" w:rsidRPr="000F6B0F">
        <w:rPr>
          <w:lang w:val="vi-VN"/>
        </w:rPr>
        <w:t xml:space="preserve"> </w:t>
      </w:r>
      <w:r w:rsidR="00EE48DA" w:rsidRPr="000F6B0F">
        <w:rPr>
          <w:lang w:val="vi-VN"/>
        </w:rPr>
        <w:fldChar w:fldCharType="begin"/>
      </w:r>
      <w:r w:rsidR="00EE48DA" w:rsidRPr="000F6B0F">
        <w:rPr>
          <w:lang w:val="vi-VN"/>
        </w:rPr>
        <w:instrText xml:space="preserve"> ADDIN ZOTERO_ITEM CSL_CITATION {"citationID":"fAZZty0J","properties":{"formattedCitation":"(Anon n.d.-a)","plainCitation":"(Anon n.d.-a)","noteIndex":0},"citationItems":[{"id":137,"uris":["http://zotero.org/users/12781060/items/BMJ6JP62"],"itemData":{"id":137,"type":"webpage","abstract":"Strategy is a behavioral design pattern that lets you define a family of algorithms, put each of them into a separate class, and make their objects interchangeable.","language":"en","title":"Adapter","URL":"https://refactoring.guru/design-patterns/adapter","accessed":{"date-parts":[["2024",4,30]]}}}],"schema":"https://github.com/citation-style-language/schema/raw/master/csl-citation.json"} </w:instrText>
      </w:r>
      <w:r w:rsidR="00EE48DA" w:rsidRPr="000F6B0F">
        <w:rPr>
          <w:lang w:val="vi-VN"/>
        </w:rPr>
        <w:fldChar w:fldCharType="separate"/>
      </w:r>
      <w:r w:rsidR="00EE48DA" w:rsidRPr="000F6B0F">
        <w:rPr>
          <w:lang w:val="vi-VN"/>
        </w:rPr>
        <w:t>(</w:t>
      </w:r>
      <w:proofErr w:type="spellStart"/>
      <w:r w:rsidR="00EE48DA" w:rsidRPr="000F6B0F">
        <w:rPr>
          <w:lang w:val="vi-VN"/>
        </w:rPr>
        <w:t>Anon</w:t>
      </w:r>
      <w:proofErr w:type="spellEnd"/>
      <w:r w:rsidR="00EE48DA" w:rsidRPr="000F6B0F">
        <w:rPr>
          <w:lang w:val="vi-VN"/>
        </w:rPr>
        <w:t xml:space="preserve"> </w:t>
      </w:r>
      <w:proofErr w:type="spellStart"/>
      <w:r w:rsidR="00EE48DA" w:rsidRPr="000F6B0F">
        <w:rPr>
          <w:lang w:val="vi-VN"/>
        </w:rPr>
        <w:t>n.d</w:t>
      </w:r>
      <w:proofErr w:type="spellEnd"/>
      <w:r w:rsidR="00EE48DA" w:rsidRPr="000F6B0F">
        <w:rPr>
          <w:lang w:val="vi-VN"/>
        </w:rPr>
        <w:t>.-a)</w:t>
      </w:r>
      <w:r w:rsidR="00EE48DA" w:rsidRPr="000F6B0F">
        <w:rPr>
          <w:lang w:val="vi-VN"/>
        </w:rPr>
        <w:fldChar w:fldCharType="end"/>
      </w:r>
      <w:r w:rsidR="005A16DF" w:rsidRPr="000F6B0F">
        <w:rPr>
          <w:lang w:val="vi-VN"/>
        </w:rPr>
        <w:t>.</w:t>
      </w:r>
    </w:p>
    <w:p w14:paraId="0A7E7918" w14:textId="18E42223" w:rsidR="003543DD" w:rsidRPr="000F6B0F" w:rsidRDefault="003543DD" w:rsidP="003543DD">
      <w:pPr>
        <w:pStyle w:val="Nidungvnbn"/>
        <w:rPr>
          <w:lang w:val="vi-VN"/>
        </w:rPr>
      </w:pPr>
      <w:r w:rsidRPr="000F6B0F">
        <w:rPr>
          <w:lang w:val="vi-VN"/>
        </w:rPr>
        <w:t xml:space="preserve">Tổng hợp lại, sau khi áp dụng mẫu thiết kế </w:t>
      </w:r>
      <w:proofErr w:type="spellStart"/>
      <w:r w:rsidR="00FC6B33" w:rsidRPr="000F6B0F">
        <w:rPr>
          <w:lang w:val="vi-VN"/>
        </w:rPr>
        <w:t>Adapter</w:t>
      </w:r>
      <w:proofErr w:type="spellEnd"/>
      <w:r w:rsidRPr="000F6B0F">
        <w:rPr>
          <w:lang w:val="vi-VN"/>
        </w:rPr>
        <w:t>, dự án đạt được những lợi ích sau:</w:t>
      </w:r>
    </w:p>
    <w:p w14:paraId="30F836EE" w14:textId="7F5B624A" w:rsidR="00B046F7" w:rsidRPr="000F6B0F" w:rsidRDefault="003543DD" w:rsidP="00B046F7">
      <w:pPr>
        <w:pStyle w:val="Nidungvnbn"/>
        <w:numPr>
          <w:ilvl w:val="0"/>
          <w:numId w:val="30"/>
        </w:numPr>
        <w:rPr>
          <w:lang w:val="vi-VN"/>
        </w:rPr>
      </w:pPr>
      <w:r w:rsidRPr="000F6B0F">
        <w:rPr>
          <w:lang w:val="vi-VN"/>
        </w:rPr>
        <w:t>Tính</w:t>
      </w:r>
      <w:r w:rsidR="00B046F7" w:rsidRPr="000F6B0F">
        <w:rPr>
          <w:lang w:val="vi-VN"/>
        </w:rPr>
        <w:t xml:space="preserve"> tương tác: </w:t>
      </w:r>
      <w:proofErr w:type="spellStart"/>
      <w:r w:rsidR="00B046F7" w:rsidRPr="000F6B0F">
        <w:rPr>
          <w:lang w:val="vi-VN"/>
        </w:rPr>
        <w:t>Adapter</w:t>
      </w:r>
      <w:proofErr w:type="spellEnd"/>
      <w:r w:rsidR="00B046F7" w:rsidRPr="000F6B0F">
        <w:rPr>
          <w:lang w:val="vi-VN"/>
        </w:rPr>
        <w:t xml:space="preserve"> đóng vai trò cầu nối giữa các giao diện không tương thích, cho phép ứng dụng giao tiếp với các hệ thống bên ngoài một cách liền </w:t>
      </w:r>
      <w:r w:rsidR="00B046F7" w:rsidRPr="000F6B0F">
        <w:rPr>
          <w:lang w:val="vi-VN"/>
        </w:rPr>
        <w:lastRenderedPageBreak/>
        <w:t xml:space="preserve">mạch. </w:t>
      </w:r>
      <w:proofErr w:type="spellStart"/>
      <w:r w:rsidR="00B046F7" w:rsidRPr="000F6B0F">
        <w:rPr>
          <w:lang w:val="vi-VN"/>
        </w:rPr>
        <w:t>Adapter</w:t>
      </w:r>
      <w:proofErr w:type="spellEnd"/>
      <w:r w:rsidR="00B046F7" w:rsidRPr="000F6B0F">
        <w:rPr>
          <w:lang w:val="vi-VN"/>
        </w:rPr>
        <w:t xml:space="preserve"> chuyển đổ giao diện của API bên thứ ba thành định dạng tương thích với giao diện hiện tại mà ứng dụng đang sử dụng, đảm bảo tích hợp và trao đổi dữ liệu </w:t>
      </w:r>
      <w:r w:rsidR="00E749E1" w:rsidRPr="000F6B0F">
        <w:rPr>
          <w:lang w:val="vi-VN"/>
        </w:rPr>
        <w:t>trơn tru.</w:t>
      </w:r>
    </w:p>
    <w:p w14:paraId="2B80FC1D" w14:textId="18A4452D" w:rsidR="003543DD" w:rsidRPr="000F6B0F" w:rsidRDefault="0074777C" w:rsidP="003543DD">
      <w:pPr>
        <w:pStyle w:val="Nidungvnbn"/>
        <w:numPr>
          <w:ilvl w:val="0"/>
          <w:numId w:val="30"/>
        </w:numPr>
        <w:rPr>
          <w:lang w:val="vi-VN"/>
        </w:rPr>
      </w:pPr>
      <w:r w:rsidRPr="000F6B0F">
        <w:rPr>
          <w:lang w:val="vi-VN"/>
        </w:rPr>
        <w:t>Tính l</w:t>
      </w:r>
      <w:r w:rsidR="00E749E1" w:rsidRPr="000F6B0F">
        <w:rPr>
          <w:lang w:val="vi-VN"/>
        </w:rPr>
        <w:t xml:space="preserve">inh hoạt: Mô hình </w:t>
      </w:r>
      <w:proofErr w:type="spellStart"/>
      <w:r w:rsidR="00E749E1" w:rsidRPr="000F6B0F">
        <w:rPr>
          <w:lang w:val="vi-VN"/>
        </w:rPr>
        <w:t>Adapter</w:t>
      </w:r>
      <w:proofErr w:type="spellEnd"/>
      <w:r w:rsidR="00E749E1" w:rsidRPr="000F6B0F">
        <w:rPr>
          <w:lang w:val="vi-VN"/>
        </w:rPr>
        <w:t xml:space="preserve"> thích ứng với những thay đổi trong các API hoặc dịch vụ bên ngoài mà không ảnh hướng đến chức năng cốt lõi của ứng dụng. Nếu định dạng hoặc giao diện của dịch vụ bên ngoài thay đổi, thì chỉ cần cập nhật phần </w:t>
      </w:r>
      <w:r w:rsidR="00A41DB1" w:rsidRPr="000F6B0F">
        <w:rPr>
          <w:lang w:val="vi-VN"/>
        </w:rPr>
        <w:t xml:space="preserve">hiện thực của </w:t>
      </w:r>
      <w:proofErr w:type="spellStart"/>
      <w:r w:rsidR="00A41DB1" w:rsidRPr="000F6B0F">
        <w:rPr>
          <w:lang w:val="vi-VN"/>
        </w:rPr>
        <w:t>adapter</w:t>
      </w:r>
      <w:proofErr w:type="spellEnd"/>
      <w:r w:rsidR="00A41DB1" w:rsidRPr="000F6B0F">
        <w:rPr>
          <w:lang w:val="vi-VN"/>
        </w:rPr>
        <w:t>, trong khi các phần còn lại của ứng dụng không bị ảnh hưởng.</w:t>
      </w:r>
    </w:p>
    <w:p w14:paraId="730F7ABB" w14:textId="70A6F0F4" w:rsidR="0074777C" w:rsidRPr="000F6B0F" w:rsidRDefault="0074777C" w:rsidP="003543DD">
      <w:pPr>
        <w:pStyle w:val="Nidungvnbn"/>
        <w:numPr>
          <w:ilvl w:val="0"/>
          <w:numId w:val="30"/>
        </w:numPr>
        <w:rPr>
          <w:lang w:val="vi-VN"/>
        </w:rPr>
      </w:pPr>
      <w:r w:rsidRPr="000F6B0F">
        <w:rPr>
          <w:lang w:val="vi-VN"/>
        </w:rPr>
        <w:t xml:space="preserve">Tính tái sử dụng: </w:t>
      </w:r>
      <w:proofErr w:type="spellStart"/>
      <w:r w:rsidRPr="000F6B0F">
        <w:rPr>
          <w:lang w:val="vi-VN"/>
        </w:rPr>
        <w:t>Adapter</w:t>
      </w:r>
      <w:proofErr w:type="spellEnd"/>
      <w:r w:rsidRPr="000F6B0F">
        <w:rPr>
          <w:lang w:val="vi-VN"/>
        </w:rPr>
        <w:t xml:space="preserve"> thúc</w:t>
      </w:r>
      <w:r w:rsidR="009B1DD9" w:rsidRPr="000F6B0F">
        <w:rPr>
          <w:lang w:val="vi-VN"/>
        </w:rPr>
        <w:t xml:space="preserve"> đẩy khả năng tái sử dụng </w:t>
      </w:r>
      <w:r w:rsidR="003F476C" w:rsidRPr="000F6B0F">
        <w:rPr>
          <w:lang w:val="vi-VN"/>
        </w:rPr>
        <w:t>mã nguồn</w:t>
      </w:r>
      <w:r w:rsidR="009B1DD9" w:rsidRPr="000F6B0F">
        <w:rPr>
          <w:lang w:val="vi-VN"/>
        </w:rPr>
        <w:t xml:space="preserve"> bằng cách đóng gói </w:t>
      </w:r>
      <w:proofErr w:type="spellStart"/>
      <w:r w:rsidR="009B1DD9" w:rsidRPr="000F6B0F">
        <w:rPr>
          <w:lang w:val="vi-VN"/>
        </w:rPr>
        <w:t>logic</w:t>
      </w:r>
      <w:proofErr w:type="spellEnd"/>
      <w:r w:rsidR="009B1DD9" w:rsidRPr="000F6B0F">
        <w:rPr>
          <w:lang w:val="vi-VN"/>
        </w:rPr>
        <w:t xml:space="preserve"> tích hợp trông các thành </w:t>
      </w:r>
      <w:r w:rsidR="003F476C" w:rsidRPr="000F6B0F">
        <w:rPr>
          <w:lang w:val="vi-VN"/>
        </w:rPr>
        <w:t xml:space="preserve">phần có thể tái sử dụng. Sau khi được hiện thực, </w:t>
      </w:r>
      <w:proofErr w:type="spellStart"/>
      <w:r w:rsidR="003F476C" w:rsidRPr="000F6B0F">
        <w:rPr>
          <w:lang w:val="vi-VN"/>
        </w:rPr>
        <w:t>adapter</w:t>
      </w:r>
      <w:proofErr w:type="spellEnd"/>
      <w:r w:rsidR="003F476C" w:rsidRPr="000F6B0F">
        <w:rPr>
          <w:lang w:val="vi-VN"/>
        </w:rPr>
        <w:t xml:space="preserve"> có thể được sử dụng lại trên các thành phần khác nhau của ứng dụng hoặc trong các dự án khác có yêu cầu tích hợp tương </w:t>
      </w:r>
      <w:r w:rsidR="00BC06A3" w:rsidRPr="000F6B0F">
        <w:rPr>
          <w:lang w:val="vi-VN"/>
        </w:rPr>
        <w:t>tự.</w:t>
      </w:r>
    </w:p>
    <w:p w14:paraId="0E54A5CD" w14:textId="578E7BDD" w:rsidR="003543DD" w:rsidRPr="000F6B0F" w:rsidRDefault="003543DD" w:rsidP="003543DD">
      <w:pPr>
        <w:pStyle w:val="Heading3"/>
      </w:pPr>
      <w:bookmarkStart w:id="65" w:name="_Toc165404403"/>
      <w:r w:rsidRPr="000F6B0F">
        <w:t>2.6.2 Sơ đồ lớp</w:t>
      </w:r>
      <w:bookmarkEnd w:id="65"/>
    </w:p>
    <w:p w14:paraId="752B8AA2" w14:textId="77777777" w:rsidR="00CD6D70" w:rsidRPr="000F6B0F" w:rsidRDefault="00CD6D70" w:rsidP="00CD6D70">
      <w:pPr>
        <w:pStyle w:val="Nidungvnbn"/>
        <w:keepNext/>
        <w:jc w:val="center"/>
        <w:rPr>
          <w:lang w:val="vi-VN"/>
        </w:rPr>
      </w:pPr>
      <w:r w:rsidRPr="000F6B0F">
        <w:rPr>
          <w:noProof/>
          <w:lang w:val="vi-VN"/>
          <w14:ligatures w14:val="standardContextual"/>
        </w:rPr>
        <w:drawing>
          <wp:inline distT="0" distB="0" distL="0" distR="0" wp14:anchorId="18DE03E7" wp14:editId="62EF7CDB">
            <wp:extent cx="5183850" cy="2087880"/>
            <wp:effectExtent l="0" t="0" r="0" b="7620"/>
            <wp:docPr id="1560422079" name="Picture 3"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422079" name="Picture 3" descr="A diagram of a computer&#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87342" cy="2089287"/>
                    </a:xfrm>
                    <a:prstGeom prst="rect">
                      <a:avLst/>
                    </a:prstGeom>
                  </pic:spPr>
                </pic:pic>
              </a:graphicData>
            </a:graphic>
          </wp:inline>
        </w:drawing>
      </w:r>
    </w:p>
    <w:p w14:paraId="1A79BDEF" w14:textId="43AD9AA3" w:rsidR="00CD6D70" w:rsidRPr="000F6B0F" w:rsidRDefault="00CD6D70" w:rsidP="00CD6D70">
      <w:pPr>
        <w:pStyle w:val="Caption"/>
        <w:jc w:val="center"/>
      </w:pPr>
      <w:bookmarkStart w:id="66" w:name="_Toc165403076"/>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5</w:t>
      </w:r>
      <w:r w:rsidR="00611E32" w:rsidRPr="000F6B0F">
        <w:fldChar w:fldCharType="end"/>
      </w:r>
      <w:r w:rsidRPr="000F6B0F">
        <w:t xml:space="preserve"> Sơ đồ lớp áp dụng mẫu thiết kế </w:t>
      </w:r>
      <w:proofErr w:type="spellStart"/>
      <w:r w:rsidRPr="000F6B0F">
        <w:t>Adapter</w:t>
      </w:r>
      <w:bookmarkEnd w:id="66"/>
      <w:proofErr w:type="spellEnd"/>
    </w:p>
    <w:p w14:paraId="46533A1C" w14:textId="5CC6BFB2" w:rsidR="003543DD" w:rsidRPr="000F6B0F" w:rsidRDefault="00F22D58" w:rsidP="003543DD">
      <w:pPr>
        <w:pStyle w:val="Nidungvnbn"/>
        <w:rPr>
          <w:lang w:val="vi-VN"/>
        </w:rPr>
      </w:pPr>
      <w:r w:rsidRPr="000F6B0F">
        <w:rPr>
          <w:lang w:val="vi-VN"/>
        </w:rPr>
        <w:t xml:space="preserve">Ban đầu ứng dụng nhận thông tin công thức món ăn với định dạng là </w:t>
      </w:r>
      <w:r w:rsidR="002D46DB" w:rsidRPr="000F6B0F">
        <w:rPr>
          <w:lang w:val="vi-VN"/>
        </w:rPr>
        <w:t>các</w:t>
      </w:r>
      <w:r w:rsidRPr="000F6B0F">
        <w:rPr>
          <w:lang w:val="vi-VN"/>
        </w:rPr>
        <w:t xml:space="preserve"> lớp</w:t>
      </w:r>
      <w:r w:rsidR="002D46DB" w:rsidRPr="000F6B0F">
        <w:rPr>
          <w:lang w:val="vi-VN"/>
        </w:rPr>
        <w:t xml:space="preserve"> với tên </w:t>
      </w:r>
      <w:proofErr w:type="spellStart"/>
      <w:r w:rsidR="002D46DB" w:rsidRPr="000F6B0F">
        <w:rPr>
          <w:lang w:val="vi-VN"/>
        </w:rPr>
        <w:t>RootObjectModel</w:t>
      </w:r>
      <w:proofErr w:type="spellEnd"/>
      <w:r w:rsidR="002D46DB" w:rsidRPr="000F6B0F">
        <w:rPr>
          <w:lang w:val="vi-VN"/>
        </w:rPr>
        <w:t xml:space="preserve"> và </w:t>
      </w:r>
      <w:proofErr w:type="spellStart"/>
      <w:r w:rsidR="002D46DB" w:rsidRPr="000F6B0F">
        <w:rPr>
          <w:lang w:val="vi-VN"/>
        </w:rPr>
        <w:t>RecipeModel</w:t>
      </w:r>
      <w:proofErr w:type="spellEnd"/>
      <w:r w:rsidR="00030402" w:rsidRPr="000F6B0F">
        <w:rPr>
          <w:lang w:val="vi-VN"/>
        </w:rPr>
        <w:t>; các lớp này</w:t>
      </w:r>
      <w:r w:rsidR="002D46DB" w:rsidRPr="000F6B0F">
        <w:rPr>
          <w:lang w:val="vi-VN"/>
        </w:rPr>
        <w:t xml:space="preserve"> </w:t>
      </w:r>
      <w:r w:rsidRPr="000F6B0F">
        <w:rPr>
          <w:lang w:val="vi-VN"/>
        </w:rPr>
        <w:t xml:space="preserve">chứa các thuộc tính tương ứng với kết quả được trả về </w:t>
      </w:r>
      <w:r w:rsidR="00030402" w:rsidRPr="000F6B0F">
        <w:rPr>
          <w:lang w:val="vi-VN"/>
        </w:rPr>
        <w:t>từ</w:t>
      </w:r>
      <w:r w:rsidRPr="000F6B0F">
        <w:rPr>
          <w:lang w:val="vi-VN"/>
        </w:rPr>
        <w:t xml:space="preserve"> </w:t>
      </w:r>
      <w:r w:rsidR="002D46DB" w:rsidRPr="000F6B0F">
        <w:rPr>
          <w:lang w:val="vi-VN"/>
        </w:rPr>
        <w:t>bên thứ ba</w:t>
      </w:r>
      <w:r w:rsidR="00030402" w:rsidRPr="000F6B0F">
        <w:rPr>
          <w:lang w:val="vi-VN"/>
        </w:rPr>
        <w:t xml:space="preserve"> tên là </w:t>
      </w:r>
      <w:proofErr w:type="spellStart"/>
      <w:r w:rsidR="00030402" w:rsidRPr="000F6B0F">
        <w:rPr>
          <w:lang w:val="vi-VN"/>
        </w:rPr>
        <w:t>Edamam</w:t>
      </w:r>
      <w:proofErr w:type="spellEnd"/>
      <w:r w:rsidR="002D46DB" w:rsidRPr="000F6B0F">
        <w:rPr>
          <w:lang w:val="vi-VN"/>
        </w:rPr>
        <w:t xml:space="preserve"> thông qua API</w:t>
      </w:r>
      <w:r w:rsidR="003543DD" w:rsidRPr="000F6B0F">
        <w:rPr>
          <w:lang w:val="vi-VN"/>
        </w:rPr>
        <w:t>.</w:t>
      </w:r>
      <w:r w:rsidR="00F26472" w:rsidRPr="000F6B0F">
        <w:rPr>
          <w:lang w:val="vi-VN"/>
        </w:rPr>
        <w:t xml:space="preserve"> Các lớp này được sử dụng rộng rãi hầu hết trong mã nguồn của ứng dụng. Thế nên, thêm một nguồn công thức món ăn mới </w:t>
      </w:r>
      <w:r w:rsidR="001D57B4" w:rsidRPr="000F6B0F">
        <w:rPr>
          <w:lang w:val="vi-VN"/>
        </w:rPr>
        <w:t xml:space="preserve">với định dạng khác với API của </w:t>
      </w:r>
      <w:proofErr w:type="spellStart"/>
      <w:r w:rsidR="001D57B4" w:rsidRPr="000F6B0F">
        <w:rPr>
          <w:lang w:val="vi-VN"/>
        </w:rPr>
        <w:t>Edamam</w:t>
      </w:r>
      <w:proofErr w:type="spellEnd"/>
      <w:r w:rsidR="001D57B4" w:rsidRPr="000F6B0F">
        <w:rPr>
          <w:lang w:val="vi-VN"/>
        </w:rPr>
        <w:t xml:space="preserve"> gây khó kh</w:t>
      </w:r>
      <w:r w:rsidR="00F54AE2" w:rsidRPr="000F6B0F">
        <w:rPr>
          <w:lang w:val="vi-VN"/>
        </w:rPr>
        <w:t>ă</w:t>
      </w:r>
      <w:r w:rsidR="001D57B4" w:rsidRPr="000F6B0F">
        <w:rPr>
          <w:lang w:val="vi-VN"/>
        </w:rPr>
        <w:t>n trong việc chỉnh sửa mã nguồn của những nơi sử dụng các lớp với định dạng ban đầu.</w:t>
      </w:r>
    </w:p>
    <w:p w14:paraId="6A188F6A" w14:textId="2D4F089F" w:rsidR="00F54AE2" w:rsidRPr="000F6B0F" w:rsidRDefault="00F54AE2" w:rsidP="003543DD">
      <w:pPr>
        <w:pStyle w:val="Nidungvnbn"/>
        <w:rPr>
          <w:lang w:val="vi-VN"/>
        </w:rPr>
      </w:pPr>
      <w:proofErr w:type="spellStart"/>
      <w:r w:rsidRPr="000F6B0F">
        <w:rPr>
          <w:lang w:val="vi-VN"/>
        </w:rPr>
        <w:lastRenderedPageBreak/>
        <w:t>Adapter</w:t>
      </w:r>
      <w:proofErr w:type="spellEnd"/>
      <w:r w:rsidRPr="000F6B0F">
        <w:rPr>
          <w:lang w:val="vi-VN"/>
        </w:rPr>
        <w:t xml:space="preserve"> được áp dụng bằng cách khái quát cách thức lấy công thức món ăn từ các nguồn thành giao diện (</w:t>
      </w:r>
      <w:proofErr w:type="spellStart"/>
      <w:r w:rsidRPr="000F6B0F">
        <w:rPr>
          <w:lang w:val="vi-VN"/>
        </w:rPr>
        <w:t>interface</w:t>
      </w:r>
      <w:proofErr w:type="spellEnd"/>
      <w:r w:rsidRPr="000F6B0F">
        <w:rPr>
          <w:lang w:val="vi-VN"/>
        </w:rPr>
        <w:t xml:space="preserve">) </w:t>
      </w:r>
      <w:proofErr w:type="spellStart"/>
      <w:r w:rsidRPr="000F6B0F">
        <w:rPr>
          <w:lang w:val="vi-VN"/>
        </w:rPr>
        <w:t>RecipeServiceProvider</w:t>
      </w:r>
      <w:proofErr w:type="spellEnd"/>
      <w:r w:rsidR="00491BFE" w:rsidRPr="000F6B0F">
        <w:rPr>
          <w:lang w:val="vi-VN"/>
        </w:rPr>
        <w:t>. Giao diện này yêu cầu kết quả trả về là các lớp tương thích với định dạng mà ứng dụng sử dụng hiện tại.</w:t>
      </w:r>
      <w:r w:rsidR="001F1DDF" w:rsidRPr="000F6B0F">
        <w:rPr>
          <w:lang w:val="vi-VN"/>
        </w:rPr>
        <w:t xml:space="preserve"> Một lớp </w:t>
      </w:r>
      <w:proofErr w:type="spellStart"/>
      <w:r w:rsidR="001F1DDF" w:rsidRPr="000F6B0F">
        <w:rPr>
          <w:lang w:val="vi-VN"/>
        </w:rPr>
        <w:t>adapter</w:t>
      </w:r>
      <w:proofErr w:type="spellEnd"/>
      <w:r w:rsidR="001F1DDF" w:rsidRPr="000F6B0F">
        <w:rPr>
          <w:lang w:val="vi-VN"/>
        </w:rPr>
        <w:t xml:space="preserve"> được tạo ra tên là </w:t>
      </w:r>
      <w:proofErr w:type="spellStart"/>
      <w:r w:rsidR="001F1DDF" w:rsidRPr="000F6B0F">
        <w:rPr>
          <w:lang w:val="vi-VN"/>
        </w:rPr>
        <w:t>SpoonacularServiceAdapter</w:t>
      </w:r>
      <w:proofErr w:type="spellEnd"/>
      <w:r w:rsidR="001F1DDF" w:rsidRPr="000F6B0F">
        <w:rPr>
          <w:lang w:val="vi-VN"/>
        </w:rPr>
        <w:t xml:space="preserve"> </w:t>
      </w:r>
      <w:r w:rsidR="003C4E2C" w:rsidRPr="000F6B0F">
        <w:rPr>
          <w:lang w:val="vi-VN"/>
        </w:rPr>
        <w:t xml:space="preserve">hiện thực giao diện </w:t>
      </w:r>
      <w:proofErr w:type="spellStart"/>
      <w:r w:rsidR="003C4E2C" w:rsidRPr="000F6B0F">
        <w:rPr>
          <w:lang w:val="vi-VN"/>
        </w:rPr>
        <w:t>RecipeServiceProvider</w:t>
      </w:r>
      <w:proofErr w:type="spellEnd"/>
      <w:r w:rsidR="003C4E2C" w:rsidRPr="000F6B0F">
        <w:rPr>
          <w:lang w:val="vi-VN"/>
        </w:rPr>
        <w:t xml:space="preserve">. Lớp </w:t>
      </w:r>
      <w:proofErr w:type="spellStart"/>
      <w:r w:rsidR="003C4E2C" w:rsidRPr="000F6B0F">
        <w:rPr>
          <w:lang w:val="vi-VN"/>
        </w:rPr>
        <w:t>adapter</w:t>
      </w:r>
      <w:proofErr w:type="spellEnd"/>
      <w:r w:rsidR="003C4E2C" w:rsidRPr="000F6B0F">
        <w:rPr>
          <w:lang w:val="vi-VN"/>
        </w:rPr>
        <w:t xml:space="preserve"> này sẽ làm việc với </w:t>
      </w:r>
      <w:proofErr w:type="spellStart"/>
      <w:r w:rsidR="003C4E2C" w:rsidRPr="000F6B0F">
        <w:rPr>
          <w:lang w:val="vi-VN"/>
        </w:rPr>
        <w:t>SpoonacularAPIService</w:t>
      </w:r>
      <w:proofErr w:type="spellEnd"/>
      <w:r w:rsidR="003C4E2C" w:rsidRPr="000F6B0F">
        <w:rPr>
          <w:lang w:val="vi-VN"/>
        </w:rPr>
        <w:t xml:space="preserve"> là lớp chứa các cách thức giao tiếp với API của nguồn cung cấp công thức mới</w:t>
      </w:r>
      <w:r w:rsidR="00AC7F33" w:rsidRPr="000F6B0F">
        <w:rPr>
          <w:lang w:val="vi-VN"/>
        </w:rPr>
        <w:t xml:space="preserve"> (nguồn mới tên là </w:t>
      </w:r>
      <w:proofErr w:type="spellStart"/>
      <w:r w:rsidR="00AC7F33" w:rsidRPr="000F6B0F">
        <w:rPr>
          <w:lang w:val="vi-VN"/>
        </w:rPr>
        <w:t>Spoonacular</w:t>
      </w:r>
      <w:proofErr w:type="spellEnd"/>
      <w:r w:rsidR="00AC7F33" w:rsidRPr="000F6B0F">
        <w:rPr>
          <w:lang w:val="vi-VN"/>
        </w:rPr>
        <w:t>) và thực hiện một số bước chuyển đổi về định dạng mà ứng dụng yêu cầu.</w:t>
      </w:r>
    </w:p>
    <w:p w14:paraId="01E930F9" w14:textId="05758371" w:rsidR="003543DD" w:rsidRPr="000F6B0F" w:rsidRDefault="003543DD" w:rsidP="003543DD">
      <w:pPr>
        <w:pStyle w:val="Heading3"/>
      </w:pPr>
      <w:bookmarkStart w:id="67" w:name="_Toc165404404"/>
      <w:r w:rsidRPr="000F6B0F">
        <w:t>2.6.3 Mã nguồn áp dụng mẫu thiết kế</w:t>
      </w:r>
      <w:bookmarkEnd w:id="67"/>
    </w:p>
    <w:p w14:paraId="362C9549" w14:textId="77777777" w:rsidR="003C318D" w:rsidRPr="000F6B0F" w:rsidRDefault="00FD4AA9" w:rsidP="003C318D">
      <w:pPr>
        <w:pStyle w:val="Nidungvnbn"/>
        <w:keepNext/>
        <w:jc w:val="center"/>
        <w:rPr>
          <w:lang w:val="vi-VN"/>
        </w:rPr>
      </w:pPr>
      <w:r w:rsidRPr="000F6B0F">
        <w:rPr>
          <w:noProof/>
          <w:lang w:val="vi-VN"/>
        </w:rPr>
        <w:drawing>
          <wp:inline distT="0" distB="0" distL="0" distR="0" wp14:anchorId="51F0FD60" wp14:editId="0C9CC271">
            <wp:extent cx="4929791" cy="906780"/>
            <wp:effectExtent l="0" t="0" r="4445" b="7620"/>
            <wp:docPr id="138774917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49173" name="Picture 1" descr="A white background with black text&#10;&#10;Description automatically generated"/>
                    <pic:cNvPicPr/>
                  </pic:nvPicPr>
                  <pic:blipFill>
                    <a:blip r:embed="rId48"/>
                    <a:stretch>
                      <a:fillRect/>
                    </a:stretch>
                  </pic:blipFill>
                  <pic:spPr>
                    <a:xfrm>
                      <a:off x="0" y="0"/>
                      <a:ext cx="4973491" cy="914818"/>
                    </a:xfrm>
                    <a:prstGeom prst="rect">
                      <a:avLst/>
                    </a:prstGeom>
                  </pic:spPr>
                </pic:pic>
              </a:graphicData>
            </a:graphic>
          </wp:inline>
        </w:drawing>
      </w:r>
    </w:p>
    <w:p w14:paraId="07A15400" w14:textId="35B0F5F0" w:rsidR="00FD4AA9" w:rsidRPr="000F6B0F" w:rsidRDefault="003C318D" w:rsidP="003C318D">
      <w:pPr>
        <w:pStyle w:val="Caption"/>
        <w:jc w:val="center"/>
      </w:pPr>
      <w:bookmarkStart w:id="68" w:name="_Toc165403077"/>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6</w:t>
      </w:r>
      <w:r w:rsidR="00611E32" w:rsidRPr="000F6B0F">
        <w:fldChar w:fldCharType="end"/>
      </w:r>
      <w:r w:rsidRPr="000F6B0F">
        <w:t xml:space="preserve"> Giao diện (</w:t>
      </w:r>
      <w:proofErr w:type="spellStart"/>
      <w:r w:rsidRPr="000F6B0F">
        <w:t>interface</w:t>
      </w:r>
      <w:proofErr w:type="spellEnd"/>
      <w:r w:rsidRPr="000F6B0F">
        <w:t xml:space="preserve">) </w:t>
      </w:r>
      <w:proofErr w:type="spellStart"/>
      <w:r w:rsidR="00D16C68" w:rsidRPr="000F6B0F">
        <w:t>RecipeServiceProvider</w:t>
      </w:r>
      <w:bookmarkEnd w:id="68"/>
      <w:proofErr w:type="spellEnd"/>
    </w:p>
    <w:p w14:paraId="67EE3028" w14:textId="77777777" w:rsidR="00D16C68" w:rsidRPr="000F6B0F" w:rsidRDefault="00FE6259" w:rsidP="00D16C68">
      <w:pPr>
        <w:pStyle w:val="Nidungvnbn"/>
        <w:keepNext/>
        <w:jc w:val="center"/>
        <w:rPr>
          <w:lang w:val="vi-VN"/>
        </w:rPr>
      </w:pPr>
      <w:r w:rsidRPr="000F6B0F">
        <w:rPr>
          <w:noProof/>
          <w:lang w:val="vi-VN"/>
        </w:rPr>
        <w:drawing>
          <wp:inline distT="0" distB="0" distL="0" distR="0" wp14:anchorId="3D042C47" wp14:editId="28CCDC9F">
            <wp:extent cx="4951292" cy="3124200"/>
            <wp:effectExtent l="0" t="0" r="1905" b="0"/>
            <wp:docPr id="1980161982"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161982" name="Picture 1" descr="A computer screen shot of text&#10;&#10;Description automatically generated"/>
                    <pic:cNvPicPr/>
                  </pic:nvPicPr>
                  <pic:blipFill>
                    <a:blip r:embed="rId49"/>
                    <a:stretch>
                      <a:fillRect/>
                    </a:stretch>
                  </pic:blipFill>
                  <pic:spPr>
                    <a:xfrm>
                      <a:off x="0" y="0"/>
                      <a:ext cx="4957586" cy="3128172"/>
                    </a:xfrm>
                    <a:prstGeom prst="rect">
                      <a:avLst/>
                    </a:prstGeom>
                  </pic:spPr>
                </pic:pic>
              </a:graphicData>
            </a:graphic>
          </wp:inline>
        </w:drawing>
      </w:r>
    </w:p>
    <w:p w14:paraId="6F49CC0A" w14:textId="2C44991B" w:rsidR="00FE6259" w:rsidRPr="000F6B0F" w:rsidRDefault="00D16C68" w:rsidP="00D16C68">
      <w:pPr>
        <w:pStyle w:val="Caption"/>
        <w:jc w:val="center"/>
      </w:pPr>
      <w:bookmarkStart w:id="69" w:name="_Toc165403078"/>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7</w:t>
      </w:r>
      <w:r w:rsidR="00611E32" w:rsidRPr="000F6B0F">
        <w:fldChar w:fldCharType="end"/>
      </w:r>
      <w:r w:rsidRPr="000F6B0F">
        <w:t xml:space="preserve"> Lớp </w:t>
      </w:r>
      <w:proofErr w:type="spellStart"/>
      <w:r w:rsidRPr="000F6B0F">
        <w:t>adapter</w:t>
      </w:r>
      <w:proofErr w:type="spellEnd"/>
      <w:r w:rsidRPr="000F6B0F">
        <w:t xml:space="preserve"> tên </w:t>
      </w:r>
      <w:proofErr w:type="spellStart"/>
      <w:r w:rsidRPr="000F6B0F">
        <w:t>SpoonacularServiceAdapter</w:t>
      </w:r>
      <w:bookmarkEnd w:id="69"/>
      <w:proofErr w:type="spellEnd"/>
    </w:p>
    <w:p w14:paraId="2203C3AF" w14:textId="77777777" w:rsidR="00520F46" w:rsidRPr="000F6B0F" w:rsidRDefault="00FE6259" w:rsidP="00520F46">
      <w:pPr>
        <w:pStyle w:val="Nidungvnbn"/>
        <w:keepNext/>
        <w:jc w:val="center"/>
        <w:rPr>
          <w:lang w:val="vi-VN"/>
        </w:rPr>
      </w:pPr>
      <w:r w:rsidRPr="000F6B0F">
        <w:rPr>
          <w:noProof/>
          <w:lang w:val="vi-VN"/>
        </w:rPr>
        <w:lastRenderedPageBreak/>
        <w:drawing>
          <wp:inline distT="0" distB="0" distL="0" distR="0" wp14:anchorId="18B69ECF" wp14:editId="51245957">
            <wp:extent cx="4620260" cy="4435698"/>
            <wp:effectExtent l="0" t="0" r="8890" b="3175"/>
            <wp:docPr id="68269590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95904" name="Picture 1" descr="A screenshot of a computer program&#10;&#10;Description automatically generated"/>
                    <pic:cNvPicPr/>
                  </pic:nvPicPr>
                  <pic:blipFill>
                    <a:blip r:embed="rId50"/>
                    <a:stretch>
                      <a:fillRect/>
                    </a:stretch>
                  </pic:blipFill>
                  <pic:spPr>
                    <a:xfrm>
                      <a:off x="0" y="0"/>
                      <a:ext cx="4623470" cy="4438780"/>
                    </a:xfrm>
                    <a:prstGeom prst="rect">
                      <a:avLst/>
                    </a:prstGeom>
                  </pic:spPr>
                </pic:pic>
              </a:graphicData>
            </a:graphic>
          </wp:inline>
        </w:drawing>
      </w:r>
    </w:p>
    <w:p w14:paraId="0576C57A" w14:textId="7446E256" w:rsidR="00520F46" w:rsidRPr="000F6B0F" w:rsidRDefault="00520F46" w:rsidP="00520F46">
      <w:pPr>
        <w:pStyle w:val="Caption"/>
        <w:jc w:val="center"/>
      </w:pPr>
      <w:bookmarkStart w:id="70" w:name="_Toc165403079"/>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8</w:t>
      </w:r>
      <w:r w:rsidR="00611E32" w:rsidRPr="000F6B0F">
        <w:fldChar w:fldCharType="end"/>
      </w:r>
      <w:r w:rsidRPr="000F6B0F">
        <w:t xml:space="preserve"> Lớp </w:t>
      </w:r>
      <w:proofErr w:type="spellStart"/>
      <w:r w:rsidRPr="000F6B0F">
        <w:t>SpoonacularAPIService</w:t>
      </w:r>
      <w:proofErr w:type="spellEnd"/>
      <w:r w:rsidRPr="000F6B0F">
        <w:t xml:space="preserve"> chứa cách thức giao tiếp với API mới</w:t>
      </w:r>
      <w:bookmarkEnd w:id="70"/>
    </w:p>
    <w:p w14:paraId="1B7F20E3" w14:textId="77777777" w:rsidR="00520F46" w:rsidRPr="000F6B0F" w:rsidRDefault="007303C4" w:rsidP="00520F46">
      <w:pPr>
        <w:pStyle w:val="Nidungvnbn"/>
        <w:keepNext/>
        <w:jc w:val="center"/>
        <w:rPr>
          <w:lang w:val="vi-VN"/>
        </w:rPr>
      </w:pPr>
      <w:r w:rsidRPr="000F6B0F">
        <w:rPr>
          <w:noProof/>
          <w:lang w:val="vi-VN"/>
        </w:rPr>
        <w:drawing>
          <wp:inline distT="0" distB="0" distL="0" distR="0" wp14:anchorId="0492EE4C" wp14:editId="1A5B9129">
            <wp:extent cx="4368800" cy="1203585"/>
            <wp:effectExtent l="0" t="0" r="0" b="0"/>
            <wp:docPr id="17292445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44528" name="Picture 1" descr="A screenshot of a computer program&#10;&#10;Description automatically generated"/>
                    <pic:cNvPicPr/>
                  </pic:nvPicPr>
                  <pic:blipFill>
                    <a:blip r:embed="rId51"/>
                    <a:stretch>
                      <a:fillRect/>
                    </a:stretch>
                  </pic:blipFill>
                  <pic:spPr>
                    <a:xfrm>
                      <a:off x="0" y="0"/>
                      <a:ext cx="4383969" cy="1207764"/>
                    </a:xfrm>
                    <a:prstGeom prst="rect">
                      <a:avLst/>
                    </a:prstGeom>
                  </pic:spPr>
                </pic:pic>
              </a:graphicData>
            </a:graphic>
          </wp:inline>
        </w:drawing>
      </w:r>
    </w:p>
    <w:p w14:paraId="5FD8FA91" w14:textId="2E897604" w:rsidR="003543DD" w:rsidRPr="000F6B0F" w:rsidRDefault="00520F46" w:rsidP="00520F46">
      <w:pPr>
        <w:pStyle w:val="Caption"/>
        <w:jc w:val="center"/>
      </w:pPr>
      <w:bookmarkStart w:id="71" w:name="_Toc165403080"/>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39</w:t>
      </w:r>
      <w:r w:rsidR="00611E32" w:rsidRPr="000F6B0F">
        <w:fldChar w:fldCharType="end"/>
      </w:r>
      <w:r w:rsidRPr="000F6B0F">
        <w:t xml:space="preserve"> Ví dụ về cách lấy công thức món ăn </w:t>
      </w:r>
      <w:r w:rsidR="00956F9C" w:rsidRPr="000F6B0F">
        <w:t xml:space="preserve">từ API với </w:t>
      </w:r>
      <w:proofErr w:type="spellStart"/>
      <w:r w:rsidR="00956F9C" w:rsidRPr="000F6B0F">
        <w:t>adapter</w:t>
      </w:r>
      <w:bookmarkEnd w:id="71"/>
      <w:proofErr w:type="spellEnd"/>
    </w:p>
    <w:p w14:paraId="64C010C0" w14:textId="77777777" w:rsidR="003543DD" w:rsidRPr="000F6B0F" w:rsidRDefault="003543DD" w:rsidP="003543DD"/>
    <w:p w14:paraId="5D19E1C3" w14:textId="3A8DB69D" w:rsidR="00DD6002" w:rsidRPr="000F6B0F" w:rsidRDefault="00DD6002" w:rsidP="00DD6002">
      <w:pPr>
        <w:pStyle w:val="Heading2"/>
      </w:pPr>
      <w:bookmarkStart w:id="72" w:name="_Toc165404405"/>
      <w:r w:rsidRPr="000F6B0F">
        <w:t xml:space="preserve">2.7 </w:t>
      </w:r>
      <w:proofErr w:type="spellStart"/>
      <w:r w:rsidR="0082063B" w:rsidRPr="000F6B0F">
        <w:t>Prototype</w:t>
      </w:r>
      <w:bookmarkEnd w:id="72"/>
      <w:proofErr w:type="spellEnd"/>
    </w:p>
    <w:p w14:paraId="204DB118" w14:textId="77777777" w:rsidR="007832AC" w:rsidRPr="000F6B0F" w:rsidRDefault="007832AC" w:rsidP="00AD0CCC">
      <w:pPr>
        <w:pStyle w:val="Heading3"/>
      </w:pPr>
      <w:bookmarkStart w:id="73" w:name="_Toc165404406"/>
      <w:r w:rsidRPr="000F6B0F">
        <w:t>2.7.1 Giới thiệu và lý do áp dụng</w:t>
      </w:r>
      <w:bookmarkEnd w:id="73"/>
    </w:p>
    <w:p w14:paraId="5F8FBAC3" w14:textId="77777777" w:rsidR="007832AC" w:rsidRPr="000F6B0F" w:rsidRDefault="007832AC" w:rsidP="007832AC">
      <w:pPr>
        <w:spacing w:line="360" w:lineRule="auto"/>
        <w:jc w:val="both"/>
        <w:rPr>
          <w:sz w:val="26"/>
          <w:szCs w:val="26"/>
        </w:rPr>
      </w:pPr>
      <w:r w:rsidRPr="000F6B0F">
        <w:rPr>
          <w:sz w:val="26"/>
          <w:szCs w:val="26"/>
        </w:rPr>
        <w:tab/>
        <w:t xml:space="preserve">Mẫu thiết kế </w:t>
      </w:r>
      <w:proofErr w:type="spellStart"/>
      <w:r w:rsidRPr="000F6B0F">
        <w:rPr>
          <w:sz w:val="26"/>
          <w:szCs w:val="26"/>
        </w:rPr>
        <w:t>Prototype</w:t>
      </w:r>
      <w:proofErr w:type="spellEnd"/>
      <w:r w:rsidRPr="000F6B0F">
        <w:rPr>
          <w:sz w:val="26"/>
          <w:szCs w:val="26"/>
        </w:rPr>
        <w:t xml:space="preserve"> được sử dụng trong ứng dụng nhằm mục đích tạo ra một bản sao của nguyên liệu thành phần đã có trong tủ lạnh, khi người dùng mua một nguyên liệu </w:t>
      </w:r>
      <w:r w:rsidRPr="000F6B0F">
        <w:rPr>
          <w:sz w:val="26"/>
          <w:szCs w:val="26"/>
        </w:rPr>
        <w:lastRenderedPageBreak/>
        <w:t>giống với nguyên liệu đã mua trước đó vài ngày, nhưng nguyên liệu mới có thể tươi hơn, hoặc có hạn sử dụng khác với nguyên liệu trước đó, việc thêm lại nguyên liệu sẽ mất nhiều thời gian nhập liệu hoặc quét mã, và phải chọn lại các phân loại (loại tủ, loại thực phẩm, ...).</w:t>
      </w:r>
    </w:p>
    <w:p w14:paraId="27FCAAE6" w14:textId="77777777" w:rsidR="007832AC" w:rsidRPr="000F6B0F" w:rsidRDefault="007832AC" w:rsidP="007832AC">
      <w:pPr>
        <w:spacing w:line="360" w:lineRule="auto"/>
        <w:jc w:val="both"/>
        <w:rPr>
          <w:sz w:val="26"/>
          <w:szCs w:val="26"/>
        </w:rPr>
      </w:pPr>
      <w:r w:rsidRPr="000F6B0F">
        <w:rPr>
          <w:sz w:val="26"/>
          <w:szCs w:val="26"/>
        </w:rPr>
        <w:tab/>
        <w:t xml:space="preserve">Việc áp dụng mẫu thiết kế cho chức năng trên là hoàn toàn hợp lý, bởi vì </w:t>
      </w:r>
      <w:proofErr w:type="spellStart"/>
      <w:r w:rsidRPr="000F6B0F">
        <w:rPr>
          <w:sz w:val="26"/>
          <w:szCs w:val="26"/>
        </w:rPr>
        <w:t>Prototype</w:t>
      </w:r>
      <w:proofErr w:type="spellEnd"/>
      <w:r w:rsidRPr="000F6B0F">
        <w:rPr>
          <w:sz w:val="26"/>
          <w:szCs w:val="26"/>
        </w:rPr>
        <w:t xml:space="preserve"> cho phép người dùng tạo bản sao của các nguyên liệu có sẵn, điều này giúp tăng trải nghiệm của người dùng, đặc biệt là khi trong tủ có rất nhiều nguyên liệu giống nhau, chỉ khác nhau về độ tươi hoặc hạn sử dụng.</w:t>
      </w:r>
    </w:p>
    <w:p w14:paraId="23350E27" w14:textId="58A53F1F" w:rsidR="007832AC" w:rsidRPr="000F6B0F" w:rsidRDefault="007832AC" w:rsidP="007832AC">
      <w:pPr>
        <w:spacing w:line="360" w:lineRule="auto"/>
        <w:jc w:val="both"/>
        <w:rPr>
          <w:sz w:val="26"/>
          <w:szCs w:val="26"/>
        </w:rPr>
      </w:pPr>
      <w:r w:rsidRPr="000F6B0F">
        <w:rPr>
          <w:sz w:val="26"/>
          <w:szCs w:val="26"/>
        </w:rPr>
        <w:tab/>
        <w:t xml:space="preserve">Bên cạnh đó, </w:t>
      </w:r>
      <w:proofErr w:type="spellStart"/>
      <w:r w:rsidRPr="000F6B0F">
        <w:rPr>
          <w:sz w:val="26"/>
          <w:szCs w:val="26"/>
        </w:rPr>
        <w:t>Prototype</w:t>
      </w:r>
      <w:proofErr w:type="spellEnd"/>
      <w:r w:rsidRPr="000F6B0F">
        <w:rPr>
          <w:sz w:val="26"/>
          <w:szCs w:val="26"/>
        </w:rPr>
        <w:t xml:space="preserve"> giúp đảm bảo tính nhất quán của dữ liệu bản sao so với dữ liệu gốc, giúp hiệu quả trong việc giảm thiểu sai sót do nhập liệu thủ công</w:t>
      </w:r>
      <w:r w:rsidR="00EE48DA" w:rsidRPr="000F6B0F">
        <w:rPr>
          <w:sz w:val="26"/>
          <w:szCs w:val="26"/>
        </w:rPr>
        <w:t xml:space="preserve"> </w:t>
      </w:r>
      <w:r w:rsidR="00EE48DA" w:rsidRPr="000F6B0F">
        <w:rPr>
          <w:sz w:val="26"/>
          <w:szCs w:val="26"/>
        </w:rPr>
        <w:fldChar w:fldCharType="begin"/>
      </w:r>
      <w:r w:rsidR="00EE48DA" w:rsidRPr="000F6B0F">
        <w:rPr>
          <w:sz w:val="26"/>
          <w:szCs w:val="26"/>
        </w:rPr>
        <w:instrText xml:space="preserve"> ADDIN ZOTERO_ITEM CSL_CITATION {"citationID":"vm0vkUPV","properties":{"formattedCitation":"(Joshi 2016)","plainCitation":"(Joshi 2016)","noteIndex":0},"citationItems":[{"id":130,"uris":["http://zotero.org/users/12781060/items/6F4CR9ZY"],"itemData":{"id":130,"type":"chapter","abstract":"Gang of Four (GoF) patterns are classified into three categories: creational, structural, and behavioral. In this chapter, you will begin by dissecting a few creational patterns. As the name suggests, creational patterns are design patterns that deal with creation of objects, or object instantiation. The C# language uses the new keyword to instantiate an object of a class. Typically, you use the new keyword wherever that object is being utilized. However, this means you must specify a concrete type name at that location. In certain real-world scenarios, as you will learn in this and the next chapter, it becomes necessary to isolate the object instantiation logic and code from the class that utilizes the object. That’s where creational patterns come into the picture.","container-title":"Beginning SOLID Principles and Design Patterns for ASP.NET  Developers","event-place":"Berkeley, CA","ISBN":"978-1-4842-1848-8","language":"en","note":"DOI: 10.1007/978-1-4842-1848-8_3","page":"87-109","publisher":"Apress","publisher-place":"Berkeley, CA","source":"Springer Link","title":"Creational Patterns: Singleton, Factory Method, and Prototype","title-short":"Creational Patterns","URL":"https://doi.org/10.1007/978-1-4842-1848-8_3","author":[{"family":"Joshi","given":"Bipin"}],"editor":[{"family":"Joshi","given":"Bipin"}],"accessed":{"date-parts":[["2024",4,20]]},"issued":{"date-parts":[["2016"]]}}}],"schema":"https://github.com/citation-style-language/schema/raw/master/csl-citation.json"} </w:instrText>
      </w:r>
      <w:r w:rsidR="00EE48DA" w:rsidRPr="000F6B0F">
        <w:rPr>
          <w:sz w:val="26"/>
          <w:szCs w:val="26"/>
        </w:rPr>
        <w:fldChar w:fldCharType="separate"/>
      </w:r>
      <w:r w:rsidR="00EE48DA" w:rsidRPr="000F6B0F">
        <w:rPr>
          <w:sz w:val="26"/>
        </w:rPr>
        <w:t>(</w:t>
      </w:r>
      <w:proofErr w:type="spellStart"/>
      <w:r w:rsidR="00EE48DA" w:rsidRPr="000F6B0F">
        <w:rPr>
          <w:sz w:val="26"/>
        </w:rPr>
        <w:t>Joshi</w:t>
      </w:r>
      <w:proofErr w:type="spellEnd"/>
      <w:r w:rsidR="00EE48DA" w:rsidRPr="000F6B0F">
        <w:rPr>
          <w:sz w:val="26"/>
        </w:rPr>
        <w:t xml:space="preserve"> 2016)</w:t>
      </w:r>
      <w:r w:rsidR="00EE48DA" w:rsidRPr="000F6B0F">
        <w:rPr>
          <w:sz w:val="26"/>
          <w:szCs w:val="26"/>
        </w:rPr>
        <w:fldChar w:fldCharType="end"/>
      </w:r>
      <w:r w:rsidRPr="000F6B0F">
        <w:rPr>
          <w:sz w:val="26"/>
          <w:szCs w:val="26"/>
        </w:rPr>
        <w:t>. Ngoài ra, nó còn cho phép người dùng dễ dàng chỉnh sửa thông tin của bản sao dựa trên dữ liệu gốc, nhưng không thay đổi đến giá trị của dữ liệu gốc.</w:t>
      </w:r>
    </w:p>
    <w:p w14:paraId="456CA46B" w14:textId="77777777" w:rsidR="007832AC" w:rsidRPr="000F6B0F" w:rsidRDefault="007832AC" w:rsidP="00AD0CCC">
      <w:pPr>
        <w:pStyle w:val="Heading3"/>
      </w:pPr>
      <w:bookmarkStart w:id="74" w:name="_Toc165404407"/>
      <w:r w:rsidRPr="000F6B0F">
        <w:t>2.7.2 Sơ đồ lớp</w:t>
      </w:r>
      <w:bookmarkEnd w:id="74"/>
    </w:p>
    <w:p w14:paraId="5ADFE77B" w14:textId="77777777" w:rsidR="00AD0CCC" w:rsidRPr="000F6B0F" w:rsidRDefault="007832AC" w:rsidP="00AD0CCC">
      <w:pPr>
        <w:pStyle w:val="Nidungvnbn"/>
        <w:keepNext/>
        <w:jc w:val="center"/>
        <w:rPr>
          <w:lang w:val="vi-VN"/>
        </w:rPr>
      </w:pPr>
      <w:r w:rsidRPr="000F6B0F">
        <w:rPr>
          <w:noProof/>
          <w:lang w:val="vi-VN"/>
        </w:rPr>
        <w:drawing>
          <wp:inline distT="0" distB="0" distL="114300" distR="114300" wp14:anchorId="0D0F01B7" wp14:editId="2CCA2009">
            <wp:extent cx="5625040" cy="4019550"/>
            <wp:effectExtent l="0" t="0" r="0" b="0"/>
            <wp:docPr id="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A screenshot of a computer&#10;&#10;Description automatically generated"/>
                    <pic:cNvPicPr>
                      <a:picLocks noChangeAspect="1"/>
                    </pic:cNvPicPr>
                  </pic:nvPicPr>
                  <pic:blipFill>
                    <a:blip r:embed="rId52"/>
                    <a:srcRect l="1025" t="1651" b="1502"/>
                    <a:stretch>
                      <a:fillRect/>
                    </a:stretch>
                  </pic:blipFill>
                  <pic:spPr>
                    <a:xfrm>
                      <a:off x="0" y="0"/>
                      <a:ext cx="5626294" cy="4020446"/>
                    </a:xfrm>
                    <a:prstGeom prst="rect">
                      <a:avLst/>
                    </a:prstGeom>
                    <a:noFill/>
                    <a:ln>
                      <a:noFill/>
                    </a:ln>
                  </pic:spPr>
                </pic:pic>
              </a:graphicData>
            </a:graphic>
          </wp:inline>
        </w:drawing>
      </w:r>
    </w:p>
    <w:p w14:paraId="00E1EDD5" w14:textId="6FFA5531" w:rsidR="00AD0CCC" w:rsidRPr="000F6B0F" w:rsidRDefault="00AD0CCC" w:rsidP="00AD0CCC">
      <w:pPr>
        <w:pStyle w:val="Caption"/>
        <w:jc w:val="center"/>
      </w:pPr>
      <w:bookmarkStart w:id="75" w:name="_Toc165403081"/>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0</w:t>
      </w:r>
      <w:r w:rsidR="00611E32" w:rsidRPr="000F6B0F">
        <w:fldChar w:fldCharType="end"/>
      </w:r>
      <w:r w:rsidRPr="000F6B0F">
        <w:t xml:space="preserve"> Sơ đồ lớp áp dụng mẫu thiết kế </w:t>
      </w:r>
      <w:proofErr w:type="spellStart"/>
      <w:r w:rsidRPr="000F6B0F">
        <w:t>Prototype</w:t>
      </w:r>
      <w:bookmarkEnd w:id="75"/>
      <w:proofErr w:type="spellEnd"/>
    </w:p>
    <w:p w14:paraId="4EBE9661" w14:textId="77777777" w:rsidR="007832AC" w:rsidRPr="000F6B0F" w:rsidRDefault="007832AC" w:rsidP="007832AC">
      <w:pPr>
        <w:spacing w:line="360" w:lineRule="auto"/>
        <w:jc w:val="both"/>
        <w:rPr>
          <w:sz w:val="26"/>
          <w:szCs w:val="26"/>
        </w:rPr>
      </w:pPr>
      <w:r w:rsidRPr="000F6B0F">
        <w:rPr>
          <w:sz w:val="26"/>
          <w:szCs w:val="26"/>
        </w:rPr>
        <w:lastRenderedPageBreak/>
        <w:tab/>
        <w:t xml:space="preserve">Lớp </w:t>
      </w:r>
      <w:proofErr w:type="spellStart"/>
      <w:r w:rsidRPr="000F6B0F">
        <w:rPr>
          <w:sz w:val="26"/>
          <w:szCs w:val="26"/>
        </w:rPr>
        <w:t>Prototype</w:t>
      </w:r>
      <w:proofErr w:type="spellEnd"/>
      <w:r w:rsidRPr="000F6B0F">
        <w:rPr>
          <w:sz w:val="26"/>
          <w:szCs w:val="26"/>
        </w:rPr>
        <w:t xml:space="preserve"> chứa phương thức </w:t>
      </w:r>
      <w:proofErr w:type="spellStart"/>
      <w:r w:rsidRPr="000F6B0F">
        <w:rPr>
          <w:sz w:val="26"/>
          <w:szCs w:val="26"/>
        </w:rPr>
        <w:t>Clone</w:t>
      </w:r>
      <w:proofErr w:type="spellEnd"/>
      <w:r w:rsidRPr="000F6B0F">
        <w:rPr>
          <w:sz w:val="26"/>
          <w:szCs w:val="26"/>
        </w:rPr>
        <w:t xml:space="preserve">(). Lớp </w:t>
      </w:r>
      <w:proofErr w:type="spellStart"/>
      <w:r w:rsidRPr="000F6B0F">
        <w:rPr>
          <w:sz w:val="26"/>
          <w:szCs w:val="26"/>
        </w:rPr>
        <w:t>Product</w:t>
      </w:r>
      <w:proofErr w:type="spellEnd"/>
      <w:r w:rsidRPr="000F6B0F">
        <w:rPr>
          <w:sz w:val="26"/>
          <w:szCs w:val="26"/>
        </w:rPr>
        <w:t xml:space="preserve"> thực thi phương thức được cung cấp bởi </w:t>
      </w:r>
      <w:proofErr w:type="spellStart"/>
      <w:r w:rsidRPr="000F6B0F">
        <w:rPr>
          <w:sz w:val="26"/>
          <w:szCs w:val="26"/>
        </w:rPr>
        <w:t>Prototype</w:t>
      </w:r>
      <w:proofErr w:type="spellEnd"/>
      <w:r w:rsidRPr="000F6B0F">
        <w:rPr>
          <w:sz w:val="26"/>
          <w:szCs w:val="26"/>
        </w:rPr>
        <w:t xml:space="preserve"> nhằm nhân bản chính nó. Lớp này chính là thể hiện cụ thể của phương thức </w:t>
      </w:r>
      <w:proofErr w:type="spellStart"/>
      <w:r w:rsidRPr="000F6B0F">
        <w:rPr>
          <w:sz w:val="26"/>
          <w:szCs w:val="26"/>
        </w:rPr>
        <w:t>Clone</w:t>
      </w:r>
      <w:proofErr w:type="spellEnd"/>
      <w:r w:rsidRPr="000F6B0F">
        <w:rPr>
          <w:sz w:val="26"/>
          <w:szCs w:val="26"/>
        </w:rPr>
        <w:t xml:space="preserve">(), ở đây </w:t>
      </w:r>
      <w:proofErr w:type="spellStart"/>
      <w:r w:rsidRPr="000F6B0F">
        <w:rPr>
          <w:sz w:val="26"/>
          <w:szCs w:val="26"/>
        </w:rPr>
        <w:t>Product</w:t>
      </w:r>
      <w:proofErr w:type="spellEnd"/>
      <w:r w:rsidRPr="000F6B0F">
        <w:rPr>
          <w:sz w:val="26"/>
          <w:szCs w:val="26"/>
        </w:rPr>
        <w:t xml:space="preserve"> cho phép nhân bản với cách sao chép là </w:t>
      </w:r>
      <w:proofErr w:type="spellStart"/>
      <w:r w:rsidRPr="000F6B0F">
        <w:rPr>
          <w:sz w:val="26"/>
          <w:szCs w:val="26"/>
        </w:rPr>
        <w:t>Sallow</w:t>
      </w:r>
      <w:proofErr w:type="spellEnd"/>
      <w:r w:rsidRPr="000F6B0F">
        <w:rPr>
          <w:sz w:val="26"/>
          <w:szCs w:val="26"/>
        </w:rPr>
        <w:t xml:space="preserve"> bởi vì </w:t>
      </w:r>
      <w:proofErr w:type="spellStart"/>
      <w:r w:rsidRPr="000F6B0F">
        <w:rPr>
          <w:sz w:val="26"/>
          <w:szCs w:val="26"/>
        </w:rPr>
        <w:t>Product</w:t>
      </w:r>
      <w:proofErr w:type="spellEnd"/>
      <w:r w:rsidRPr="000F6B0F">
        <w:rPr>
          <w:sz w:val="26"/>
          <w:szCs w:val="26"/>
        </w:rPr>
        <w:t xml:space="preserve"> chứa một số thuộc tính là một đối tượng, các đối tượng này sinh ra bởi mã vạch trên sản phẩm, sẽ là cố định.</w:t>
      </w:r>
    </w:p>
    <w:p w14:paraId="009BE37B" w14:textId="77777777" w:rsidR="007832AC" w:rsidRPr="000F6B0F" w:rsidRDefault="007832AC" w:rsidP="00D957BC">
      <w:pPr>
        <w:pStyle w:val="Heading3"/>
      </w:pPr>
      <w:bookmarkStart w:id="76" w:name="_Toc165404408"/>
      <w:r w:rsidRPr="000F6B0F">
        <w:t>2.7.3 Mã nguồn áp dụng mẫu thiết kế</w:t>
      </w:r>
      <w:bookmarkEnd w:id="76"/>
    </w:p>
    <w:p w14:paraId="76E9A31A" w14:textId="06B4A368" w:rsidR="00D957BC" w:rsidRPr="000F6B0F" w:rsidRDefault="0071527A" w:rsidP="00D957BC">
      <w:pPr>
        <w:pStyle w:val="Nidungvnbn"/>
        <w:keepNext/>
        <w:jc w:val="center"/>
        <w:rPr>
          <w:lang w:val="vi-VN"/>
        </w:rPr>
      </w:pPr>
      <w:r w:rsidRPr="000F6B0F">
        <w:rPr>
          <w:noProof/>
          <w:lang w:val="vi-VN"/>
        </w:rPr>
        <w:drawing>
          <wp:inline distT="0" distB="0" distL="0" distR="0" wp14:anchorId="5AED8A99" wp14:editId="0090D643">
            <wp:extent cx="2455545" cy="874142"/>
            <wp:effectExtent l="0" t="0" r="1905" b="2540"/>
            <wp:docPr id="246211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21117" name="Picture 1" descr="A close-up of a computer code&#10;&#10;Description automatically generated"/>
                    <pic:cNvPicPr/>
                  </pic:nvPicPr>
                  <pic:blipFill>
                    <a:blip r:embed="rId53"/>
                    <a:stretch>
                      <a:fillRect/>
                    </a:stretch>
                  </pic:blipFill>
                  <pic:spPr>
                    <a:xfrm>
                      <a:off x="0" y="0"/>
                      <a:ext cx="2466595" cy="878076"/>
                    </a:xfrm>
                    <a:prstGeom prst="rect">
                      <a:avLst/>
                    </a:prstGeom>
                  </pic:spPr>
                </pic:pic>
              </a:graphicData>
            </a:graphic>
          </wp:inline>
        </w:drawing>
      </w:r>
    </w:p>
    <w:p w14:paraId="777289CC" w14:textId="274ECA49" w:rsidR="007832AC" w:rsidRPr="000F6B0F" w:rsidRDefault="00D957BC" w:rsidP="00D957BC">
      <w:pPr>
        <w:pStyle w:val="Caption"/>
        <w:jc w:val="center"/>
        <w:rPr>
          <w:sz w:val="28"/>
          <w:szCs w:val="28"/>
        </w:rPr>
      </w:pPr>
      <w:bookmarkStart w:id="77" w:name="_Toc165403082"/>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1</w:t>
      </w:r>
      <w:r w:rsidR="00611E32" w:rsidRPr="000F6B0F">
        <w:fldChar w:fldCharType="end"/>
      </w:r>
      <w:r w:rsidRPr="000F6B0F">
        <w:t xml:space="preserve"> Giao diện (</w:t>
      </w:r>
      <w:proofErr w:type="spellStart"/>
      <w:r w:rsidRPr="000F6B0F">
        <w:t>interface</w:t>
      </w:r>
      <w:proofErr w:type="spellEnd"/>
      <w:r w:rsidRPr="000F6B0F">
        <w:t xml:space="preserve">) </w:t>
      </w:r>
      <w:proofErr w:type="spellStart"/>
      <w:r w:rsidRPr="000F6B0F">
        <w:t>Prototype</w:t>
      </w:r>
      <w:bookmarkEnd w:id="77"/>
      <w:proofErr w:type="spellEnd"/>
    </w:p>
    <w:p w14:paraId="0B49B543" w14:textId="584619B4" w:rsidR="00D957BC" w:rsidRPr="000F6B0F" w:rsidRDefault="00BD54D8" w:rsidP="00D957BC">
      <w:pPr>
        <w:pStyle w:val="Nidungvnbn"/>
        <w:keepNext/>
        <w:jc w:val="center"/>
        <w:rPr>
          <w:lang w:val="vi-VN"/>
        </w:rPr>
      </w:pPr>
      <w:r w:rsidRPr="000F6B0F">
        <w:rPr>
          <w:noProof/>
          <w:lang w:val="vi-VN"/>
        </w:rPr>
        <w:drawing>
          <wp:inline distT="0" distB="0" distL="0" distR="0" wp14:anchorId="1454EE3A" wp14:editId="06823CA8">
            <wp:extent cx="4262120" cy="2549441"/>
            <wp:effectExtent l="0" t="0" r="5080" b="3810"/>
            <wp:docPr id="683688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68862" name="Picture 1" descr="A screenshot of a computer program&#10;&#10;Description automatically generated"/>
                    <pic:cNvPicPr/>
                  </pic:nvPicPr>
                  <pic:blipFill>
                    <a:blip r:embed="rId54"/>
                    <a:stretch>
                      <a:fillRect/>
                    </a:stretch>
                  </pic:blipFill>
                  <pic:spPr>
                    <a:xfrm>
                      <a:off x="0" y="0"/>
                      <a:ext cx="4268533" cy="2553277"/>
                    </a:xfrm>
                    <a:prstGeom prst="rect">
                      <a:avLst/>
                    </a:prstGeom>
                  </pic:spPr>
                </pic:pic>
              </a:graphicData>
            </a:graphic>
          </wp:inline>
        </w:drawing>
      </w:r>
    </w:p>
    <w:p w14:paraId="7E165317" w14:textId="4D104F3F" w:rsidR="007832AC" w:rsidRPr="000F6B0F" w:rsidRDefault="00D957BC" w:rsidP="00D957BC">
      <w:pPr>
        <w:pStyle w:val="Caption"/>
        <w:jc w:val="center"/>
      </w:pPr>
      <w:bookmarkStart w:id="78" w:name="_Toc165403083"/>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2</w:t>
      </w:r>
      <w:r w:rsidR="00611E32" w:rsidRPr="000F6B0F">
        <w:fldChar w:fldCharType="end"/>
      </w:r>
      <w:r w:rsidRPr="000F6B0F">
        <w:t xml:space="preserve"> </w:t>
      </w:r>
      <w:r w:rsidR="00367438" w:rsidRPr="000F6B0F">
        <w:t xml:space="preserve">Lớp </w:t>
      </w:r>
      <w:proofErr w:type="spellStart"/>
      <w:r w:rsidR="00367438" w:rsidRPr="000F6B0F">
        <w:t>Product</w:t>
      </w:r>
      <w:proofErr w:type="spellEnd"/>
      <w:r w:rsidR="00367438" w:rsidRPr="000F6B0F">
        <w:t xml:space="preserve"> phức tạp được áp dụng mẫu thiết kế </w:t>
      </w:r>
      <w:proofErr w:type="spellStart"/>
      <w:r w:rsidR="00367438" w:rsidRPr="000F6B0F">
        <w:t>Prototype</w:t>
      </w:r>
      <w:bookmarkEnd w:id="78"/>
      <w:proofErr w:type="spellEnd"/>
    </w:p>
    <w:p w14:paraId="7B78A33F" w14:textId="3E9CB6D3" w:rsidR="00367438" w:rsidRPr="000F6B0F" w:rsidRDefault="00BD54D8" w:rsidP="00367438">
      <w:pPr>
        <w:pStyle w:val="Nidungvnbn"/>
        <w:keepNext/>
        <w:jc w:val="center"/>
        <w:rPr>
          <w:lang w:val="vi-VN"/>
        </w:rPr>
      </w:pPr>
      <w:r w:rsidRPr="000F6B0F">
        <w:rPr>
          <w:noProof/>
          <w:lang w:val="vi-VN"/>
        </w:rPr>
        <w:drawing>
          <wp:inline distT="0" distB="0" distL="0" distR="0" wp14:anchorId="1D1E985E" wp14:editId="069E6165">
            <wp:extent cx="4559300" cy="1010406"/>
            <wp:effectExtent l="0" t="0" r="0" b="0"/>
            <wp:docPr id="1737711573"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11573" name="Picture 1" descr="A close-up of a computer code&#10;&#10;Description automatically generated"/>
                    <pic:cNvPicPr/>
                  </pic:nvPicPr>
                  <pic:blipFill>
                    <a:blip r:embed="rId55"/>
                    <a:stretch>
                      <a:fillRect/>
                    </a:stretch>
                  </pic:blipFill>
                  <pic:spPr>
                    <a:xfrm>
                      <a:off x="0" y="0"/>
                      <a:ext cx="4578114" cy="1014575"/>
                    </a:xfrm>
                    <a:prstGeom prst="rect">
                      <a:avLst/>
                    </a:prstGeom>
                  </pic:spPr>
                </pic:pic>
              </a:graphicData>
            </a:graphic>
          </wp:inline>
        </w:drawing>
      </w:r>
    </w:p>
    <w:p w14:paraId="2544BEBE" w14:textId="0EAB97B0" w:rsidR="007832AC" w:rsidRPr="000F6B0F" w:rsidRDefault="00367438" w:rsidP="00367438">
      <w:pPr>
        <w:pStyle w:val="Caption"/>
        <w:jc w:val="center"/>
        <w:rPr>
          <w:sz w:val="22"/>
          <w:szCs w:val="22"/>
        </w:rPr>
      </w:pPr>
      <w:bookmarkStart w:id="79" w:name="_Toc165403084"/>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3</w:t>
      </w:r>
      <w:r w:rsidR="00611E32" w:rsidRPr="000F6B0F">
        <w:fldChar w:fldCharType="end"/>
      </w:r>
      <w:r w:rsidRPr="000F6B0F">
        <w:t xml:space="preserve"> Phương thức </w:t>
      </w:r>
      <w:proofErr w:type="spellStart"/>
      <w:r w:rsidRPr="000F6B0F">
        <w:t>Clone</w:t>
      </w:r>
      <w:bookmarkEnd w:id="79"/>
      <w:proofErr w:type="spellEnd"/>
    </w:p>
    <w:p w14:paraId="40C5C193" w14:textId="77777777" w:rsidR="007832AC" w:rsidRPr="000F6B0F" w:rsidRDefault="007832AC" w:rsidP="007832AC">
      <w:pPr>
        <w:pStyle w:val="Nidungvnbn"/>
        <w:jc w:val="center"/>
        <w:rPr>
          <w:sz w:val="22"/>
          <w:szCs w:val="22"/>
          <w:lang w:val="vi-VN"/>
        </w:rPr>
      </w:pPr>
    </w:p>
    <w:p w14:paraId="4026B297" w14:textId="00E95D23" w:rsidR="00611E32" w:rsidRPr="000F6B0F" w:rsidRDefault="00E95AF4" w:rsidP="00611E32">
      <w:pPr>
        <w:pStyle w:val="Nidungvnbn"/>
        <w:keepNext/>
        <w:jc w:val="center"/>
        <w:rPr>
          <w:lang w:val="vi-VN"/>
        </w:rPr>
      </w:pPr>
      <w:r w:rsidRPr="000F6B0F">
        <w:rPr>
          <w:noProof/>
          <w:lang w:val="vi-VN"/>
        </w:rPr>
        <w:lastRenderedPageBreak/>
        <w:drawing>
          <wp:inline distT="0" distB="0" distL="0" distR="0" wp14:anchorId="13A6C948" wp14:editId="59A62752">
            <wp:extent cx="4559300" cy="3526304"/>
            <wp:effectExtent l="0" t="0" r="0" b="0"/>
            <wp:docPr id="99807104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071043" name="Picture 1" descr="A screenshot of a computer program&#10;&#10;Description automatically generated"/>
                    <pic:cNvPicPr/>
                  </pic:nvPicPr>
                  <pic:blipFill>
                    <a:blip r:embed="rId56"/>
                    <a:stretch>
                      <a:fillRect/>
                    </a:stretch>
                  </pic:blipFill>
                  <pic:spPr>
                    <a:xfrm>
                      <a:off x="0" y="0"/>
                      <a:ext cx="4563264" cy="3529370"/>
                    </a:xfrm>
                    <a:prstGeom prst="rect">
                      <a:avLst/>
                    </a:prstGeom>
                  </pic:spPr>
                </pic:pic>
              </a:graphicData>
            </a:graphic>
          </wp:inline>
        </w:drawing>
      </w:r>
    </w:p>
    <w:p w14:paraId="59563EC9" w14:textId="2F062E10" w:rsidR="007832AC" w:rsidRPr="000F6B0F" w:rsidRDefault="00611E32" w:rsidP="00611E32">
      <w:pPr>
        <w:pStyle w:val="Caption"/>
        <w:jc w:val="center"/>
      </w:pPr>
      <w:bookmarkStart w:id="80" w:name="_Toc165403085"/>
      <w:r w:rsidRPr="000F6B0F">
        <w:t xml:space="preserve">Hình </w:t>
      </w:r>
      <w:r w:rsidRPr="000F6B0F">
        <w:fldChar w:fldCharType="begin"/>
      </w:r>
      <w:r w:rsidRPr="000F6B0F">
        <w:instrText xml:space="preserve"> STYLEREF 1 \s </w:instrText>
      </w:r>
      <w:r w:rsidRPr="000F6B0F">
        <w:fldChar w:fldCharType="separate"/>
      </w:r>
      <w:r w:rsidR="009D755E">
        <w:rPr>
          <w:noProof/>
        </w:rPr>
        <w:t>2</w:t>
      </w:r>
      <w:r w:rsidRPr="000F6B0F">
        <w:fldChar w:fldCharType="end"/>
      </w:r>
      <w:r w:rsidRPr="000F6B0F">
        <w:t>.</w:t>
      </w:r>
      <w:r w:rsidRPr="000F6B0F">
        <w:fldChar w:fldCharType="begin"/>
      </w:r>
      <w:r w:rsidRPr="000F6B0F">
        <w:instrText xml:space="preserve"> SEQ Hình \* ARABIC \s 1 </w:instrText>
      </w:r>
      <w:r w:rsidRPr="000F6B0F">
        <w:fldChar w:fldCharType="separate"/>
      </w:r>
      <w:r w:rsidR="009D755E">
        <w:rPr>
          <w:noProof/>
        </w:rPr>
        <w:t>44</w:t>
      </w:r>
      <w:r w:rsidRPr="000F6B0F">
        <w:fldChar w:fldCharType="end"/>
      </w:r>
      <w:r w:rsidRPr="000F6B0F">
        <w:t xml:space="preserve"> </w:t>
      </w:r>
      <w:proofErr w:type="spellStart"/>
      <w:r w:rsidRPr="000F6B0F">
        <w:t>Prototype</w:t>
      </w:r>
      <w:proofErr w:type="spellEnd"/>
      <w:r w:rsidRPr="000F6B0F">
        <w:t xml:space="preserve"> áp dụng khi nhân bản một nguyên liệu (1)</w:t>
      </w:r>
      <w:bookmarkEnd w:id="80"/>
    </w:p>
    <w:p w14:paraId="44281E69" w14:textId="353BD2B3" w:rsidR="00611E32" w:rsidRPr="000F6B0F" w:rsidRDefault="00E95AF4" w:rsidP="00611E32">
      <w:pPr>
        <w:pStyle w:val="Nidungvnbn"/>
        <w:keepNext/>
        <w:jc w:val="center"/>
        <w:rPr>
          <w:lang w:val="vi-VN"/>
        </w:rPr>
      </w:pPr>
      <w:r w:rsidRPr="000F6B0F">
        <w:rPr>
          <w:noProof/>
          <w:lang w:val="vi-VN"/>
        </w:rPr>
        <w:drawing>
          <wp:inline distT="0" distB="0" distL="0" distR="0" wp14:anchorId="530EF644" wp14:editId="5EDA979D">
            <wp:extent cx="4679101" cy="3657600"/>
            <wp:effectExtent l="0" t="0" r="7620" b="0"/>
            <wp:docPr id="17636197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19717" name="Picture 1" descr="A computer screen shot of a program code&#10;&#10;Description automatically generated"/>
                    <pic:cNvPicPr/>
                  </pic:nvPicPr>
                  <pic:blipFill>
                    <a:blip r:embed="rId57"/>
                    <a:stretch>
                      <a:fillRect/>
                    </a:stretch>
                  </pic:blipFill>
                  <pic:spPr>
                    <a:xfrm>
                      <a:off x="0" y="0"/>
                      <a:ext cx="4683304" cy="3660886"/>
                    </a:xfrm>
                    <a:prstGeom prst="rect">
                      <a:avLst/>
                    </a:prstGeom>
                  </pic:spPr>
                </pic:pic>
              </a:graphicData>
            </a:graphic>
          </wp:inline>
        </w:drawing>
      </w:r>
    </w:p>
    <w:p w14:paraId="72617836" w14:textId="2C47B0F2" w:rsidR="007832AC" w:rsidRPr="000F6B0F" w:rsidRDefault="00611E32" w:rsidP="00611E32">
      <w:pPr>
        <w:pStyle w:val="Caption"/>
        <w:jc w:val="center"/>
      </w:pPr>
      <w:bookmarkStart w:id="81" w:name="_Toc165403086"/>
      <w:r w:rsidRPr="000F6B0F">
        <w:t xml:space="preserve">Hình </w:t>
      </w:r>
      <w:r w:rsidRPr="000F6B0F">
        <w:fldChar w:fldCharType="begin"/>
      </w:r>
      <w:r w:rsidRPr="000F6B0F">
        <w:instrText xml:space="preserve"> STYLEREF 1 \s </w:instrText>
      </w:r>
      <w:r w:rsidRPr="000F6B0F">
        <w:fldChar w:fldCharType="separate"/>
      </w:r>
      <w:r w:rsidR="009D755E">
        <w:rPr>
          <w:noProof/>
        </w:rPr>
        <w:t>2</w:t>
      </w:r>
      <w:r w:rsidRPr="000F6B0F">
        <w:fldChar w:fldCharType="end"/>
      </w:r>
      <w:r w:rsidRPr="000F6B0F">
        <w:t>.</w:t>
      </w:r>
      <w:r w:rsidRPr="000F6B0F">
        <w:fldChar w:fldCharType="begin"/>
      </w:r>
      <w:r w:rsidRPr="000F6B0F">
        <w:instrText xml:space="preserve"> SEQ Hình \* ARABIC \s 1 </w:instrText>
      </w:r>
      <w:r w:rsidRPr="000F6B0F">
        <w:fldChar w:fldCharType="separate"/>
      </w:r>
      <w:r w:rsidR="009D755E">
        <w:rPr>
          <w:noProof/>
        </w:rPr>
        <w:t>45</w:t>
      </w:r>
      <w:r w:rsidRPr="000F6B0F">
        <w:fldChar w:fldCharType="end"/>
      </w:r>
      <w:r w:rsidRPr="000F6B0F">
        <w:t xml:space="preserve"> </w:t>
      </w:r>
      <w:proofErr w:type="spellStart"/>
      <w:r w:rsidRPr="000F6B0F">
        <w:rPr>
          <w:szCs w:val="26"/>
        </w:rPr>
        <w:t>Prototype</w:t>
      </w:r>
      <w:proofErr w:type="spellEnd"/>
      <w:r w:rsidRPr="000F6B0F">
        <w:rPr>
          <w:szCs w:val="26"/>
        </w:rPr>
        <w:t xml:space="preserve"> áp dụng khi nhân bản một nguyên liệu (2)</w:t>
      </w:r>
      <w:bookmarkEnd w:id="81"/>
    </w:p>
    <w:p w14:paraId="1FE114D3" w14:textId="3F82F5BE" w:rsidR="00DD6002" w:rsidRPr="000F6B0F" w:rsidRDefault="00DD6002" w:rsidP="00DD6002">
      <w:pPr>
        <w:pStyle w:val="Heading2"/>
      </w:pPr>
      <w:bookmarkStart w:id="82" w:name="_Toc165404409"/>
      <w:r w:rsidRPr="000F6B0F">
        <w:lastRenderedPageBreak/>
        <w:t xml:space="preserve">2.8 </w:t>
      </w:r>
      <w:r w:rsidR="001E4D43" w:rsidRPr="000F6B0F">
        <w:t>Proxy</w:t>
      </w:r>
      <w:bookmarkEnd w:id="82"/>
    </w:p>
    <w:p w14:paraId="55CBC420" w14:textId="1F3E3AEF" w:rsidR="005F0F80" w:rsidRPr="000F6B0F" w:rsidRDefault="005F0F80" w:rsidP="005F0F80">
      <w:pPr>
        <w:pStyle w:val="Heading3"/>
      </w:pPr>
      <w:bookmarkStart w:id="83" w:name="_Toc165404410"/>
      <w:r w:rsidRPr="000F6B0F">
        <w:t>2.8.1 Giới thiệu và lý do áp dụng</w:t>
      </w:r>
      <w:bookmarkEnd w:id="83"/>
    </w:p>
    <w:p w14:paraId="052FE54E" w14:textId="4D0285C6" w:rsidR="005F0F80" w:rsidRPr="000F6B0F" w:rsidRDefault="005F0F80" w:rsidP="005F0F80">
      <w:pPr>
        <w:pStyle w:val="Nidungvnbn"/>
        <w:rPr>
          <w:lang w:val="vi-VN"/>
        </w:rPr>
      </w:pPr>
      <w:r w:rsidRPr="000F6B0F">
        <w:rPr>
          <w:lang w:val="vi-VN"/>
        </w:rPr>
        <w:t xml:space="preserve">Mẫu thiết kế </w:t>
      </w:r>
      <w:r w:rsidR="00AB58B4" w:rsidRPr="000F6B0F">
        <w:rPr>
          <w:lang w:val="vi-VN"/>
        </w:rPr>
        <w:t>Proxy được sử dụng để kiểm soát quyền truy cập vào tủ đựng thực phẩm được chia sẻ bởi người dùng</w:t>
      </w:r>
      <w:r w:rsidRPr="000F6B0F">
        <w:rPr>
          <w:lang w:val="vi-VN"/>
        </w:rPr>
        <w:t>.</w:t>
      </w:r>
    </w:p>
    <w:p w14:paraId="197CA779" w14:textId="1DC227B9" w:rsidR="005F0F80" w:rsidRPr="000F6B0F" w:rsidRDefault="00AB58B4" w:rsidP="005F0F80">
      <w:pPr>
        <w:pStyle w:val="Nidungvnbn"/>
        <w:rPr>
          <w:lang w:val="vi-VN"/>
        </w:rPr>
      </w:pPr>
      <w:r w:rsidRPr="000F6B0F">
        <w:rPr>
          <w:lang w:val="vi-VN"/>
        </w:rPr>
        <w:t xml:space="preserve">Proxy được sử dụng để cung cấp một đối tượng thay thế </w:t>
      </w:r>
      <w:r w:rsidR="00266A1B" w:rsidRPr="000F6B0F">
        <w:rPr>
          <w:lang w:val="vi-VN"/>
        </w:rPr>
        <w:t>để kiểm soát quyền truy cập vào tài nguyên tủ đựng được chia sẻ. Điều này cho phép ứng dụng triển khai kiểm soát quyền</w:t>
      </w:r>
      <w:r w:rsidR="00D51673" w:rsidRPr="000F6B0F">
        <w:rPr>
          <w:lang w:val="vi-VN"/>
        </w:rPr>
        <w:t xml:space="preserve"> truy c</w:t>
      </w:r>
      <w:r w:rsidR="003A10A3" w:rsidRPr="000F6B0F">
        <w:rPr>
          <w:lang w:val="vi-VN"/>
        </w:rPr>
        <w:t>ập một cách minh bạch mà không cần sửa đổi chức năng cốt lõi của tủ đựng chung</w:t>
      </w:r>
      <w:r w:rsidR="00C10775" w:rsidRPr="000F6B0F">
        <w:rPr>
          <w:lang w:val="vi-VN"/>
        </w:rPr>
        <w:t xml:space="preserve"> </w:t>
      </w:r>
      <w:r w:rsidR="00C10775" w:rsidRPr="000F6B0F">
        <w:rPr>
          <w:lang w:val="vi-VN"/>
        </w:rPr>
        <w:fldChar w:fldCharType="begin"/>
      </w:r>
      <w:r w:rsidR="00C10775" w:rsidRPr="000F6B0F">
        <w:rPr>
          <w:lang w:val="vi-VN"/>
        </w:rPr>
        <w:instrText xml:space="preserve"> ADDIN ZOTERO_ITEM CSL_CITATION {"citationID":"0GLKasHb","properties":{"formattedCitation":"(Hu 2023)","plainCitation":"(Hu 2023)","noteIndex":0},"citationItems":[{"id":129,"uris":["http://zotero.org/users/12781060/items/PTK6CRU9"],"itemData":{"id":129,"type":"chapter","abstract":"This chapter covers a great majority of the original design patterns published in the mid-1990s, with a focus on the design ideas behind the patterns. The creational patterns covered include singleton, factory method, abstract factory, builder, and prototype. The structural patterns explained include adapter, proxy, façade, decorator, composite, bridge, flyweight, and twin. Behavioral patterns described include strategy, servant, command, state, visitor, iterator, chain of responsibility, observer, and mediator. The chapter ends with a discussion about decoupled objects communication based on a model describing communications between “publishers” and “subscribers”. The model can be viewed as an extension of the communication pattern between “observers” and “observables”, or between “clients” and a “mediator”. The chapter also offers some discussion about functional representations of the patterns.","container-title":"An Introduction to Software Design: Concepts, Principles, Methodologies, and Techniques","event-place":"Cham","ISBN":"978-3-031-28311-6","language":"en","note":"DOI: 10.1007/978-3-031-28311-6_8","page":"231-275","publisher":"Springer International Publishing","publisher-place":"Cham","source":"Springer Link","title":"Software Design Patterns","URL":"https://doi.org/10.1007/978-3-031-28311-6_8","author":[{"family":"Hu","given":"Chenglie"}],"editor":[{"family":"Hu","given":"Chenglie"}],"accessed":{"date-parts":[["2024",4,20]]},"issued":{"date-parts":[["2023"]]}}}],"schema":"https://github.com/citation-style-language/schema/raw/master/csl-citation.json"} </w:instrText>
      </w:r>
      <w:r w:rsidR="00C10775" w:rsidRPr="000F6B0F">
        <w:rPr>
          <w:lang w:val="vi-VN"/>
        </w:rPr>
        <w:fldChar w:fldCharType="separate"/>
      </w:r>
      <w:r w:rsidR="00C10775" w:rsidRPr="000F6B0F">
        <w:rPr>
          <w:lang w:val="vi-VN"/>
        </w:rPr>
        <w:t>(Hu 2023)</w:t>
      </w:r>
      <w:r w:rsidR="00C10775" w:rsidRPr="000F6B0F">
        <w:rPr>
          <w:lang w:val="vi-VN"/>
        </w:rPr>
        <w:fldChar w:fldCharType="end"/>
      </w:r>
      <w:r w:rsidR="003A10A3" w:rsidRPr="000F6B0F">
        <w:rPr>
          <w:lang w:val="vi-VN"/>
        </w:rPr>
        <w:t xml:space="preserve">. </w:t>
      </w:r>
      <w:r w:rsidR="008E1E6E" w:rsidRPr="000F6B0F">
        <w:rPr>
          <w:lang w:val="vi-VN"/>
        </w:rPr>
        <w:t xml:space="preserve">Ngoài ra, </w:t>
      </w:r>
      <w:r w:rsidR="00F16ECF" w:rsidRPr="000F6B0F">
        <w:rPr>
          <w:lang w:val="vi-VN"/>
        </w:rPr>
        <w:t xml:space="preserve">Proxy hỗ trợ Nguyên tắc </w:t>
      </w:r>
      <w:proofErr w:type="spellStart"/>
      <w:r w:rsidR="00F16ECF" w:rsidRPr="000F6B0F">
        <w:rPr>
          <w:lang w:val="vi-VN"/>
        </w:rPr>
        <w:t>Single</w:t>
      </w:r>
      <w:proofErr w:type="spellEnd"/>
      <w:r w:rsidR="00F16ECF" w:rsidRPr="000F6B0F">
        <w:rPr>
          <w:lang w:val="vi-VN"/>
        </w:rPr>
        <w:t xml:space="preserve"> </w:t>
      </w:r>
      <w:proofErr w:type="spellStart"/>
      <w:r w:rsidR="00F16ECF" w:rsidRPr="000F6B0F">
        <w:rPr>
          <w:lang w:val="vi-VN"/>
        </w:rPr>
        <w:t>Resp</w:t>
      </w:r>
      <w:r w:rsidR="00573A79" w:rsidRPr="000F6B0F">
        <w:rPr>
          <w:lang w:val="vi-VN"/>
        </w:rPr>
        <w:t>onsibility</w:t>
      </w:r>
      <w:proofErr w:type="spellEnd"/>
      <w:r w:rsidR="00573A79" w:rsidRPr="000F6B0F">
        <w:rPr>
          <w:lang w:val="vi-VN"/>
        </w:rPr>
        <w:t xml:space="preserve"> bằng cách đóng gói </w:t>
      </w:r>
      <w:proofErr w:type="spellStart"/>
      <w:r w:rsidR="00573A79" w:rsidRPr="000F6B0F">
        <w:rPr>
          <w:lang w:val="vi-VN"/>
        </w:rPr>
        <w:t>logic</w:t>
      </w:r>
      <w:proofErr w:type="spellEnd"/>
      <w:r w:rsidR="00573A79" w:rsidRPr="000F6B0F">
        <w:rPr>
          <w:lang w:val="vi-VN"/>
        </w:rPr>
        <w:t xml:space="preserve"> kiểm soát quyền truy cập trong các đối tượng </w:t>
      </w:r>
      <w:proofErr w:type="spellStart"/>
      <w:r w:rsidR="00573A79" w:rsidRPr="000F6B0F">
        <w:rPr>
          <w:lang w:val="vi-VN"/>
        </w:rPr>
        <w:t>proxy</w:t>
      </w:r>
      <w:proofErr w:type="spellEnd"/>
      <w:r w:rsidR="009B762D" w:rsidRPr="000F6B0F">
        <w:rPr>
          <w:lang w:val="vi-VN"/>
        </w:rPr>
        <w:t>, từ đó cải thiện cách thức tổ chức mã nguồn</w:t>
      </w:r>
      <w:r w:rsidR="00C10775" w:rsidRPr="000F6B0F">
        <w:rPr>
          <w:lang w:val="vi-VN"/>
        </w:rPr>
        <w:t xml:space="preserve"> </w:t>
      </w:r>
      <w:r w:rsidR="00C10775" w:rsidRPr="000F6B0F">
        <w:rPr>
          <w:lang w:val="vi-VN"/>
        </w:rPr>
        <w:fldChar w:fldCharType="begin"/>
      </w:r>
      <w:r w:rsidR="00C10775" w:rsidRPr="000F6B0F">
        <w:rPr>
          <w:lang w:val="vi-VN"/>
        </w:rPr>
        <w:instrText xml:space="preserve"> ADDIN ZOTERO_ITEM CSL_CITATION {"citationID":"nLe6BNSj","properties":{"formattedCitation":"(Anon n.d.-b)","plainCitation":"(Anon n.d.-b)","noteIndex":0},"citationItems":[{"id":139,"uris":["http://zotero.org/users/12781060/items/MBNDA54Z"],"itemData":{"id":139,"type":"webpage","abstract":"Strategy is a behavioral design pattern that lets you define a family of algorithms, put each of them into a separate class, and make their objects interchangeable.","language":"en","title":"Proxy","URL":"https://refactoring.guru/design-patterns/proxy","accessed":{"date-parts":[["2024",4,30]]}}}],"schema":"https://github.com/citation-style-language/schema/raw/master/csl-citation.json"} </w:instrText>
      </w:r>
      <w:r w:rsidR="00C10775" w:rsidRPr="000F6B0F">
        <w:rPr>
          <w:lang w:val="vi-VN"/>
        </w:rPr>
        <w:fldChar w:fldCharType="separate"/>
      </w:r>
      <w:r w:rsidR="00C10775" w:rsidRPr="000F6B0F">
        <w:rPr>
          <w:lang w:val="vi-VN"/>
        </w:rPr>
        <w:t>(</w:t>
      </w:r>
      <w:proofErr w:type="spellStart"/>
      <w:r w:rsidR="00C10775" w:rsidRPr="000F6B0F">
        <w:rPr>
          <w:lang w:val="vi-VN"/>
        </w:rPr>
        <w:t>Anon</w:t>
      </w:r>
      <w:proofErr w:type="spellEnd"/>
      <w:r w:rsidR="00C10775" w:rsidRPr="000F6B0F">
        <w:rPr>
          <w:lang w:val="vi-VN"/>
        </w:rPr>
        <w:t xml:space="preserve"> </w:t>
      </w:r>
      <w:proofErr w:type="spellStart"/>
      <w:r w:rsidR="00C10775" w:rsidRPr="000F6B0F">
        <w:rPr>
          <w:lang w:val="vi-VN"/>
        </w:rPr>
        <w:t>n.d</w:t>
      </w:r>
      <w:proofErr w:type="spellEnd"/>
      <w:r w:rsidR="00C10775" w:rsidRPr="000F6B0F">
        <w:rPr>
          <w:lang w:val="vi-VN"/>
        </w:rPr>
        <w:t>.-b)</w:t>
      </w:r>
      <w:r w:rsidR="00C10775" w:rsidRPr="000F6B0F">
        <w:rPr>
          <w:lang w:val="vi-VN"/>
        </w:rPr>
        <w:fldChar w:fldCharType="end"/>
      </w:r>
      <w:r w:rsidR="00573A79" w:rsidRPr="000F6B0F">
        <w:rPr>
          <w:lang w:val="vi-VN"/>
        </w:rPr>
        <w:t xml:space="preserve">. </w:t>
      </w:r>
    </w:p>
    <w:p w14:paraId="5E318108" w14:textId="77777777" w:rsidR="005F0F80" w:rsidRPr="000F6B0F" w:rsidRDefault="005F0F80" w:rsidP="005F0F80">
      <w:pPr>
        <w:pStyle w:val="Nidungvnbn"/>
        <w:rPr>
          <w:lang w:val="vi-VN"/>
        </w:rPr>
      </w:pPr>
      <w:r w:rsidRPr="000F6B0F">
        <w:rPr>
          <w:lang w:val="vi-VN"/>
        </w:rPr>
        <w:t xml:space="preserve">Tổng hợp lại, sau khi áp dụng mẫu thiết kế </w:t>
      </w:r>
      <w:proofErr w:type="spellStart"/>
      <w:r w:rsidRPr="000F6B0F">
        <w:rPr>
          <w:lang w:val="vi-VN"/>
        </w:rPr>
        <w:t>Adapter</w:t>
      </w:r>
      <w:proofErr w:type="spellEnd"/>
      <w:r w:rsidRPr="000F6B0F">
        <w:rPr>
          <w:lang w:val="vi-VN"/>
        </w:rPr>
        <w:t>, dự án đạt được những lợi ích sau:</w:t>
      </w:r>
    </w:p>
    <w:p w14:paraId="4688A627" w14:textId="5F100CD8" w:rsidR="005F0F80" w:rsidRPr="000F6B0F" w:rsidRDefault="00B34560" w:rsidP="00A56992">
      <w:pPr>
        <w:pStyle w:val="Nidungvnbn"/>
        <w:numPr>
          <w:ilvl w:val="0"/>
          <w:numId w:val="30"/>
        </w:numPr>
        <w:rPr>
          <w:lang w:val="vi-VN"/>
        </w:rPr>
      </w:pPr>
      <w:r w:rsidRPr="000F6B0F">
        <w:rPr>
          <w:lang w:val="vi-VN"/>
        </w:rPr>
        <w:t>Kiểm soát truy cập: Proxy cung cấp một đối tượng thay thế để kiểm soát quyền truy cập vào các tủ đựng thực phẩm chung</w:t>
      </w:r>
      <w:r w:rsidR="005F0F80" w:rsidRPr="000F6B0F">
        <w:rPr>
          <w:lang w:val="vi-VN"/>
        </w:rPr>
        <w:t>.</w:t>
      </w:r>
      <w:r w:rsidRPr="000F6B0F">
        <w:rPr>
          <w:lang w:val="vi-VN"/>
        </w:rPr>
        <w:t xml:space="preserve"> </w:t>
      </w:r>
      <w:r w:rsidR="00F7792C" w:rsidRPr="000F6B0F">
        <w:rPr>
          <w:lang w:val="vi-VN"/>
        </w:rPr>
        <w:t>Bằng cách can thiệp vào các yêu cầu từ phía sử dụng, Proxy có thể thực thi việc xác thực người dùng hoặc thực hiện xác nhận bổ sung trước khi cấp quyền truy cập vào tủ đựng chung.</w:t>
      </w:r>
    </w:p>
    <w:p w14:paraId="035AF765" w14:textId="2CED7280" w:rsidR="005F0F80" w:rsidRPr="000F6B0F" w:rsidRDefault="0051651C" w:rsidP="005F0F80">
      <w:pPr>
        <w:pStyle w:val="Nidungvnbn"/>
        <w:numPr>
          <w:ilvl w:val="0"/>
          <w:numId w:val="30"/>
        </w:numPr>
        <w:rPr>
          <w:lang w:val="vi-VN"/>
        </w:rPr>
      </w:pPr>
      <w:r w:rsidRPr="000F6B0F">
        <w:rPr>
          <w:lang w:val="vi-VN"/>
        </w:rPr>
        <w:t>Truy cập minh bạch: Proxy duy trì giao diện giống như các đối tượng thực mà chúng đại diện, đảm bảo minh bạch trong truy cập cho phía sử dụng. Điều này cho phép Proxy thay thế các đối tượng thực một cách</w:t>
      </w:r>
      <w:r w:rsidR="002E1B81" w:rsidRPr="000F6B0F">
        <w:rPr>
          <w:lang w:val="vi-VN"/>
        </w:rPr>
        <w:t xml:space="preserve"> một cách liền mạch mà không ảnh hưởng đến mã nguồn, tạo điều kiện thuận lợi cho thiết kế và triển khai mô-đun.</w:t>
      </w:r>
    </w:p>
    <w:p w14:paraId="53D18D45" w14:textId="711735F3" w:rsidR="005F0F80" w:rsidRPr="000F6B0F" w:rsidRDefault="005F0F80" w:rsidP="005F0F80">
      <w:pPr>
        <w:pStyle w:val="Heading3"/>
      </w:pPr>
      <w:bookmarkStart w:id="84" w:name="_Toc165404411"/>
      <w:r w:rsidRPr="000F6B0F">
        <w:lastRenderedPageBreak/>
        <w:t>2.8.2 Sơ đồ lớp</w:t>
      </w:r>
      <w:bookmarkEnd w:id="84"/>
    </w:p>
    <w:p w14:paraId="014358FF" w14:textId="77777777" w:rsidR="00B71333" w:rsidRPr="000F6B0F" w:rsidRDefault="00B71333" w:rsidP="00B71333">
      <w:pPr>
        <w:pStyle w:val="Nidungvnbn"/>
        <w:keepNext/>
        <w:jc w:val="center"/>
        <w:rPr>
          <w:lang w:val="vi-VN"/>
        </w:rPr>
      </w:pPr>
      <w:r w:rsidRPr="000F6B0F">
        <w:rPr>
          <w:noProof/>
          <w:lang w:val="vi-VN"/>
          <w14:ligatures w14:val="standardContextual"/>
        </w:rPr>
        <w:drawing>
          <wp:inline distT="0" distB="0" distL="0" distR="0" wp14:anchorId="008F53A5" wp14:editId="6122E73B">
            <wp:extent cx="4998720" cy="1883902"/>
            <wp:effectExtent l="0" t="0" r="0" b="2540"/>
            <wp:docPr id="91783011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830115" name="Picture 4" descr="A diagram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05979" cy="1886638"/>
                    </a:xfrm>
                    <a:prstGeom prst="rect">
                      <a:avLst/>
                    </a:prstGeom>
                  </pic:spPr>
                </pic:pic>
              </a:graphicData>
            </a:graphic>
          </wp:inline>
        </w:drawing>
      </w:r>
    </w:p>
    <w:p w14:paraId="20F265AA" w14:textId="48CC3068" w:rsidR="00B71333" w:rsidRPr="000F6B0F" w:rsidRDefault="00B71333" w:rsidP="00B71333">
      <w:pPr>
        <w:pStyle w:val="Caption"/>
        <w:jc w:val="center"/>
      </w:pPr>
      <w:bookmarkStart w:id="85" w:name="_Toc165403087"/>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6</w:t>
      </w:r>
      <w:r w:rsidR="00611E32" w:rsidRPr="000F6B0F">
        <w:fldChar w:fldCharType="end"/>
      </w:r>
      <w:r w:rsidRPr="000F6B0F">
        <w:t xml:space="preserve"> Sơ đồ lớp áp dụng mẫu thiết kế Proxy</w:t>
      </w:r>
      <w:bookmarkEnd w:id="85"/>
    </w:p>
    <w:p w14:paraId="1D53C453" w14:textId="250E01D3" w:rsidR="005F0F80" w:rsidRPr="000F6B0F" w:rsidRDefault="00531D1F" w:rsidP="005F0F80">
      <w:pPr>
        <w:pStyle w:val="Nidungvnbn"/>
        <w:rPr>
          <w:lang w:val="vi-VN"/>
        </w:rPr>
      </w:pPr>
      <w:r w:rsidRPr="000F6B0F">
        <w:rPr>
          <w:lang w:val="vi-VN"/>
        </w:rPr>
        <w:t>Lớp</w:t>
      </w:r>
      <w:r w:rsidR="00AD5361" w:rsidRPr="000F6B0F">
        <w:rPr>
          <w:lang w:val="vi-VN"/>
        </w:rPr>
        <w:t xml:space="preserve"> </w:t>
      </w:r>
      <w:proofErr w:type="spellStart"/>
      <w:r w:rsidR="00AD5361" w:rsidRPr="000F6B0F">
        <w:rPr>
          <w:lang w:val="vi-VN"/>
        </w:rPr>
        <w:t>SharedKitchenFoodService</w:t>
      </w:r>
      <w:proofErr w:type="spellEnd"/>
      <w:r w:rsidR="00AD5361" w:rsidRPr="000F6B0F">
        <w:rPr>
          <w:lang w:val="vi-VN"/>
        </w:rPr>
        <w:t xml:space="preserve"> chứa cách thức người dùng truy cập và tương tác với nhà bếp được chia sẻ bởi những người dùng khác</w:t>
      </w:r>
      <w:r w:rsidR="005F0F80" w:rsidRPr="000F6B0F">
        <w:rPr>
          <w:lang w:val="vi-VN"/>
        </w:rPr>
        <w:t>.</w:t>
      </w:r>
      <w:r w:rsidR="00BA182C" w:rsidRPr="000F6B0F">
        <w:rPr>
          <w:lang w:val="vi-VN"/>
        </w:rPr>
        <w:t xml:space="preserve"> Nhằm kiểm soát quyền truy cập vào các nhà bếp chung này, </w:t>
      </w:r>
      <w:r w:rsidR="00C1066A" w:rsidRPr="000F6B0F">
        <w:rPr>
          <w:lang w:val="vi-VN"/>
        </w:rPr>
        <w:t xml:space="preserve">mẫu thiết kế Proxy được áp dụng bằng cách thêm một lớp tên là </w:t>
      </w:r>
      <w:proofErr w:type="spellStart"/>
      <w:r w:rsidR="00C1066A" w:rsidRPr="000F6B0F">
        <w:rPr>
          <w:lang w:val="vi-VN"/>
        </w:rPr>
        <w:t>SharedKitchenProxy</w:t>
      </w:r>
      <w:proofErr w:type="spellEnd"/>
      <w:r w:rsidR="00C1066A" w:rsidRPr="000F6B0F">
        <w:rPr>
          <w:lang w:val="vi-VN"/>
        </w:rPr>
        <w:t xml:space="preserve"> chứa cách thức xác nhận thêm quyền của người dùng, và hai lớp này được khái quát bởi giao diện (</w:t>
      </w:r>
      <w:proofErr w:type="spellStart"/>
      <w:r w:rsidR="00C1066A" w:rsidRPr="000F6B0F">
        <w:rPr>
          <w:lang w:val="vi-VN"/>
        </w:rPr>
        <w:t>interface</w:t>
      </w:r>
      <w:proofErr w:type="spellEnd"/>
      <w:r w:rsidR="00C1066A" w:rsidRPr="000F6B0F">
        <w:rPr>
          <w:lang w:val="vi-VN"/>
        </w:rPr>
        <w:t xml:space="preserve">) </w:t>
      </w:r>
      <w:proofErr w:type="spellStart"/>
      <w:r w:rsidR="00C1066A" w:rsidRPr="000F6B0F">
        <w:rPr>
          <w:lang w:val="vi-VN"/>
        </w:rPr>
        <w:t>KitchenService</w:t>
      </w:r>
      <w:proofErr w:type="spellEnd"/>
      <w:r w:rsidR="00C1066A" w:rsidRPr="000F6B0F">
        <w:rPr>
          <w:lang w:val="vi-VN"/>
        </w:rPr>
        <w:t xml:space="preserve">. Lớp </w:t>
      </w:r>
      <w:proofErr w:type="spellStart"/>
      <w:r w:rsidR="00C1066A" w:rsidRPr="000F6B0F">
        <w:rPr>
          <w:lang w:val="vi-VN"/>
        </w:rPr>
        <w:t>Client</w:t>
      </w:r>
      <w:proofErr w:type="spellEnd"/>
      <w:r w:rsidR="00C1066A" w:rsidRPr="000F6B0F">
        <w:rPr>
          <w:lang w:val="vi-VN"/>
        </w:rPr>
        <w:t xml:space="preserve"> đại diễn cho những nơi liên quan sử dụng dịch vụ này và lớp sẽ </w:t>
      </w:r>
      <w:r w:rsidR="003C3FF8" w:rsidRPr="000F6B0F">
        <w:rPr>
          <w:lang w:val="vi-VN"/>
        </w:rPr>
        <w:t xml:space="preserve">tương tác với lớp </w:t>
      </w:r>
      <w:proofErr w:type="spellStart"/>
      <w:r w:rsidR="003C3FF8" w:rsidRPr="000F6B0F">
        <w:rPr>
          <w:lang w:val="vi-VN"/>
        </w:rPr>
        <w:t>SharedKitchenProxy</w:t>
      </w:r>
      <w:proofErr w:type="spellEnd"/>
      <w:r w:rsidR="003C3FF8" w:rsidRPr="000F6B0F">
        <w:rPr>
          <w:lang w:val="vi-VN"/>
        </w:rPr>
        <w:t xml:space="preserve"> để thực hiện việc kiểm soát quyền truy cập.</w:t>
      </w:r>
      <w:r w:rsidR="00C1066A" w:rsidRPr="000F6B0F">
        <w:rPr>
          <w:lang w:val="vi-VN"/>
        </w:rPr>
        <w:t xml:space="preserve">  </w:t>
      </w:r>
    </w:p>
    <w:p w14:paraId="319F5EE6" w14:textId="465CCB24" w:rsidR="005F0F80" w:rsidRPr="000F6B0F" w:rsidRDefault="005F0F80" w:rsidP="005F0F80">
      <w:pPr>
        <w:pStyle w:val="Heading3"/>
      </w:pPr>
      <w:bookmarkStart w:id="86" w:name="_Toc165404412"/>
      <w:r w:rsidRPr="000F6B0F">
        <w:t>2.8.3 Mã nguồn áp dụng mẫu thiết kế</w:t>
      </w:r>
      <w:bookmarkEnd w:id="86"/>
    </w:p>
    <w:p w14:paraId="3E574AC7" w14:textId="77777777" w:rsidR="00F9307B" w:rsidRPr="000F6B0F" w:rsidRDefault="007B34D5" w:rsidP="00F9307B">
      <w:pPr>
        <w:pStyle w:val="Nidungvnbn"/>
        <w:keepNext/>
        <w:jc w:val="center"/>
        <w:rPr>
          <w:lang w:val="vi-VN"/>
        </w:rPr>
      </w:pPr>
      <w:r w:rsidRPr="000F6B0F">
        <w:rPr>
          <w:noProof/>
          <w:lang w:val="vi-VN"/>
        </w:rPr>
        <w:drawing>
          <wp:inline distT="0" distB="0" distL="0" distR="0" wp14:anchorId="276C1FCB" wp14:editId="114F7B43">
            <wp:extent cx="3581157" cy="1821134"/>
            <wp:effectExtent l="0" t="0" r="635" b="8255"/>
            <wp:docPr id="12411839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183943" name="Picture 1" descr="A screen shot of a computer code&#10;&#10;Description automatically generated"/>
                    <pic:cNvPicPr/>
                  </pic:nvPicPr>
                  <pic:blipFill>
                    <a:blip r:embed="rId59"/>
                    <a:stretch>
                      <a:fillRect/>
                    </a:stretch>
                  </pic:blipFill>
                  <pic:spPr>
                    <a:xfrm>
                      <a:off x="0" y="0"/>
                      <a:ext cx="3600385" cy="1830912"/>
                    </a:xfrm>
                    <a:prstGeom prst="rect">
                      <a:avLst/>
                    </a:prstGeom>
                  </pic:spPr>
                </pic:pic>
              </a:graphicData>
            </a:graphic>
          </wp:inline>
        </w:drawing>
      </w:r>
    </w:p>
    <w:p w14:paraId="438C1192" w14:textId="6869AA70" w:rsidR="002B1925" w:rsidRPr="000F6B0F" w:rsidRDefault="00F9307B" w:rsidP="00F9307B">
      <w:pPr>
        <w:pStyle w:val="Caption"/>
        <w:jc w:val="center"/>
      </w:pPr>
      <w:bookmarkStart w:id="87" w:name="_Toc165403088"/>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7</w:t>
      </w:r>
      <w:r w:rsidR="00611E32" w:rsidRPr="000F6B0F">
        <w:fldChar w:fldCharType="end"/>
      </w:r>
      <w:r w:rsidRPr="000F6B0F">
        <w:t xml:space="preserve"> Giao diện (</w:t>
      </w:r>
      <w:proofErr w:type="spellStart"/>
      <w:r w:rsidRPr="000F6B0F">
        <w:t>interface</w:t>
      </w:r>
      <w:proofErr w:type="spellEnd"/>
      <w:r w:rsidRPr="000F6B0F">
        <w:t xml:space="preserve">) </w:t>
      </w:r>
      <w:proofErr w:type="spellStart"/>
      <w:r w:rsidR="00422A29" w:rsidRPr="000F6B0F">
        <w:t>KitchenService</w:t>
      </w:r>
      <w:bookmarkEnd w:id="87"/>
      <w:proofErr w:type="spellEnd"/>
    </w:p>
    <w:p w14:paraId="73DE40E5" w14:textId="77777777" w:rsidR="00422A29" w:rsidRPr="000F6B0F" w:rsidRDefault="007B34D5" w:rsidP="00422A29">
      <w:pPr>
        <w:pStyle w:val="Nidungvnbn"/>
        <w:keepNext/>
        <w:jc w:val="center"/>
        <w:rPr>
          <w:lang w:val="vi-VN"/>
        </w:rPr>
      </w:pPr>
      <w:r w:rsidRPr="000F6B0F">
        <w:rPr>
          <w:noProof/>
          <w:lang w:val="vi-VN"/>
        </w:rPr>
        <w:lastRenderedPageBreak/>
        <w:drawing>
          <wp:inline distT="0" distB="0" distL="0" distR="0" wp14:anchorId="1E3244DC" wp14:editId="6C7EFA0B">
            <wp:extent cx="4498757" cy="3032760"/>
            <wp:effectExtent l="0" t="0" r="0" b="0"/>
            <wp:docPr id="182800838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008380" name="Picture 1" descr="A screenshot of a computer program&#10;&#10;Description automatically generated"/>
                    <pic:cNvPicPr/>
                  </pic:nvPicPr>
                  <pic:blipFill>
                    <a:blip r:embed="rId60"/>
                    <a:stretch>
                      <a:fillRect/>
                    </a:stretch>
                  </pic:blipFill>
                  <pic:spPr>
                    <a:xfrm>
                      <a:off x="0" y="0"/>
                      <a:ext cx="4503090" cy="3035681"/>
                    </a:xfrm>
                    <a:prstGeom prst="rect">
                      <a:avLst/>
                    </a:prstGeom>
                  </pic:spPr>
                </pic:pic>
              </a:graphicData>
            </a:graphic>
          </wp:inline>
        </w:drawing>
      </w:r>
    </w:p>
    <w:p w14:paraId="4E5856B4" w14:textId="62E3E15C" w:rsidR="007B34D5" w:rsidRPr="000F6B0F" w:rsidRDefault="00422A29" w:rsidP="00422A29">
      <w:pPr>
        <w:pStyle w:val="Caption"/>
        <w:jc w:val="center"/>
      </w:pPr>
      <w:bookmarkStart w:id="88" w:name="_Toc165403089"/>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8</w:t>
      </w:r>
      <w:r w:rsidR="00611E32" w:rsidRPr="000F6B0F">
        <w:fldChar w:fldCharType="end"/>
      </w:r>
      <w:r w:rsidRPr="000F6B0F">
        <w:t xml:space="preserve"> Lớp </w:t>
      </w:r>
      <w:proofErr w:type="spellStart"/>
      <w:r w:rsidRPr="000F6B0F">
        <w:t>SharedKitchenFoodService</w:t>
      </w:r>
      <w:bookmarkEnd w:id="88"/>
      <w:proofErr w:type="spellEnd"/>
    </w:p>
    <w:p w14:paraId="45AF6A73" w14:textId="77777777" w:rsidR="00422A29" w:rsidRPr="000F6B0F" w:rsidRDefault="0036454E" w:rsidP="00422A29">
      <w:pPr>
        <w:pStyle w:val="Nidungvnbn"/>
        <w:keepNext/>
        <w:jc w:val="center"/>
        <w:rPr>
          <w:lang w:val="vi-VN"/>
        </w:rPr>
      </w:pPr>
      <w:r w:rsidRPr="000F6B0F">
        <w:rPr>
          <w:noProof/>
          <w:lang w:val="vi-VN"/>
        </w:rPr>
        <w:drawing>
          <wp:inline distT="0" distB="0" distL="0" distR="0" wp14:anchorId="4678F52D" wp14:editId="6B1C258E">
            <wp:extent cx="4679320" cy="3543300"/>
            <wp:effectExtent l="0" t="0" r="6985" b="0"/>
            <wp:docPr id="1785115426"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15426" name="Picture 1" descr="A computer screen shot of a program&#10;&#10;Description automatically generated"/>
                    <pic:cNvPicPr/>
                  </pic:nvPicPr>
                  <pic:blipFill>
                    <a:blip r:embed="rId61"/>
                    <a:stretch>
                      <a:fillRect/>
                    </a:stretch>
                  </pic:blipFill>
                  <pic:spPr>
                    <a:xfrm>
                      <a:off x="0" y="0"/>
                      <a:ext cx="4710761" cy="3567108"/>
                    </a:xfrm>
                    <a:prstGeom prst="rect">
                      <a:avLst/>
                    </a:prstGeom>
                  </pic:spPr>
                </pic:pic>
              </a:graphicData>
            </a:graphic>
          </wp:inline>
        </w:drawing>
      </w:r>
    </w:p>
    <w:p w14:paraId="2CCD41DF" w14:textId="363CF40F" w:rsidR="0036454E" w:rsidRPr="000F6B0F" w:rsidRDefault="00422A29" w:rsidP="00422A29">
      <w:pPr>
        <w:pStyle w:val="Caption"/>
        <w:jc w:val="center"/>
      </w:pPr>
      <w:bookmarkStart w:id="89" w:name="_Toc165403090"/>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49</w:t>
      </w:r>
      <w:r w:rsidR="00611E32" w:rsidRPr="000F6B0F">
        <w:fldChar w:fldCharType="end"/>
      </w:r>
      <w:r w:rsidRPr="000F6B0F">
        <w:t xml:space="preserve"> Lớp </w:t>
      </w:r>
      <w:proofErr w:type="spellStart"/>
      <w:r w:rsidRPr="000F6B0F">
        <w:t>SharedKitchenProxy</w:t>
      </w:r>
      <w:bookmarkEnd w:id="89"/>
      <w:proofErr w:type="spellEnd"/>
    </w:p>
    <w:p w14:paraId="6FA09B66" w14:textId="41809F46" w:rsidR="0095785B" w:rsidRPr="000F6B0F" w:rsidRDefault="00F80651" w:rsidP="0095785B">
      <w:pPr>
        <w:pStyle w:val="Nidungvnbn"/>
        <w:keepNext/>
        <w:jc w:val="center"/>
        <w:rPr>
          <w:lang w:val="vi-VN"/>
        </w:rPr>
      </w:pPr>
      <w:r w:rsidRPr="000F6B0F">
        <w:rPr>
          <w:noProof/>
          <w:lang w:val="vi-VN"/>
        </w:rPr>
        <w:lastRenderedPageBreak/>
        <w:drawing>
          <wp:inline distT="0" distB="0" distL="0" distR="0" wp14:anchorId="7E6B2641" wp14:editId="1B53457C">
            <wp:extent cx="4908419" cy="523875"/>
            <wp:effectExtent l="0" t="0" r="6985" b="0"/>
            <wp:docPr id="2086298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298108" name=""/>
                    <pic:cNvPicPr/>
                  </pic:nvPicPr>
                  <pic:blipFill>
                    <a:blip r:embed="rId62"/>
                    <a:stretch>
                      <a:fillRect/>
                    </a:stretch>
                  </pic:blipFill>
                  <pic:spPr>
                    <a:xfrm>
                      <a:off x="0" y="0"/>
                      <a:ext cx="5053437" cy="539353"/>
                    </a:xfrm>
                    <a:prstGeom prst="rect">
                      <a:avLst/>
                    </a:prstGeom>
                  </pic:spPr>
                </pic:pic>
              </a:graphicData>
            </a:graphic>
          </wp:inline>
        </w:drawing>
      </w:r>
    </w:p>
    <w:p w14:paraId="66DA72AA" w14:textId="5F2DA04F" w:rsidR="0095785B" w:rsidRPr="000F6B0F" w:rsidRDefault="0095785B" w:rsidP="0095785B">
      <w:pPr>
        <w:pStyle w:val="Caption"/>
        <w:jc w:val="center"/>
      </w:pPr>
      <w:bookmarkStart w:id="90" w:name="_Toc165403091"/>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0</w:t>
      </w:r>
      <w:r w:rsidR="00611E32" w:rsidRPr="000F6B0F">
        <w:fldChar w:fldCharType="end"/>
      </w:r>
      <w:r w:rsidRPr="000F6B0F">
        <w:t xml:space="preserve"> Ví dụ về cách sử dụng lớp </w:t>
      </w:r>
      <w:proofErr w:type="spellStart"/>
      <w:r w:rsidRPr="000F6B0F">
        <w:t>proxy</w:t>
      </w:r>
      <w:proofErr w:type="spellEnd"/>
      <w:r w:rsidRPr="000F6B0F">
        <w:t xml:space="preserve"> để kiểm soát truy cập</w:t>
      </w:r>
      <w:bookmarkEnd w:id="90"/>
    </w:p>
    <w:p w14:paraId="6B63F435" w14:textId="59700C99" w:rsidR="00DD6002" w:rsidRPr="000F6B0F" w:rsidRDefault="00DD6002" w:rsidP="00DD6002">
      <w:pPr>
        <w:pStyle w:val="Heading2"/>
      </w:pPr>
      <w:bookmarkStart w:id="91" w:name="_Toc165404413"/>
      <w:r w:rsidRPr="000F6B0F">
        <w:t xml:space="preserve">2.9 </w:t>
      </w:r>
      <w:proofErr w:type="spellStart"/>
      <w:r w:rsidR="001E4D43" w:rsidRPr="000F6B0F">
        <w:t>Model</w:t>
      </w:r>
      <w:proofErr w:type="spellEnd"/>
      <w:r w:rsidR="001E4D43" w:rsidRPr="000F6B0F">
        <w:t xml:space="preserve"> - </w:t>
      </w:r>
      <w:proofErr w:type="spellStart"/>
      <w:r w:rsidR="001E4D43" w:rsidRPr="000F6B0F">
        <w:t>View</w:t>
      </w:r>
      <w:proofErr w:type="spellEnd"/>
      <w:r w:rsidR="001E4D43" w:rsidRPr="000F6B0F">
        <w:t xml:space="preserve"> – </w:t>
      </w:r>
      <w:proofErr w:type="spellStart"/>
      <w:r w:rsidR="001E4D43" w:rsidRPr="000F6B0F">
        <w:t>ViewModel</w:t>
      </w:r>
      <w:proofErr w:type="spellEnd"/>
      <w:r w:rsidR="001E4D43" w:rsidRPr="000F6B0F">
        <w:t xml:space="preserve"> (MVVM)</w:t>
      </w:r>
      <w:bookmarkEnd w:id="91"/>
    </w:p>
    <w:p w14:paraId="167ACBDA" w14:textId="7F6D6ECC" w:rsidR="005D66AB" w:rsidRPr="000F6B0F" w:rsidRDefault="005D66AB" w:rsidP="005D66AB">
      <w:pPr>
        <w:pStyle w:val="Heading3"/>
      </w:pPr>
      <w:bookmarkStart w:id="92" w:name="_Toc165404414"/>
      <w:r w:rsidRPr="000F6B0F">
        <w:t>2.</w:t>
      </w:r>
      <w:r w:rsidR="00A4090F" w:rsidRPr="000F6B0F">
        <w:t>9</w:t>
      </w:r>
      <w:r w:rsidRPr="000F6B0F">
        <w:t xml:space="preserve">.1 </w:t>
      </w:r>
      <w:r w:rsidR="002D65FC" w:rsidRPr="000F6B0F">
        <w:t>Giới thiệu và lý do áp dụng</w:t>
      </w:r>
      <w:bookmarkEnd w:id="92"/>
    </w:p>
    <w:p w14:paraId="0CF3A8C4" w14:textId="3A153E70" w:rsidR="00BD7F59" w:rsidRPr="000F6B0F" w:rsidRDefault="002D65FC" w:rsidP="00C07795">
      <w:pPr>
        <w:pStyle w:val="Nidungvnbn"/>
        <w:rPr>
          <w:lang w:val="vi-VN"/>
        </w:rPr>
      </w:pPr>
      <w:proofErr w:type="spellStart"/>
      <w:r w:rsidRPr="000F6B0F">
        <w:rPr>
          <w:lang w:val="vi-VN"/>
        </w:rPr>
        <w:t>Model</w:t>
      </w:r>
      <w:proofErr w:type="spellEnd"/>
      <w:r w:rsidRPr="000F6B0F">
        <w:rPr>
          <w:lang w:val="vi-VN"/>
        </w:rPr>
        <w:t xml:space="preserve"> - </w:t>
      </w:r>
      <w:proofErr w:type="spellStart"/>
      <w:r w:rsidRPr="000F6B0F">
        <w:rPr>
          <w:lang w:val="vi-VN"/>
        </w:rPr>
        <w:t>View</w:t>
      </w:r>
      <w:proofErr w:type="spellEnd"/>
      <w:r w:rsidRPr="000F6B0F">
        <w:rPr>
          <w:lang w:val="vi-VN"/>
        </w:rPr>
        <w:t xml:space="preserve"> – </w:t>
      </w:r>
      <w:proofErr w:type="spellStart"/>
      <w:r w:rsidRPr="000F6B0F">
        <w:rPr>
          <w:lang w:val="vi-VN"/>
        </w:rPr>
        <w:t>ViewModel</w:t>
      </w:r>
      <w:proofErr w:type="spellEnd"/>
      <w:r w:rsidRPr="000F6B0F">
        <w:rPr>
          <w:lang w:val="vi-VN"/>
        </w:rPr>
        <w:t xml:space="preserve"> (MVVM) được áp dụng để tách </w:t>
      </w:r>
      <w:proofErr w:type="spellStart"/>
      <w:r w:rsidRPr="000F6B0F">
        <w:rPr>
          <w:lang w:val="vi-VN"/>
        </w:rPr>
        <w:t>logic</w:t>
      </w:r>
      <w:proofErr w:type="spellEnd"/>
      <w:r w:rsidRPr="000F6B0F">
        <w:rPr>
          <w:lang w:val="vi-VN"/>
        </w:rPr>
        <w:t xml:space="preserve"> hiển thị UI (</w:t>
      </w:r>
      <w:proofErr w:type="spellStart"/>
      <w:r w:rsidRPr="000F6B0F">
        <w:rPr>
          <w:lang w:val="vi-VN"/>
        </w:rPr>
        <w:t>View</w:t>
      </w:r>
      <w:proofErr w:type="spellEnd"/>
      <w:r w:rsidRPr="000F6B0F">
        <w:rPr>
          <w:lang w:val="vi-VN"/>
        </w:rPr>
        <w:t xml:space="preserve">) khỏi </w:t>
      </w:r>
      <w:proofErr w:type="spellStart"/>
      <w:r w:rsidRPr="000F6B0F">
        <w:rPr>
          <w:lang w:val="vi-VN"/>
        </w:rPr>
        <w:t>logic</w:t>
      </w:r>
      <w:proofErr w:type="spellEnd"/>
      <w:r w:rsidRPr="000F6B0F">
        <w:rPr>
          <w:lang w:val="vi-VN"/>
        </w:rPr>
        <w:t xml:space="preserve"> nghiệp vụ cốt lõi (</w:t>
      </w:r>
      <w:proofErr w:type="spellStart"/>
      <w:r w:rsidRPr="000F6B0F">
        <w:rPr>
          <w:lang w:val="vi-VN"/>
        </w:rPr>
        <w:t>ViewModel</w:t>
      </w:r>
      <w:proofErr w:type="spellEnd"/>
      <w:r w:rsidRPr="000F6B0F">
        <w:rPr>
          <w:lang w:val="vi-VN"/>
        </w:rPr>
        <w:t>)</w:t>
      </w:r>
      <w:r w:rsidR="00BD7F59" w:rsidRPr="000F6B0F">
        <w:rPr>
          <w:lang w:val="vi-VN"/>
        </w:rPr>
        <w:t>.</w:t>
      </w:r>
    </w:p>
    <w:p w14:paraId="05FD0735" w14:textId="25E9FF4E" w:rsidR="00BD7F59" w:rsidRPr="000F6B0F" w:rsidRDefault="002D65FC" w:rsidP="00C07795">
      <w:pPr>
        <w:pStyle w:val="Nidungvnbn"/>
        <w:rPr>
          <w:lang w:val="vi-VN"/>
        </w:rPr>
      </w:pPr>
      <w:r w:rsidRPr="000F6B0F">
        <w:rPr>
          <w:lang w:val="vi-VN"/>
        </w:rPr>
        <w:t>MVVM được chọn để cung cấp sự tách biệt rõ ràng giữa giao diện người dùng (</w:t>
      </w:r>
      <w:proofErr w:type="spellStart"/>
      <w:r w:rsidRPr="000F6B0F">
        <w:rPr>
          <w:lang w:val="vi-VN"/>
        </w:rPr>
        <w:t>View</w:t>
      </w:r>
      <w:proofErr w:type="spellEnd"/>
      <w:r w:rsidRPr="000F6B0F">
        <w:rPr>
          <w:lang w:val="vi-VN"/>
        </w:rPr>
        <w:t>),</w:t>
      </w:r>
      <w:r w:rsidR="00A36BBC" w:rsidRPr="000F6B0F">
        <w:rPr>
          <w:lang w:val="vi-VN"/>
        </w:rPr>
        <w:t xml:space="preserve"> đối tượng (</w:t>
      </w:r>
      <w:proofErr w:type="spellStart"/>
      <w:r w:rsidR="00A36BBC" w:rsidRPr="000F6B0F">
        <w:rPr>
          <w:lang w:val="vi-VN"/>
        </w:rPr>
        <w:t>Model</w:t>
      </w:r>
      <w:proofErr w:type="spellEnd"/>
      <w:r w:rsidR="00A36BBC" w:rsidRPr="000F6B0F">
        <w:rPr>
          <w:lang w:val="vi-VN"/>
        </w:rPr>
        <w:t xml:space="preserve">) và </w:t>
      </w:r>
      <w:proofErr w:type="spellStart"/>
      <w:r w:rsidR="00A36BBC" w:rsidRPr="000F6B0F">
        <w:rPr>
          <w:lang w:val="vi-VN"/>
        </w:rPr>
        <w:t>logic</w:t>
      </w:r>
      <w:proofErr w:type="spellEnd"/>
      <w:r w:rsidR="00A36BBC" w:rsidRPr="000F6B0F">
        <w:rPr>
          <w:lang w:val="vi-VN"/>
        </w:rPr>
        <w:t xml:space="preserve"> hiển thị (</w:t>
      </w:r>
      <w:proofErr w:type="spellStart"/>
      <w:r w:rsidR="00A36BBC" w:rsidRPr="000F6B0F">
        <w:rPr>
          <w:lang w:val="vi-VN"/>
        </w:rPr>
        <w:t>ViewModel</w:t>
      </w:r>
      <w:proofErr w:type="spellEnd"/>
      <w:r w:rsidR="00A36BBC" w:rsidRPr="000F6B0F">
        <w:rPr>
          <w:lang w:val="vi-VN"/>
        </w:rPr>
        <w:t>)</w:t>
      </w:r>
      <w:r w:rsidR="003A29E9" w:rsidRPr="000F6B0F">
        <w:rPr>
          <w:lang w:val="vi-VN"/>
        </w:rPr>
        <w:t>.</w:t>
      </w:r>
      <w:r w:rsidR="00A36BBC" w:rsidRPr="000F6B0F">
        <w:rPr>
          <w:lang w:val="vi-VN"/>
        </w:rPr>
        <w:t xml:space="preserve"> Bằng cách cấu trúc ứng dụng kiến trúc MVVM, </w:t>
      </w:r>
      <w:r w:rsidR="00C071ED" w:rsidRPr="000F6B0F">
        <w:rPr>
          <w:lang w:val="vi-VN"/>
        </w:rPr>
        <w:t xml:space="preserve">mã nguồn của dự án </w:t>
      </w:r>
      <w:r w:rsidR="00940344" w:rsidRPr="000F6B0F">
        <w:rPr>
          <w:lang w:val="vi-VN"/>
        </w:rPr>
        <w:t>tăng</w:t>
      </w:r>
      <w:r w:rsidR="00C071ED" w:rsidRPr="000F6B0F">
        <w:rPr>
          <w:lang w:val="vi-VN"/>
        </w:rPr>
        <w:t xml:space="preserve"> khả năng mở rộng, dễ bảo trì và dễ kiểm thử. </w:t>
      </w:r>
      <w:proofErr w:type="spellStart"/>
      <w:r w:rsidR="00C071ED" w:rsidRPr="000F6B0F">
        <w:rPr>
          <w:lang w:val="vi-VN"/>
        </w:rPr>
        <w:t>ViewModel</w:t>
      </w:r>
      <w:proofErr w:type="spellEnd"/>
      <w:r w:rsidR="00C071ED" w:rsidRPr="000F6B0F">
        <w:rPr>
          <w:lang w:val="vi-VN"/>
        </w:rPr>
        <w:t xml:space="preserve"> đóng vai trò trung gian giữa </w:t>
      </w:r>
      <w:proofErr w:type="spellStart"/>
      <w:r w:rsidR="00C071ED" w:rsidRPr="000F6B0F">
        <w:rPr>
          <w:lang w:val="vi-VN"/>
        </w:rPr>
        <w:t>View</w:t>
      </w:r>
      <w:proofErr w:type="spellEnd"/>
      <w:r w:rsidR="00C071ED" w:rsidRPr="000F6B0F">
        <w:rPr>
          <w:lang w:val="vi-VN"/>
        </w:rPr>
        <w:t xml:space="preserve"> và </w:t>
      </w:r>
      <w:proofErr w:type="spellStart"/>
      <w:r w:rsidR="00C071ED" w:rsidRPr="000F6B0F">
        <w:rPr>
          <w:lang w:val="vi-VN"/>
        </w:rPr>
        <w:t>Model</w:t>
      </w:r>
      <w:proofErr w:type="spellEnd"/>
      <w:r w:rsidR="00C071ED" w:rsidRPr="000F6B0F">
        <w:rPr>
          <w:lang w:val="vi-VN"/>
        </w:rPr>
        <w:t xml:space="preserve"> xử lý tương tác của người dùng, ràng buộc dữ liệu và các tác vụ liên quan đến UI</w:t>
      </w:r>
      <w:r w:rsidR="00EF4B38" w:rsidRPr="000F6B0F">
        <w:rPr>
          <w:lang w:val="vi-VN"/>
        </w:rPr>
        <w:t xml:space="preserve"> </w:t>
      </w:r>
      <w:r w:rsidR="00EF4B38" w:rsidRPr="000F6B0F">
        <w:rPr>
          <w:lang w:val="vi-VN"/>
        </w:rPr>
        <w:fldChar w:fldCharType="begin"/>
      </w:r>
      <w:r w:rsidR="00EF4B38" w:rsidRPr="000F6B0F">
        <w:rPr>
          <w:lang w:val="vi-VN"/>
        </w:rPr>
        <w:instrText xml:space="preserve"> ADDIN ZOTERO_ITEM CSL_CITATION {"citationID":"viIoPNom","properties":{"formattedCitation":"(Anderson 2012)","plainCitation":"(Anderson 2012)","noteIndex":0},"citationItems":[{"id":141,"uris":["http://zotero.org/users/12781060/items/RVKYTX37"],"itemData":{"id":141,"type":"chapter","abstract":"Few topics surrounding Silverlight are so widely discussed as the Model-View-ViewModel (MVVM) design pattern. This pattern is used by many Silverlight, Windows Phone 7, and WPF developers, and even JavaScript libraries are starting to appear that enable HTML applications to make use of the pattern. The blogosphere is overflowing with posts on this topic, with so many differing and varied opinions on how it should be implemented that you might become a little overwhelmed. Adding to this confusion is the fact that the project templates in Visual Studio do not facilitate using the MVVM design pattern out of the box, and with no information on the amount of prerequisite Silverlight knowledge required to implement it effectively, many developers new to Silverlight shun the pattern until they become more experienced in the technology. However, there is general agreement in the development community that, regardless of how you implement the pattern, doing so is good practice. Developers who implement this pattern invariably say that their code is much better for it.","container-title":"Pro Business Applications with Silverlight 5","event-place":"Berkeley, CA","ISBN":"978-1-4302-3501-9","language":"en","note":"DOI: 10.1007/978-1-4302-3501-9_13","page":"461-499","publisher":"Apress","publisher-place":"Berkeley, CA","source":"Springer Link","title":"The Model-View-ViewModel (MVVM) Design Pattern","URL":"https://doi.org/10.1007/978-1-4302-3501-9_13","author":[{"family":"Anderson","given":"Chris"}],"editor":[{"family":"Anderson","given":"Chris"}],"accessed":{"date-parts":[["2024",4,30]]},"issued":{"date-parts":[["2012"]]}}}],"schema":"https://github.com/citation-style-language/schema/raw/master/csl-citation.json"} </w:instrText>
      </w:r>
      <w:r w:rsidR="00EF4B38" w:rsidRPr="000F6B0F">
        <w:rPr>
          <w:lang w:val="vi-VN"/>
        </w:rPr>
        <w:fldChar w:fldCharType="separate"/>
      </w:r>
      <w:r w:rsidR="00EF4B38" w:rsidRPr="000F6B0F">
        <w:rPr>
          <w:lang w:val="vi-VN"/>
        </w:rPr>
        <w:t>(</w:t>
      </w:r>
      <w:proofErr w:type="spellStart"/>
      <w:r w:rsidR="00EF4B38" w:rsidRPr="000F6B0F">
        <w:rPr>
          <w:lang w:val="vi-VN"/>
        </w:rPr>
        <w:t>Anderson</w:t>
      </w:r>
      <w:proofErr w:type="spellEnd"/>
      <w:r w:rsidR="00EF4B38" w:rsidRPr="000F6B0F">
        <w:rPr>
          <w:lang w:val="vi-VN"/>
        </w:rPr>
        <w:t xml:space="preserve"> 2012)</w:t>
      </w:r>
      <w:r w:rsidR="00EF4B38" w:rsidRPr="000F6B0F">
        <w:rPr>
          <w:lang w:val="vi-VN"/>
        </w:rPr>
        <w:fldChar w:fldCharType="end"/>
      </w:r>
      <w:r w:rsidR="00C071ED" w:rsidRPr="000F6B0F">
        <w:rPr>
          <w:lang w:val="vi-VN"/>
        </w:rPr>
        <w:t>.</w:t>
      </w:r>
      <w:r w:rsidR="008F07FE" w:rsidRPr="000F6B0F">
        <w:rPr>
          <w:lang w:val="vi-VN"/>
        </w:rPr>
        <w:t xml:space="preserve"> Sự tách biệt này thúc đẩy khả năng tái sử dụng của mã nguồn, cho phép thực hiện kiểm thử dễ dàng hơn và nâng cao khả năng làm việc chung giữa các nhà phát triển bằng cách xác định ranh giới rõ rang giữa các thành phần khác nhau của ứng dụng.</w:t>
      </w:r>
    </w:p>
    <w:p w14:paraId="60409A07" w14:textId="402DE199" w:rsidR="008F07FE" w:rsidRPr="000F6B0F" w:rsidRDefault="008F07FE" w:rsidP="008F07FE">
      <w:pPr>
        <w:pStyle w:val="Nidungvnbn"/>
        <w:rPr>
          <w:lang w:val="vi-VN"/>
        </w:rPr>
      </w:pPr>
      <w:r w:rsidRPr="000F6B0F">
        <w:rPr>
          <w:lang w:val="vi-VN"/>
        </w:rPr>
        <w:t>Tổng hợp lại, sau khi áp dụng MVVM, dự án đạt được những lợi ích sau:</w:t>
      </w:r>
    </w:p>
    <w:p w14:paraId="2961DC0E" w14:textId="79C78D5C" w:rsidR="008F07FE" w:rsidRPr="000F6B0F" w:rsidRDefault="00117873" w:rsidP="008F07FE">
      <w:pPr>
        <w:pStyle w:val="Nidungvnbn"/>
        <w:numPr>
          <w:ilvl w:val="0"/>
          <w:numId w:val="30"/>
        </w:numPr>
        <w:rPr>
          <w:lang w:val="vi-VN"/>
        </w:rPr>
      </w:pPr>
      <w:r w:rsidRPr="000F6B0F">
        <w:rPr>
          <w:lang w:val="vi-VN"/>
        </w:rPr>
        <w:t xml:space="preserve">Phân tách mối quan tâm: MVVM </w:t>
      </w:r>
      <w:r w:rsidR="008430CF" w:rsidRPr="000F6B0F">
        <w:rPr>
          <w:lang w:val="vi-VN"/>
        </w:rPr>
        <w:t>chia dự án thành ba lớp riêng biệt bao gồm giao diện người dùng (</w:t>
      </w:r>
      <w:proofErr w:type="spellStart"/>
      <w:r w:rsidR="008430CF" w:rsidRPr="000F6B0F">
        <w:rPr>
          <w:lang w:val="vi-VN"/>
        </w:rPr>
        <w:t>View</w:t>
      </w:r>
      <w:proofErr w:type="spellEnd"/>
      <w:r w:rsidR="008430CF" w:rsidRPr="000F6B0F">
        <w:rPr>
          <w:lang w:val="vi-VN"/>
        </w:rPr>
        <w:t>), các đối tượng (</w:t>
      </w:r>
      <w:proofErr w:type="spellStart"/>
      <w:r w:rsidR="008430CF" w:rsidRPr="000F6B0F">
        <w:rPr>
          <w:lang w:val="vi-VN"/>
        </w:rPr>
        <w:t>Model</w:t>
      </w:r>
      <w:proofErr w:type="spellEnd"/>
      <w:r w:rsidR="008430CF" w:rsidRPr="000F6B0F">
        <w:rPr>
          <w:lang w:val="vi-VN"/>
        </w:rPr>
        <w:t>) và các</w:t>
      </w:r>
      <w:r w:rsidR="00940344" w:rsidRPr="000F6B0F">
        <w:rPr>
          <w:lang w:val="vi-VN"/>
        </w:rPr>
        <w:t xml:space="preserve"> </w:t>
      </w:r>
      <w:proofErr w:type="spellStart"/>
      <w:r w:rsidR="00940344" w:rsidRPr="000F6B0F">
        <w:rPr>
          <w:lang w:val="vi-VN"/>
        </w:rPr>
        <w:t>logic</w:t>
      </w:r>
      <w:proofErr w:type="spellEnd"/>
      <w:r w:rsidR="00940344" w:rsidRPr="000F6B0F">
        <w:rPr>
          <w:lang w:val="vi-VN"/>
        </w:rPr>
        <w:t xml:space="preserve"> hiện thị (</w:t>
      </w:r>
      <w:proofErr w:type="spellStart"/>
      <w:r w:rsidR="00940344" w:rsidRPr="000F6B0F">
        <w:rPr>
          <w:lang w:val="vi-VN"/>
        </w:rPr>
        <w:t>ViewModel</w:t>
      </w:r>
      <w:proofErr w:type="spellEnd"/>
      <w:r w:rsidR="00940344" w:rsidRPr="000F6B0F">
        <w:rPr>
          <w:lang w:val="vi-VN"/>
        </w:rPr>
        <w:t xml:space="preserve">). Sự phân tách này cải thiện cách tổ chức </w:t>
      </w:r>
      <w:proofErr w:type="spellStart"/>
      <w:r w:rsidR="00940344" w:rsidRPr="000F6B0F">
        <w:rPr>
          <w:lang w:val="vi-VN"/>
        </w:rPr>
        <w:t>code</w:t>
      </w:r>
      <w:proofErr w:type="spellEnd"/>
      <w:r w:rsidR="00940344" w:rsidRPr="000F6B0F">
        <w:rPr>
          <w:lang w:val="vi-VN"/>
        </w:rPr>
        <w:t xml:space="preserve"> và khả năng bảo trì.</w:t>
      </w:r>
    </w:p>
    <w:p w14:paraId="115447AF" w14:textId="1F3FAFAF" w:rsidR="00940344" w:rsidRPr="000F6B0F" w:rsidRDefault="00713ED9" w:rsidP="008F07FE">
      <w:pPr>
        <w:pStyle w:val="Nidungvnbn"/>
        <w:numPr>
          <w:ilvl w:val="0"/>
          <w:numId w:val="30"/>
        </w:numPr>
        <w:rPr>
          <w:lang w:val="vi-VN"/>
        </w:rPr>
      </w:pPr>
      <w:r w:rsidRPr="000F6B0F">
        <w:rPr>
          <w:lang w:val="vi-VN"/>
        </w:rPr>
        <w:t xml:space="preserve">Kiểm thử: MVVM thúc đẩy khả năng kiểm thử bằng cách cô lập </w:t>
      </w:r>
      <w:proofErr w:type="spellStart"/>
      <w:r w:rsidR="00083970" w:rsidRPr="000F6B0F">
        <w:rPr>
          <w:lang w:val="vi-VN"/>
        </w:rPr>
        <w:t>logic</w:t>
      </w:r>
      <w:proofErr w:type="spellEnd"/>
      <w:r w:rsidR="00083970" w:rsidRPr="000F6B0F">
        <w:rPr>
          <w:lang w:val="vi-VN"/>
        </w:rPr>
        <w:t xml:space="preserve"> hiển thị trong </w:t>
      </w:r>
      <w:proofErr w:type="spellStart"/>
      <w:r w:rsidR="00083970" w:rsidRPr="000F6B0F">
        <w:rPr>
          <w:lang w:val="vi-VN"/>
        </w:rPr>
        <w:t>ViewModel</w:t>
      </w:r>
      <w:proofErr w:type="spellEnd"/>
      <w:r w:rsidR="00083970" w:rsidRPr="000F6B0F">
        <w:rPr>
          <w:lang w:val="vi-VN"/>
        </w:rPr>
        <w:t>, có thể được kiểm thử đơn vị (</w:t>
      </w:r>
      <w:proofErr w:type="spellStart"/>
      <w:r w:rsidR="00083970" w:rsidRPr="000F6B0F">
        <w:rPr>
          <w:lang w:val="vi-VN"/>
        </w:rPr>
        <w:t>unit-testing</w:t>
      </w:r>
      <w:proofErr w:type="spellEnd"/>
      <w:r w:rsidR="00083970" w:rsidRPr="000F6B0F">
        <w:rPr>
          <w:lang w:val="vi-VN"/>
        </w:rPr>
        <w:t xml:space="preserve">) độc lập với giao diện người dùng. Điều này cho phép </w:t>
      </w:r>
      <w:r w:rsidR="00DE37FB" w:rsidRPr="000F6B0F">
        <w:rPr>
          <w:lang w:val="vi-VN"/>
        </w:rPr>
        <w:t xml:space="preserve">cho phép thực hiện kiểm thử để xác minh hành vi của </w:t>
      </w:r>
      <w:proofErr w:type="spellStart"/>
      <w:r w:rsidR="00DE37FB" w:rsidRPr="000F6B0F">
        <w:rPr>
          <w:lang w:val="vi-VN"/>
        </w:rPr>
        <w:t>logic</w:t>
      </w:r>
      <w:proofErr w:type="spellEnd"/>
      <w:r w:rsidR="00DE37FB" w:rsidRPr="000F6B0F">
        <w:rPr>
          <w:lang w:val="vi-VN"/>
        </w:rPr>
        <w:t xml:space="preserve"> nghiệp vụ của ứng dụng mà không cần sử dụng các thư viện kiểm thử UI.</w:t>
      </w:r>
    </w:p>
    <w:p w14:paraId="6594624C" w14:textId="17782505" w:rsidR="008F07FE" w:rsidRPr="000F6B0F" w:rsidRDefault="00DE37FB" w:rsidP="007D5ECF">
      <w:pPr>
        <w:pStyle w:val="Nidungvnbn"/>
        <w:numPr>
          <w:ilvl w:val="0"/>
          <w:numId w:val="30"/>
        </w:numPr>
        <w:rPr>
          <w:lang w:val="vi-VN"/>
        </w:rPr>
      </w:pPr>
      <w:r w:rsidRPr="000F6B0F">
        <w:rPr>
          <w:lang w:val="vi-VN"/>
        </w:rPr>
        <w:t xml:space="preserve">Liên kết dữ liệu: MVVM tận dụng liên kết dữ liệu để thiết lập giao tiếp hai chiều giữa </w:t>
      </w:r>
      <w:proofErr w:type="spellStart"/>
      <w:r w:rsidRPr="000F6B0F">
        <w:rPr>
          <w:lang w:val="vi-VN"/>
        </w:rPr>
        <w:t>View</w:t>
      </w:r>
      <w:proofErr w:type="spellEnd"/>
      <w:r w:rsidRPr="000F6B0F">
        <w:rPr>
          <w:lang w:val="vi-VN"/>
        </w:rPr>
        <w:t xml:space="preserve"> và </w:t>
      </w:r>
      <w:proofErr w:type="spellStart"/>
      <w:r w:rsidRPr="000F6B0F">
        <w:rPr>
          <w:lang w:val="vi-VN"/>
        </w:rPr>
        <w:t>ViewModel</w:t>
      </w:r>
      <w:proofErr w:type="spellEnd"/>
      <w:r w:rsidRPr="000F6B0F">
        <w:rPr>
          <w:lang w:val="vi-VN"/>
        </w:rPr>
        <w:t xml:space="preserve">, đảm bảo rằng các thay đổi trong dữ liệu được tự </w:t>
      </w:r>
      <w:r w:rsidR="008E4DDA" w:rsidRPr="000F6B0F">
        <w:rPr>
          <w:lang w:val="vi-VN"/>
        </w:rPr>
        <w:t xml:space="preserve">động cập nhật trên giao diện người dùng và ngược lại. Điều này đơn giản hóa việc </w:t>
      </w:r>
      <w:r w:rsidR="008E4DDA" w:rsidRPr="000F6B0F">
        <w:rPr>
          <w:lang w:val="vi-VN"/>
        </w:rPr>
        <w:lastRenderedPageBreak/>
        <w:t xml:space="preserve">phát triển UI và giảm lượng </w:t>
      </w:r>
      <w:r w:rsidR="00414D85" w:rsidRPr="000F6B0F">
        <w:rPr>
          <w:lang w:val="vi-VN"/>
        </w:rPr>
        <w:t>mã nguồn cần thiết để đồng bộ dữ liệu giữa các lớp khác nhau của ứng dụng.</w:t>
      </w:r>
    </w:p>
    <w:p w14:paraId="00D04FB0" w14:textId="1D14C7B2" w:rsidR="0070324A" w:rsidRPr="000F6B0F" w:rsidRDefault="0070324A" w:rsidP="0070324A">
      <w:pPr>
        <w:pStyle w:val="Heading3"/>
      </w:pPr>
      <w:bookmarkStart w:id="93" w:name="_Toc165404415"/>
      <w:r w:rsidRPr="000F6B0F">
        <w:t>2.</w:t>
      </w:r>
      <w:r w:rsidR="00A4090F" w:rsidRPr="000F6B0F">
        <w:t>9</w:t>
      </w:r>
      <w:r w:rsidRPr="000F6B0F">
        <w:t xml:space="preserve">.2 </w:t>
      </w:r>
      <w:r w:rsidR="002D65FC" w:rsidRPr="000F6B0F">
        <w:t>Sơ đồ lớp</w:t>
      </w:r>
      <w:bookmarkEnd w:id="93"/>
    </w:p>
    <w:p w14:paraId="0A80D862" w14:textId="77777777" w:rsidR="00D04733" w:rsidRPr="000F6B0F" w:rsidRDefault="00D04733" w:rsidP="00D04733">
      <w:pPr>
        <w:pStyle w:val="Nidungvnbn"/>
        <w:keepNext/>
        <w:jc w:val="center"/>
        <w:rPr>
          <w:lang w:val="vi-VN"/>
        </w:rPr>
      </w:pPr>
      <w:r w:rsidRPr="000F6B0F">
        <w:rPr>
          <w:noProof/>
          <w:lang w:val="vi-VN"/>
          <w14:ligatures w14:val="standardContextual"/>
        </w:rPr>
        <w:drawing>
          <wp:inline distT="0" distB="0" distL="0" distR="0" wp14:anchorId="6732AF50" wp14:editId="4D7621BD">
            <wp:extent cx="3855720" cy="1853217"/>
            <wp:effectExtent l="0" t="0" r="0" b="0"/>
            <wp:docPr id="503491133" name="Picture 2" descr="A blue folder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25441" name="Picture 2" descr="A blue folders with black tex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867102" cy="1858688"/>
                    </a:xfrm>
                    <a:prstGeom prst="rect">
                      <a:avLst/>
                    </a:prstGeom>
                  </pic:spPr>
                </pic:pic>
              </a:graphicData>
            </a:graphic>
          </wp:inline>
        </w:drawing>
      </w:r>
    </w:p>
    <w:p w14:paraId="30CB7B1B" w14:textId="3D8E2427" w:rsidR="00D04733" w:rsidRPr="000F6B0F" w:rsidRDefault="00D04733" w:rsidP="00D04733">
      <w:pPr>
        <w:pStyle w:val="Caption"/>
        <w:jc w:val="center"/>
      </w:pPr>
      <w:bookmarkStart w:id="94" w:name="_Toc165403092"/>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1</w:t>
      </w:r>
      <w:r w:rsidR="00611E32" w:rsidRPr="000F6B0F">
        <w:fldChar w:fldCharType="end"/>
      </w:r>
      <w:r w:rsidRPr="000F6B0F">
        <w:t xml:space="preserve"> Sơ đồ kiến trúc áp dụng mô hình MVVM</w:t>
      </w:r>
      <w:bookmarkEnd w:id="94"/>
    </w:p>
    <w:p w14:paraId="1B8E07D5" w14:textId="77777777" w:rsidR="0081606A" w:rsidRPr="000F6B0F" w:rsidRDefault="0081606A" w:rsidP="0081606A">
      <w:pPr>
        <w:pStyle w:val="Nidungvnbn"/>
        <w:keepNext/>
        <w:jc w:val="center"/>
        <w:rPr>
          <w:lang w:val="vi-VN"/>
        </w:rPr>
      </w:pPr>
      <w:r w:rsidRPr="000F6B0F">
        <w:rPr>
          <w:noProof/>
          <w:lang w:val="vi-VN"/>
          <w14:ligatures w14:val="standardContextual"/>
        </w:rPr>
        <w:drawing>
          <wp:inline distT="0" distB="0" distL="0" distR="0" wp14:anchorId="44BD826E" wp14:editId="7BD2564F">
            <wp:extent cx="5761610" cy="2849880"/>
            <wp:effectExtent l="0" t="0" r="0" b="7620"/>
            <wp:docPr id="461606129"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06129" name="Picture 5" descr="A screenshot of a compu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6839" cy="2852467"/>
                    </a:xfrm>
                    <a:prstGeom prst="rect">
                      <a:avLst/>
                    </a:prstGeom>
                  </pic:spPr>
                </pic:pic>
              </a:graphicData>
            </a:graphic>
          </wp:inline>
        </w:drawing>
      </w:r>
    </w:p>
    <w:p w14:paraId="0EF9AB9F" w14:textId="718DFC01" w:rsidR="00463CDE" w:rsidRPr="000F6B0F" w:rsidRDefault="0081606A" w:rsidP="00B50E0C">
      <w:pPr>
        <w:pStyle w:val="Caption"/>
        <w:jc w:val="center"/>
      </w:pPr>
      <w:bookmarkStart w:id="95" w:name="_Toc165403093"/>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2</w:t>
      </w:r>
      <w:r w:rsidR="00611E32" w:rsidRPr="000F6B0F">
        <w:fldChar w:fldCharType="end"/>
      </w:r>
      <w:r w:rsidRPr="000F6B0F">
        <w:t xml:space="preserve"> Sơ đồ lớp áp dụng mô hình MVVM với </w:t>
      </w:r>
      <w:r w:rsidR="00627709" w:rsidRPr="000F6B0F">
        <w:t>chức năng liên quan đến màn hình bếp</w:t>
      </w:r>
      <w:bookmarkEnd w:id="95"/>
    </w:p>
    <w:p w14:paraId="78DFA968" w14:textId="25D39940" w:rsidR="0070324A" w:rsidRPr="000F6B0F" w:rsidRDefault="0070324A" w:rsidP="0070324A">
      <w:pPr>
        <w:pStyle w:val="Heading3"/>
      </w:pPr>
      <w:bookmarkStart w:id="96" w:name="_Toc165404416"/>
      <w:r w:rsidRPr="000F6B0F">
        <w:lastRenderedPageBreak/>
        <w:t>2.</w:t>
      </w:r>
      <w:r w:rsidR="00A4090F" w:rsidRPr="000F6B0F">
        <w:t>9</w:t>
      </w:r>
      <w:r w:rsidRPr="000F6B0F">
        <w:t xml:space="preserve">.3 </w:t>
      </w:r>
      <w:r w:rsidR="002D65FC" w:rsidRPr="000F6B0F">
        <w:t>Mã nguồn áp dụng mẫu thiết kế</w:t>
      </w:r>
      <w:bookmarkEnd w:id="96"/>
    </w:p>
    <w:p w14:paraId="51B9EE22" w14:textId="77777777" w:rsidR="00B50E0C" w:rsidRPr="000F6B0F" w:rsidRDefault="00F66E2D" w:rsidP="00B50E0C">
      <w:pPr>
        <w:pStyle w:val="Nidungvnbn"/>
        <w:keepNext/>
        <w:jc w:val="center"/>
        <w:rPr>
          <w:lang w:val="vi-VN"/>
        </w:rPr>
      </w:pPr>
      <w:r w:rsidRPr="000F6B0F">
        <w:rPr>
          <w:noProof/>
          <w:lang w:val="vi-VN"/>
        </w:rPr>
        <w:drawing>
          <wp:inline distT="0" distB="0" distL="0" distR="0" wp14:anchorId="30AE6D5A" wp14:editId="50CE63CD">
            <wp:extent cx="2179320" cy="2880924"/>
            <wp:effectExtent l="0" t="0" r="0" b="0"/>
            <wp:docPr id="91088424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84244" name="Picture 1" descr="A screenshot of a computer program&#10;&#10;Description automatically generated"/>
                    <pic:cNvPicPr/>
                  </pic:nvPicPr>
                  <pic:blipFill>
                    <a:blip r:embed="rId65"/>
                    <a:stretch>
                      <a:fillRect/>
                    </a:stretch>
                  </pic:blipFill>
                  <pic:spPr>
                    <a:xfrm>
                      <a:off x="0" y="0"/>
                      <a:ext cx="2186888" cy="2890929"/>
                    </a:xfrm>
                    <a:prstGeom prst="rect">
                      <a:avLst/>
                    </a:prstGeom>
                  </pic:spPr>
                </pic:pic>
              </a:graphicData>
            </a:graphic>
          </wp:inline>
        </w:drawing>
      </w:r>
    </w:p>
    <w:p w14:paraId="1F1637AE" w14:textId="6842021D" w:rsidR="00F66E2D" w:rsidRPr="000F6B0F" w:rsidRDefault="00B50E0C" w:rsidP="00B50E0C">
      <w:pPr>
        <w:pStyle w:val="Caption"/>
        <w:jc w:val="center"/>
      </w:pPr>
      <w:bookmarkStart w:id="97" w:name="_Toc165403094"/>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3</w:t>
      </w:r>
      <w:r w:rsidR="00611E32" w:rsidRPr="000F6B0F">
        <w:fldChar w:fldCharType="end"/>
      </w:r>
      <w:r w:rsidRPr="000F6B0F">
        <w:t xml:space="preserve"> Ví dụ về </w:t>
      </w:r>
      <w:proofErr w:type="spellStart"/>
      <w:r w:rsidRPr="000F6B0F">
        <w:t>Model</w:t>
      </w:r>
      <w:proofErr w:type="spellEnd"/>
      <w:r w:rsidRPr="000F6B0F">
        <w:t xml:space="preserve"> (lớp </w:t>
      </w:r>
      <w:proofErr w:type="spellStart"/>
      <w:r w:rsidRPr="000F6B0F">
        <w:t>Product</w:t>
      </w:r>
      <w:proofErr w:type="spellEnd"/>
      <w:r w:rsidRPr="000F6B0F">
        <w:t>)</w:t>
      </w:r>
      <w:bookmarkEnd w:id="97"/>
    </w:p>
    <w:p w14:paraId="3B62C698" w14:textId="77777777" w:rsidR="00D0627D" w:rsidRPr="000F6B0F" w:rsidRDefault="00F66E2D" w:rsidP="00D0627D">
      <w:pPr>
        <w:pStyle w:val="Nidungvnbn"/>
        <w:keepNext/>
        <w:jc w:val="center"/>
        <w:rPr>
          <w:lang w:val="vi-VN"/>
        </w:rPr>
      </w:pPr>
      <w:r w:rsidRPr="000F6B0F">
        <w:rPr>
          <w:noProof/>
          <w:lang w:val="vi-VN"/>
        </w:rPr>
        <w:drawing>
          <wp:inline distT="0" distB="0" distL="0" distR="0" wp14:anchorId="28A7B2FF" wp14:editId="2B7429B1">
            <wp:extent cx="4951167" cy="3985260"/>
            <wp:effectExtent l="0" t="0" r="1905" b="0"/>
            <wp:docPr id="160811109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111091" name="Picture 1" descr="A screenshot of a computer program&#10;&#10;Description automatically generated"/>
                    <pic:cNvPicPr/>
                  </pic:nvPicPr>
                  <pic:blipFill>
                    <a:blip r:embed="rId66"/>
                    <a:stretch>
                      <a:fillRect/>
                    </a:stretch>
                  </pic:blipFill>
                  <pic:spPr>
                    <a:xfrm>
                      <a:off x="0" y="0"/>
                      <a:ext cx="4958669" cy="3991299"/>
                    </a:xfrm>
                    <a:prstGeom prst="rect">
                      <a:avLst/>
                    </a:prstGeom>
                  </pic:spPr>
                </pic:pic>
              </a:graphicData>
            </a:graphic>
          </wp:inline>
        </w:drawing>
      </w:r>
    </w:p>
    <w:p w14:paraId="4721DAA1" w14:textId="376CEDC4" w:rsidR="00F66E2D" w:rsidRPr="000F6B0F" w:rsidRDefault="00D0627D" w:rsidP="00D0627D">
      <w:pPr>
        <w:pStyle w:val="Caption"/>
        <w:jc w:val="center"/>
      </w:pPr>
      <w:bookmarkStart w:id="98" w:name="_Toc165403095"/>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4</w:t>
      </w:r>
      <w:r w:rsidR="00611E32" w:rsidRPr="000F6B0F">
        <w:fldChar w:fldCharType="end"/>
      </w:r>
      <w:r w:rsidRPr="000F6B0F">
        <w:t xml:space="preserve"> Ví dụ về </w:t>
      </w:r>
      <w:proofErr w:type="spellStart"/>
      <w:r w:rsidRPr="000F6B0F">
        <w:t>View</w:t>
      </w:r>
      <w:proofErr w:type="spellEnd"/>
      <w:r w:rsidRPr="000F6B0F">
        <w:t xml:space="preserve"> (lớp </w:t>
      </w:r>
      <w:proofErr w:type="spellStart"/>
      <w:r w:rsidRPr="000F6B0F">
        <w:t>TabKitchenTypeFragment</w:t>
      </w:r>
      <w:proofErr w:type="spellEnd"/>
      <w:r w:rsidRPr="000F6B0F">
        <w:t>)</w:t>
      </w:r>
      <w:bookmarkEnd w:id="98"/>
    </w:p>
    <w:p w14:paraId="71667E66" w14:textId="77777777" w:rsidR="00EC651F" w:rsidRPr="000F6B0F" w:rsidRDefault="00F66E2D" w:rsidP="00EC651F">
      <w:pPr>
        <w:pStyle w:val="Nidungvnbn"/>
        <w:keepNext/>
        <w:jc w:val="center"/>
        <w:rPr>
          <w:lang w:val="vi-VN"/>
        </w:rPr>
      </w:pPr>
      <w:r w:rsidRPr="000F6B0F">
        <w:rPr>
          <w:noProof/>
          <w:lang w:val="vi-VN"/>
        </w:rPr>
        <w:lastRenderedPageBreak/>
        <w:drawing>
          <wp:inline distT="0" distB="0" distL="0" distR="0" wp14:anchorId="03E14AD8" wp14:editId="355A022E">
            <wp:extent cx="4328160" cy="3122816"/>
            <wp:effectExtent l="0" t="0" r="0" b="1905"/>
            <wp:docPr id="17665546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554647" name="Picture 1" descr="A screenshot of a computer program&#10;&#10;Description automatically generated"/>
                    <pic:cNvPicPr/>
                  </pic:nvPicPr>
                  <pic:blipFill>
                    <a:blip r:embed="rId67"/>
                    <a:stretch>
                      <a:fillRect/>
                    </a:stretch>
                  </pic:blipFill>
                  <pic:spPr>
                    <a:xfrm>
                      <a:off x="0" y="0"/>
                      <a:ext cx="4334835" cy="3127632"/>
                    </a:xfrm>
                    <a:prstGeom prst="rect">
                      <a:avLst/>
                    </a:prstGeom>
                  </pic:spPr>
                </pic:pic>
              </a:graphicData>
            </a:graphic>
          </wp:inline>
        </w:drawing>
      </w:r>
    </w:p>
    <w:p w14:paraId="2E9CA33D" w14:textId="02D11655" w:rsidR="00DF0B17" w:rsidRPr="000F6B0F" w:rsidRDefault="00EC651F" w:rsidP="00880FBA">
      <w:pPr>
        <w:pStyle w:val="Caption"/>
        <w:jc w:val="center"/>
      </w:pPr>
      <w:bookmarkStart w:id="99" w:name="_Toc165403096"/>
      <w:r w:rsidRPr="000F6B0F">
        <w:t xml:space="preserve">Hình </w:t>
      </w:r>
      <w:r w:rsidR="00611E32" w:rsidRPr="000F6B0F">
        <w:fldChar w:fldCharType="begin"/>
      </w:r>
      <w:r w:rsidR="00611E32" w:rsidRPr="000F6B0F">
        <w:instrText xml:space="preserve"> STYLEREF 1 \s </w:instrText>
      </w:r>
      <w:r w:rsidR="00611E32" w:rsidRPr="000F6B0F">
        <w:fldChar w:fldCharType="separate"/>
      </w:r>
      <w:r w:rsidR="009D755E">
        <w:rPr>
          <w:noProof/>
        </w:rPr>
        <w:t>2</w:t>
      </w:r>
      <w:r w:rsidR="00611E32" w:rsidRPr="000F6B0F">
        <w:fldChar w:fldCharType="end"/>
      </w:r>
      <w:r w:rsidR="00611E32" w:rsidRPr="000F6B0F">
        <w:t>.</w:t>
      </w:r>
      <w:r w:rsidR="00611E32" w:rsidRPr="000F6B0F">
        <w:fldChar w:fldCharType="begin"/>
      </w:r>
      <w:r w:rsidR="00611E32" w:rsidRPr="000F6B0F">
        <w:instrText xml:space="preserve"> SEQ Hình \* ARABIC \s 1 </w:instrText>
      </w:r>
      <w:r w:rsidR="00611E32" w:rsidRPr="000F6B0F">
        <w:fldChar w:fldCharType="separate"/>
      </w:r>
      <w:r w:rsidR="009D755E">
        <w:rPr>
          <w:noProof/>
        </w:rPr>
        <w:t>55</w:t>
      </w:r>
      <w:r w:rsidR="00611E32" w:rsidRPr="000F6B0F">
        <w:fldChar w:fldCharType="end"/>
      </w:r>
      <w:r w:rsidRPr="000F6B0F">
        <w:t xml:space="preserve"> Ví dụ về </w:t>
      </w:r>
      <w:proofErr w:type="spellStart"/>
      <w:r w:rsidRPr="000F6B0F">
        <w:t>ViewModel</w:t>
      </w:r>
      <w:proofErr w:type="spellEnd"/>
      <w:r w:rsidRPr="000F6B0F">
        <w:t xml:space="preserve"> (lớp </w:t>
      </w:r>
      <w:proofErr w:type="spellStart"/>
      <w:r w:rsidRPr="000F6B0F">
        <w:t>TabKitchenTypeViewModel</w:t>
      </w:r>
      <w:proofErr w:type="spellEnd"/>
      <w:r w:rsidRPr="000F6B0F">
        <w:t>)</w:t>
      </w:r>
      <w:bookmarkEnd w:id="99"/>
      <w:r w:rsidR="0015112E" w:rsidRPr="000F6B0F">
        <w:br w:type="page"/>
      </w:r>
    </w:p>
    <w:p w14:paraId="41A5BDF5" w14:textId="43D8745A" w:rsidR="00DF0B17" w:rsidRPr="000F6B0F" w:rsidRDefault="00DF0B17" w:rsidP="00DF0B17">
      <w:pPr>
        <w:pStyle w:val="Heading1"/>
      </w:pPr>
      <w:bookmarkStart w:id="100" w:name="_Toc165404417"/>
      <w:r w:rsidRPr="000F6B0F">
        <w:lastRenderedPageBreak/>
        <w:t>– TỔNG KẾT</w:t>
      </w:r>
      <w:bookmarkEnd w:id="100"/>
    </w:p>
    <w:p w14:paraId="0E754383" w14:textId="757C6551" w:rsidR="00DF0B17" w:rsidRPr="000F6B0F" w:rsidRDefault="00251C04" w:rsidP="00DF0B17">
      <w:pPr>
        <w:pStyle w:val="Nidungvnbn"/>
        <w:rPr>
          <w:lang w:val="vi-VN"/>
        </w:rPr>
      </w:pPr>
      <w:r w:rsidRPr="000F6B0F">
        <w:rPr>
          <w:lang w:val="vi-VN"/>
        </w:rPr>
        <w:t>Như vậy, việc áp dụn</w:t>
      </w:r>
      <w:r w:rsidR="00CE486A" w:rsidRPr="000F6B0F">
        <w:rPr>
          <w:lang w:val="vi-VN"/>
        </w:rPr>
        <w:t>g</w:t>
      </w:r>
      <w:r w:rsidRPr="000F6B0F">
        <w:rPr>
          <w:lang w:val="vi-VN"/>
        </w:rPr>
        <w:t xml:space="preserve"> các mẫu thiết kế vào ứng dụng di động hiện tại đã cải thiện về cách tổ chức mã nguồn</w:t>
      </w:r>
      <w:r w:rsidR="00382FF1" w:rsidRPr="000F6B0F">
        <w:rPr>
          <w:lang w:val="vi-VN"/>
        </w:rPr>
        <w:t>,</w:t>
      </w:r>
      <w:r w:rsidRPr="000F6B0F">
        <w:rPr>
          <w:lang w:val="vi-VN"/>
        </w:rPr>
        <w:t xml:space="preserve"> tăng khả năng thích ứng với </w:t>
      </w:r>
      <w:r w:rsidR="00382FF1" w:rsidRPr="000F6B0F">
        <w:rPr>
          <w:lang w:val="vi-VN"/>
        </w:rPr>
        <w:t>những</w:t>
      </w:r>
      <w:r w:rsidRPr="000F6B0F">
        <w:rPr>
          <w:lang w:val="vi-VN"/>
        </w:rPr>
        <w:t xml:space="preserve"> yêu cầu mới và </w:t>
      </w:r>
      <w:r w:rsidR="00382FF1" w:rsidRPr="000F6B0F">
        <w:rPr>
          <w:lang w:val="vi-VN"/>
        </w:rPr>
        <w:t>dễ dàng mở rộng trong tương lai.</w:t>
      </w:r>
      <w:r w:rsidR="000556F0" w:rsidRPr="000F6B0F">
        <w:rPr>
          <w:lang w:val="vi-VN"/>
        </w:rPr>
        <w:t xml:space="preserve"> Nhìn chung dự án này không chỉ minh họa cho việc ứng dụng thực tiễn các mẫu thiết kế mà còn nhấn mạnh tầm quan trọng của chúng trong việc phát triển các hệ thống phần mềm phức tạp như ứng dụng di động của chúng tôi.</w:t>
      </w:r>
      <w:r w:rsidR="00FD2046" w:rsidRPr="000F6B0F">
        <w:rPr>
          <w:lang w:val="vi-VN"/>
        </w:rPr>
        <w:t xml:space="preserve"> </w:t>
      </w:r>
    </w:p>
    <w:p w14:paraId="569C34E3" w14:textId="77777777" w:rsidR="00DF0B17" w:rsidRPr="000F6B0F" w:rsidRDefault="00DF0B17" w:rsidP="001C6E2F">
      <w:pPr>
        <w:pStyle w:val="Caption"/>
        <w:jc w:val="center"/>
      </w:pPr>
    </w:p>
    <w:p w14:paraId="273E4135" w14:textId="2CB27E18" w:rsidR="00BB3F4F" w:rsidRPr="000F6B0F" w:rsidRDefault="00BB3F4F" w:rsidP="001C6E2F">
      <w:pPr>
        <w:pStyle w:val="Caption"/>
        <w:jc w:val="center"/>
      </w:pPr>
      <w:r w:rsidRPr="000F6B0F">
        <w:br w:type="page"/>
      </w:r>
    </w:p>
    <w:p w14:paraId="07D79BAF" w14:textId="25907D75" w:rsidR="00BB3F4F" w:rsidRPr="000F6B0F" w:rsidRDefault="00B30364" w:rsidP="00BB3F4F">
      <w:pPr>
        <w:pStyle w:val="Heading1"/>
        <w:numPr>
          <w:ilvl w:val="0"/>
          <w:numId w:val="0"/>
        </w:numPr>
        <w:jc w:val="center"/>
      </w:pPr>
      <w:bookmarkStart w:id="101" w:name="_Toc165404418"/>
      <w:r w:rsidRPr="000F6B0F">
        <w:lastRenderedPageBreak/>
        <w:t>TÀI LIỆU THAM KHẢO</w:t>
      </w:r>
      <w:bookmarkEnd w:id="101"/>
    </w:p>
    <w:p w14:paraId="2FDA12F5" w14:textId="3BF6FC06" w:rsidR="006126E3" w:rsidRPr="000F6B0F" w:rsidRDefault="00BB3F4F" w:rsidP="00F01672">
      <w:pPr>
        <w:spacing w:line="360" w:lineRule="auto"/>
        <w:rPr>
          <w:b/>
          <w:sz w:val="26"/>
          <w:szCs w:val="26"/>
        </w:rPr>
      </w:pPr>
      <w:proofErr w:type="spellStart"/>
      <w:r w:rsidRPr="000F6B0F">
        <w:rPr>
          <w:b/>
          <w:sz w:val="26"/>
          <w:szCs w:val="26"/>
        </w:rPr>
        <w:t>Englis</w:t>
      </w:r>
      <w:r w:rsidR="00EF726B" w:rsidRPr="000F6B0F">
        <w:rPr>
          <w:b/>
          <w:sz w:val="26"/>
          <w:szCs w:val="26"/>
        </w:rPr>
        <w:t>h</w:t>
      </w:r>
      <w:proofErr w:type="spellEnd"/>
    </w:p>
    <w:p w14:paraId="7D2A4729" w14:textId="77777777" w:rsidR="00EF4B38" w:rsidRPr="000F6B0F" w:rsidRDefault="00EF4B38" w:rsidP="00AA604C">
      <w:pPr>
        <w:pStyle w:val="Bibliography"/>
        <w:numPr>
          <w:ilvl w:val="0"/>
          <w:numId w:val="31"/>
        </w:numPr>
        <w:ind w:left="360"/>
        <w:jc w:val="both"/>
        <w:rPr>
          <w:sz w:val="26"/>
        </w:rPr>
      </w:pPr>
      <w:r w:rsidRPr="000F6B0F">
        <w:fldChar w:fldCharType="begin"/>
      </w:r>
      <w:r w:rsidRPr="000F6B0F">
        <w:instrText xml:space="preserve"> ADDIN ZOTERO_BIBL {"uncited":[],"omitted":[],"custom":[]} CSL_BIBLIOGRAPHY </w:instrText>
      </w:r>
      <w:r w:rsidRPr="000F6B0F">
        <w:fldChar w:fldCharType="separate"/>
      </w:r>
      <w:r w:rsidRPr="000F6B0F">
        <w:rPr>
          <w:sz w:val="26"/>
        </w:rPr>
        <w:t xml:space="preserve">Anderson, Chris. 2012. “The Model-View-ViewModel (MVVM) Design Pattern.” Pp. 461–99 in </w:t>
      </w:r>
      <w:r w:rsidRPr="000F6B0F">
        <w:rPr>
          <w:i/>
          <w:iCs/>
          <w:sz w:val="26"/>
        </w:rPr>
        <w:t>Pro Business Applications with Silverlight 5</w:t>
      </w:r>
      <w:r w:rsidRPr="000F6B0F">
        <w:rPr>
          <w:sz w:val="26"/>
        </w:rPr>
        <w:t>, edited by C. Anderson. Berkeley, CA: Apress.</w:t>
      </w:r>
    </w:p>
    <w:p w14:paraId="59F8E083" w14:textId="77777777" w:rsidR="00EF4B38" w:rsidRPr="000F6B0F" w:rsidRDefault="00EF4B38" w:rsidP="00AA604C">
      <w:pPr>
        <w:pStyle w:val="Bibliography"/>
        <w:numPr>
          <w:ilvl w:val="0"/>
          <w:numId w:val="31"/>
        </w:numPr>
        <w:ind w:left="360"/>
        <w:jc w:val="both"/>
        <w:rPr>
          <w:sz w:val="26"/>
        </w:rPr>
      </w:pPr>
      <w:r w:rsidRPr="000F6B0F">
        <w:rPr>
          <w:sz w:val="26"/>
        </w:rPr>
        <w:t>Anon. n.d.-a. “Adapter.” Retrieved April 30, 2024 (https://refactoring.guru/design-patterns/adapter).</w:t>
      </w:r>
    </w:p>
    <w:p w14:paraId="3BC9DBBB" w14:textId="77777777" w:rsidR="00EF4B38" w:rsidRPr="000F6B0F" w:rsidRDefault="00EF4B38" w:rsidP="00AA604C">
      <w:pPr>
        <w:pStyle w:val="Bibliography"/>
        <w:numPr>
          <w:ilvl w:val="0"/>
          <w:numId w:val="31"/>
        </w:numPr>
        <w:ind w:left="360"/>
        <w:jc w:val="both"/>
        <w:rPr>
          <w:sz w:val="26"/>
        </w:rPr>
      </w:pPr>
      <w:r w:rsidRPr="000F6B0F">
        <w:rPr>
          <w:sz w:val="26"/>
        </w:rPr>
        <w:t>Anon. n.d.-b. “Proxy.” Retrieved April 30, 2024 (https://refactoring.guru/design-patterns/proxy).</w:t>
      </w:r>
    </w:p>
    <w:p w14:paraId="49FF5C1D" w14:textId="77777777" w:rsidR="00EF4B38" w:rsidRPr="000F6B0F" w:rsidRDefault="00EF4B38" w:rsidP="00AA604C">
      <w:pPr>
        <w:pStyle w:val="Bibliography"/>
        <w:numPr>
          <w:ilvl w:val="0"/>
          <w:numId w:val="31"/>
        </w:numPr>
        <w:ind w:left="360"/>
        <w:jc w:val="both"/>
        <w:rPr>
          <w:sz w:val="26"/>
        </w:rPr>
      </w:pPr>
      <w:r w:rsidRPr="000F6B0F">
        <w:rPr>
          <w:sz w:val="26"/>
        </w:rPr>
        <w:t>Anon. n.d.-c. “Strategy.” Retrieved April 30, 2024 (https://refactoring.guru/design-patterns/strategy).</w:t>
      </w:r>
    </w:p>
    <w:p w14:paraId="647DB3CD" w14:textId="77777777" w:rsidR="00EF4B38" w:rsidRPr="000F6B0F" w:rsidRDefault="00EF4B38" w:rsidP="00AA604C">
      <w:pPr>
        <w:pStyle w:val="Bibliography"/>
        <w:numPr>
          <w:ilvl w:val="0"/>
          <w:numId w:val="31"/>
        </w:numPr>
        <w:ind w:left="360"/>
        <w:jc w:val="both"/>
        <w:rPr>
          <w:sz w:val="26"/>
        </w:rPr>
      </w:pPr>
      <w:r w:rsidRPr="000F6B0F">
        <w:rPr>
          <w:sz w:val="26"/>
        </w:rPr>
        <w:t xml:space="preserve">Hu, Chenglie. 2023. “Software Design Patterns.” Pp. 231–75 in </w:t>
      </w:r>
      <w:r w:rsidRPr="000F6B0F">
        <w:rPr>
          <w:i/>
          <w:iCs/>
          <w:sz w:val="26"/>
        </w:rPr>
        <w:t>An Introduction to Software Design: Concepts, Principles, Methodologies, and Techniques</w:t>
      </w:r>
      <w:r w:rsidRPr="000F6B0F">
        <w:rPr>
          <w:sz w:val="26"/>
        </w:rPr>
        <w:t>, edited by C. Hu. Cham: Springer International Publishing.</w:t>
      </w:r>
    </w:p>
    <w:p w14:paraId="4567B58F" w14:textId="77777777" w:rsidR="00EF4B38" w:rsidRPr="000F6B0F" w:rsidRDefault="00EF4B38" w:rsidP="00AA604C">
      <w:pPr>
        <w:pStyle w:val="Bibliography"/>
        <w:numPr>
          <w:ilvl w:val="0"/>
          <w:numId w:val="31"/>
        </w:numPr>
        <w:ind w:left="360"/>
        <w:jc w:val="both"/>
        <w:rPr>
          <w:sz w:val="26"/>
        </w:rPr>
      </w:pPr>
      <w:r w:rsidRPr="000F6B0F">
        <w:rPr>
          <w:sz w:val="26"/>
        </w:rPr>
        <w:t xml:space="preserve">Joshi, Bipin. 2016. “Creational Patterns: Singleton, Factory Method, and Prototype.” Pp. 87–109 in </w:t>
      </w:r>
      <w:r w:rsidRPr="000F6B0F">
        <w:rPr>
          <w:i/>
          <w:iCs/>
          <w:sz w:val="26"/>
        </w:rPr>
        <w:t>Beginning SOLID Principles and Design Patterns for ASP.NET  Developers</w:t>
      </w:r>
      <w:r w:rsidRPr="000F6B0F">
        <w:rPr>
          <w:sz w:val="26"/>
        </w:rPr>
        <w:t>, edited by B. Joshi. Berkeley, CA: Apress.</w:t>
      </w:r>
    </w:p>
    <w:p w14:paraId="36AD12FB" w14:textId="77777777" w:rsidR="00EF4B38" w:rsidRPr="000F6B0F" w:rsidRDefault="00EF4B38" w:rsidP="00AA604C">
      <w:pPr>
        <w:pStyle w:val="Bibliography"/>
        <w:numPr>
          <w:ilvl w:val="0"/>
          <w:numId w:val="31"/>
        </w:numPr>
        <w:ind w:left="360"/>
        <w:jc w:val="both"/>
        <w:rPr>
          <w:sz w:val="26"/>
        </w:rPr>
      </w:pPr>
      <w:r w:rsidRPr="000F6B0F">
        <w:rPr>
          <w:sz w:val="26"/>
        </w:rPr>
        <w:t>Lou, Tian. n.d. “A Comparison of Android Native App Architecture – MVC, MVP and MVVM.”</w:t>
      </w:r>
    </w:p>
    <w:p w14:paraId="1774A7D4" w14:textId="0D74D320" w:rsidR="00600EFB" w:rsidRPr="003D36E3" w:rsidRDefault="00EF4B38" w:rsidP="00AA604C">
      <w:pPr>
        <w:pStyle w:val="Nidungvnbn"/>
        <w:rPr>
          <w:lang w:val="vi-VN"/>
        </w:rPr>
      </w:pPr>
      <w:r w:rsidRPr="000F6B0F">
        <w:rPr>
          <w:lang w:val="vi-VN"/>
        </w:rPr>
        <w:fldChar w:fldCharType="end"/>
      </w:r>
    </w:p>
    <w:sectPr w:rsidR="00600EFB" w:rsidRPr="003D36E3" w:rsidSect="008E153B">
      <w:headerReference w:type="default" r:id="rId68"/>
      <w:pgSz w:w="12240" w:h="15840"/>
      <w:pgMar w:top="1418" w:right="1134"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97CEB3" w14:textId="77777777" w:rsidR="008E153B" w:rsidRPr="000F6B0F" w:rsidRDefault="008E153B" w:rsidP="003B015B">
      <w:r w:rsidRPr="000F6B0F">
        <w:separator/>
      </w:r>
    </w:p>
  </w:endnote>
  <w:endnote w:type="continuationSeparator" w:id="0">
    <w:p w14:paraId="0F1EF616" w14:textId="77777777" w:rsidR="008E153B" w:rsidRPr="000F6B0F" w:rsidRDefault="008E153B" w:rsidP="003B015B">
      <w:r w:rsidRPr="000F6B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B44B37" w14:textId="77777777" w:rsidR="008E153B" w:rsidRPr="000F6B0F" w:rsidRDefault="008E153B" w:rsidP="003B015B">
      <w:r w:rsidRPr="000F6B0F">
        <w:separator/>
      </w:r>
    </w:p>
  </w:footnote>
  <w:footnote w:type="continuationSeparator" w:id="0">
    <w:p w14:paraId="0758D189" w14:textId="77777777" w:rsidR="008E153B" w:rsidRPr="000F6B0F" w:rsidRDefault="008E153B" w:rsidP="003B015B">
      <w:r w:rsidRPr="000F6B0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84057"/>
      <w:docPartObj>
        <w:docPartGallery w:val="Page Numbers (Top of Page)"/>
        <w:docPartUnique/>
      </w:docPartObj>
    </w:sdtPr>
    <w:sdtContent>
      <w:p w14:paraId="3C562BF6" w14:textId="77777777" w:rsidR="007145B6" w:rsidRPr="000F6B0F" w:rsidRDefault="007145B6">
        <w:pPr>
          <w:pStyle w:val="Header"/>
          <w:jc w:val="center"/>
        </w:pPr>
        <w:r w:rsidRPr="000F6B0F">
          <w:fldChar w:fldCharType="begin"/>
        </w:r>
        <w:r w:rsidRPr="000F6B0F">
          <w:instrText xml:space="preserve"> PAGE   \* MERGEFORMAT </w:instrText>
        </w:r>
        <w:r w:rsidRPr="000F6B0F">
          <w:fldChar w:fldCharType="separate"/>
        </w:r>
        <w:r w:rsidRPr="000F6B0F">
          <w:t>2</w:t>
        </w:r>
        <w:r w:rsidRPr="000F6B0F">
          <w:fldChar w:fldCharType="end"/>
        </w:r>
      </w:p>
    </w:sdtContent>
  </w:sdt>
  <w:p w14:paraId="50E16078" w14:textId="77777777" w:rsidR="007145B6" w:rsidRPr="000F6B0F" w:rsidRDefault="007145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631918"/>
      <w:docPartObj>
        <w:docPartGallery w:val="Page Numbers (Top of Page)"/>
        <w:docPartUnique/>
      </w:docPartObj>
    </w:sdtPr>
    <w:sdtContent>
      <w:p w14:paraId="1BD31D9E" w14:textId="77777777" w:rsidR="003B015B" w:rsidRPr="000F6B0F" w:rsidRDefault="003B015B">
        <w:pPr>
          <w:pStyle w:val="Header"/>
          <w:jc w:val="center"/>
        </w:pPr>
        <w:r w:rsidRPr="000F6B0F">
          <w:fldChar w:fldCharType="begin"/>
        </w:r>
        <w:r w:rsidRPr="000F6B0F">
          <w:instrText xml:space="preserve"> PAGE   \* MERGEFORMAT </w:instrText>
        </w:r>
        <w:r w:rsidRPr="000F6B0F">
          <w:fldChar w:fldCharType="separate"/>
        </w:r>
        <w:r w:rsidRPr="000F6B0F">
          <w:t>2</w:t>
        </w:r>
        <w:r w:rsidRPr="000F6B0F">
          <w:fldChar w:fldCharType="end"/>
        </w:r>
      </w:p>
    </w:sdtContent>
  </w:sdt>
  <w:p w14:paraId="0D23F784" w14:textId="77777777" w:rsidR="003B015B" w:rsidRPr="000F6B0F" w:rsidRDefault="003B01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809A9DD"/>
    <w:multiLevelType w:val="singleLevel"/>
    <w:tmpl w:val="9809A9DD"/>
    <w:lvl w:ilvl="0">
      <w:start w:val="2"/>
      <w:numFmt w:val="decimal"/>
      <w:suff w:val="space"/>
      <w:lvlText w:val="%1."/>
      <w:lvlJc w:val="left"/>
    </w:lvl>
  </w:abstractNum>
  <w:abstractNum w:abstractNumId="1" w15:restartNumberingAfterBreak="0">
    <w:nsid w:val="F885A791"/>
    <w:multiLevelType w:val="singleLevel"/>
    <w:tmpl w:val="F885A791"/>
    <w:lvl w:ilvl="0">
      <w:start w:val="3"/>
      <w:numFmt w:val="decimal"/>
      <w:suff w:val="space"/>
      <w:lvlText w:val="%1."/>
      <w:lvlJc w:val="left"/>
    </w:lvl>
  </w:abstractNum>
  <w:abstractNum w:abstractNumId="2" w15:restartNumberingAfterBreak="0">
    <w:nsid w:val="03F44A73"/>
    <w:multiLevelType w:val="hybridMultilevel"/>
    <w:tmpl w:val="12EEAAB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9D1A96"/>
    <w:multiLevelType w:val="hybridMultilevel"/>
    <w:tmpl w:val="38F0CA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B657DB"/>
    <w:multiLevelType w:val="hybridMultilevel"/>
    <w:tmpl w:val="4DAEA05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C681799"/>
    <w:multiLevelType w:val="hybridMultilevel"/>
    <w:tmpl w:val="16368B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0703C9B"/>
    <w:multiLevelType w:val="hybridMultilevel"/>
    <w:tmpl w:val="99524450"/>
    <w:lvl w:ilvl="0" w:tplc="3AE00C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7836E0"/>
    <w:multiLevelType w:val="hybridMultilevel"/>
    <w:tmpl w:val="FBDE28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4C59F7"/>
    <w:multiLevelType w:val="hybridMultilevel"/>
    <w:tmpl w:val="43100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C2C6E4E"/>
    <w:multiLevelType w:val="hybridMultilevel"/>
    <w:tmpl w:val="DD76B6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2F6775"/>
    <w:multiLevelType w:val="hybridMultilevel"/>
    <w:tmpl w:val="075226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9F2363"/>
    <w:multiLevelType w:val="multilevel"/>
    <w:tmpl w:val="BDD41FE8"/>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F3434B2"/>
    <w:multiLevelType w:val="hybridMultilevel"/>
    <w:tmpl w:val="C06EF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225D46"/>
    <w:multiLevelType w:val="hybridMultilevel"/>
    <w:tmpl w:val="0C5A13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DD03148"/>
    <w:multiLevelType w:val="hybridMultilevel"/>
    <w:tmpl w:val="C24EB2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F311FB8"/>
    <w:multiLevelType w:val="multilevel"/>
    <w:tmpl w:val="E92255EA"/>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370D21AD"/>
    <w:multiLevelType w:val="hybridMultilevel"/>
    <w:tmpl w:val="490E033E"/>
    <w:lvl w:ilvl="0" w:tplc="A5345E7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D10927"/>
    <w:multiLevelType w:val="hybridMultilevel"/>
    <w:tmpl w:val="76924B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3D67369"/>
    <w:multiLevelType w:val="hybridMultilevel"/>
    <w:tmpl w:val="C2084E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68B5E09"/>
    <w:multiLevelType w:val="hybridMultilevel"/>
    <w:tmpl w:val="8A869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17274D"/>
    <w:multiLevelType w:val="hybridMultilevel"/>
    <w:tmpl w:val="F350D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D4DC16D"/>
    <w:multiLevelType w:val="singleLevel"/>
    <w:tmpl w:val="5D4DC16D"/>
    <w:lvl w:ilvl="0">
      <w:start w:val="3"/>
      <w:numFmt w:val="decimal"/>
      <w:suff w:val="space"/>
      <w:lvlText w:val="%1."/>
      <w:lvlJc w:val="left"/>
    </w:lvl>
  </w:abstractNum>
  <w:abstractNum w:abstractNumId="22" w15:restartNumberingAfterBreak="0">
    <w:nsid w:val="622E4352"/>
    <w:multiLevelType w:val="hybridMultilevel"/>
    <w:tmpl w:val="92EE4F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6BA4732"/>
    <w:multiLevelType w:val="hybridMultilevel"/>
    <w:tmpl w:val="240C449C"/>
    <w:lvl w:ilvl="0" w:tplc="E544F74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68247FE0"/>
    <w:multiLevelType w:val="multilevel"/>
    <w:tmpl w:val="96CA462E"/>
    <w:lvl w:ilvl="0">
      <w:start w:val="1"/>
      <w:numFmt w:val="decimal"/>
      <w:pStyle w:val="Heading1"/>
      <w:suff w:val="space"/>
      <w:lvlText w:val="CHƯƠNG %1"/>
      <w:lvlJc w:val="left"/>
      <w:pPr>
        <w:ind w:left="45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69522DEE"/>
    <w:multiLevelType w:val="hybridMultilevel"/>
    <w:tmpl w:val="6A7EE6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5D95209"/>
    <w:multiLevelType w:val="hybridMultilevel"/>
    <w:tmpl w:val="E23CCA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B7345C7"/>
    <w:multiLevelType w:val="hybridMultilevel"/>
    <w:tmpl w:val="4FBC6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D61E0B"/>
    <w:multiLevelType w:val="hybridMultilevel"/>
    <w:tmpl w:val="5C521A9E"/>
    <w:lvl w:ilvl="0" w:tplc="98963382">
      <w:start w:val="2"/>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F70FCB"/>
    <w:multiLevelType w:val="hybridMultilevel"/>
    <w:tmpl w:val="3730A8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233420203">
    <w:abstractNumId w:val="11"/>
  </w:num>
  <w:num w:numId="2" w16cid:durableId="208483478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39027872">
    <w:abstractNumId w:val="15"/>
  </w:num>
  <w:num w:numId="4" w16cid:durableId="1248727755">
    <w:abstractNumId w:val="4"/>
  </w:num>
  <w:num w:numId="5" w16cid:durableId="401801721">
    <w:abstractNumId w:val="23"/>
  </w:num>
  <w:num w:numId="6" w16cid:durableId="887839969">
    <w:abstractNumId w:val="24"/>
  </w:num>
  <w:num w:numId="7" w16cid:durableId="1842549075">
    <w:abstractNumId w:val="16"/>
  </w:num>
  <w:num w:numId="8" w16cid:durableId="1081951417">
    <w:abstractNumId w:val="14"/>
  </w:num>
  <w:num w:numId="9" w16cid:durableId="1195581572">
    <w:abstractNumId w:val="6"/>
  </w:num>
  <w:num w:numId="10" w16cid:durableId="1083255564">
    <w:abstractNumId w:val="2"/>
  </w:num>
  <w:num w:numId="11" w16cid:durableId="1456363261">
    <w:abstractNumId w:val="22"/>
  </w:num>
  <w:num w:numId="12" w16cid:durableId="48042275">
    <w:abstractNumId w:val="8"/>
  </w:num>
  <w:num w:numId="13" w16cid:durableId="1278872379">
    <w:abstractNumId w:val="5"/>
  </w:num>
  <w:num w:numId="14" w16cid:durableId="1963924607">
    <w:abstractNumId w:val="20"/>
  </w:num>
  <w:num w:numId="15" w16cid:durableId="1015308640">
    <w:abstractNumId w:val="25"/>
  </w:num>
  <w:num w:numId="16" w16cid:durableId="2090499256">
    <w:abstractNumId w:val="27"/>
  </w:num>
  <w:num w:numId="17" w16cid:durableId="1924408222">
    <w:abstractNumId w:val="9"/>
  </w:num>
  <w:num w:numId="18" w16cid:durableId="235436444">
    <w:abstractNumId w:val="7"/>
  </w:num>
  <w:num w:numId="19" w16cid:durableId="1899246892">
    <w:abstractNumId w:val="10"/>
  </w:num>
  <w:num w:numId="20" w16cid:durableId="1185903062">
    <w:abstractNumId w:val="26"/>
  </w:num>
  <w:num w:numId="21" w16cid:durableId="192153141">
    <w:abstractNumId w:val="28"/>
  </w:num>
  <w:num w:numId="22" w16cid:durableId="1748073802">
    <w:abstractNumId w:val="18"/>
  </w:num>
  <w:num w:numId="23" w16cid:durableId="1436824482">
    <w:abstractNumId w:val="29"/>
  </w:num>
  <w:num w:numId="24" w16cid:durableId="270599431">
    <w:abstractNumId w:val="13"/>
  </w:num>
  <w:num w:numId="25" w16cid:durableId="2075470481">
    <w:abstractNumId w:val="17"/>
  </w:num>
  <w:num w:numId="26" w16cid:durableId="1872839990">
    <w:abstractNumId w:val="1"/>
  </w:num>
  <w:num w:numId="27" w16cid:durableId="387189037">
    <w:abstractNumId w:val="21"/>
  </w:num>
  <w:num w:numId="28" w16cid:durableId="2124615631">
    <w:abstractNumId w:val="0"/>
  </w:num>
  <w:num w:numId="29" w16cid:durableId="102696942">
    <w:abstractNumId w:val="19"/>
  </w:num>
  <w:num w:numId="30" w16cid:durableId="646469881">
    <w:abstractNumId w:val="3"/>
  </w:num>
  <w:num w:numId="31" w16cid:durableId="19488099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5EB"/>
    <w:rsid w:val="00000DFB"/>
    <w:rsid w:val="000017AC"/>
    <w:rsid w:val="000026A7"/>
    <w:rsid w:val="00002ECA"/>
    <w:rsid w:val="00004EDC"/>
    <w:rsid w:val="000067B8"/>
    <w:rsid w:val="0001335E"/>
    <w:rsid w:val="00014E6B"/>
    <w:rsid w:val="00014F30"/>
    <w:rsid w:val="00015956"/>
    <w:rsid w:val="00016A03"/>
    <w:rsid w:val="00017200"/>
    <w:rsid w:val="000219A6"/>
    <w:rsid w:val="0002738D"/>
    <w:rsid w:val="00030402"/>
    <w:rsid w:val="000315EC"/>
    <w:rsid w:val="000322E9"/>
    <w:rsid w:val="00032666"/>
    <w:rsid w:val="0003305E"/>
    <w:rsid w:val="00033C89"/>
    <w:rsid w:val="00037813"/>
    <w:rsid w:val="00037AEC"/>
    <w:rsid w:val="0004041F"/>
    <w:rsid w:val="000414B5"/>
    <w:rsid w:val="00043C60"/>
    <w:rsid w:val="00043EB5"/>
    <w:rsid w:val="00045628"/>
    <w:rsid w:val="00046336"/>
    <w:rsid w:val="00047A2A"/>
    <w:rsid w:val="0005498A"/>
    <w:rsid w:val="000554EF"/>
    <w:rsid w:val="000556F0"/>
    <w:rsid w:val="00056970"/>
    <w:rsid w:val="000622B2"/>
    <w:rsid w:val="000625C0"/>
    <w:rsid w:val="00062C84"/>
    <w:rsid w:val="0006330C"/>
    <w:rsid w:val="000739BF"/>
    <w:rsid w:val="000779AD"/>
    <w:rsid w:val="00080F51"/>
    <w:rsid w:val="00081542"/>
    <w:rsid w:val="00083970"/>
    <w:rsid w:val="000865E6"/>
    <w:rsid w:val="00086B43"/>
    <w:rsid w:val="00092482"/>
    <w:rsid w:val="00095803"/>
    <w:rsid w:val="000960E5"/>
    <w:rsid w:val="0009729A"/>
    <w:rsid w:val="00097B35"/>
    <w:rsid w:val="000A15C7"/>
    <w:rsid w:val="000A7A56"/>
    <w:rsid w:val="000B0305"/>
    <w:rsid w:val="000B0B63"/>
    <w:rsid w:val="000B1B7C"/>
    <w:rsid w:val="000B25CB"/>
    <w:rsid w:val="000B3ADD"/>
    <w:rsid w:val="000B6F29"/>
    <w:rsid w:val="000C0232"/>
    <w:rsid w:val="000C28F2"/>
    <w:rsid w:val="000C4337"/>
    <w:rsid w:val="000C5869"/>
    <w:rsid w:val="000D1577"/>
    <w:rsid w:val="000D2A16"/>
    <w:rsid w:val="000D40F5"/>
    <w:rsid w:val="000D4F5C"/>
    <w:rsid w:val="000D5970"/>
    <w:rsid w:val="000D598C"/>
    <w:rsid w:val="000D5AB0"/>
    <w:rsid w:val="000D78A3"/>
    <w:rsid w:val="000E0723"/>
    <w:rsid w:val="000E08A1"/>
    <w:rsid w:val="000E22A7"/>
    <w:rsid w:val="000E6FDE"/>
    <w:rsid w:val="000F0F20"/>
    <w:rsid w:val="000F223C"/>
    <w:rsid w:val="000F25CE"/>
    <w:rsid w:val="000F30EC"/>
    <w:rsid w:val="000F4676"/>
    <w:rsid w:val="000F4696"/>
    <w:rsid w:val="000F6B05"/>
    <w:rsid w:val="000F6B0F"/>
    <w:rsid w:val="0010154B"/>
    <w:rsid w:val="001029E5"/>
    <w:rsid w:val="001034A4"/>
    <w:rsid w:val="00106BAD"/>
    <w:rsid w:val="00110AFE"/>
    <w:rsid w:val="00110B4A"/>
    <w:rsid w:val="00112D1D"/>
    <w:rsid w:val="00113C86"/>
    <w:rsid w:val="00113EF8"/>
    <w:rsid w:val="0011715E"/>
    <w:rsid w:val="00117873"/>
    <w:rsid w:val="00121D7A"/>
    <w:rsid w:val="00122C7D"/>
    <w:rsid w:val="0012371B"/>
    <w:rsid w:val="001241AD"/>
    <w:rsid w:val="0012571C"/>
    <w:rsid w:val="0013233C"/>
    <w:rsid w:val="0013240A"/>
    <w:rsid w:val="001376BD"/>
    <w:rsid w:val="00142FC7"/>
    <w:rsid w:val="001441DC"/>
    <w:rsid w:val="00147007"/>
    <w:rsid w:val="0015054C"/>
    <w:rsid w:val="00150796"/>
    <w:rsid w:val="00150BD5"/>
    <w:rsid w:val="0015112E"/>
    <w:rsid w:val="001520A1"/>
    <w:rsid w:val="00152FEE"/>
    <w:rsid w:val="00160F84"/>
    <w:rsid w:val="00161493"/>
    <w:rsid w:val="00161BA3"/>
    <w:rsid w:val="00161F4A"/>
    <w:rsid w:val="001664A4"/>
    <w:rsid w:val="00171466"/>
    <w:rsid w:val="0017221E"/>
    <w:rsid w:val="001747FD"/>
    <w:rsid w:val="00174E40"/>
    <w:rsid w:val="0017698C"/>
    <w:rsid w:val="001801F0"/>
    <w:rsid w:val="0018139C"/>
    <w:rsid w:val="00181AB1"/>
    <w:rsid w:val="001842E5"/>
    <w:rsid w:val="001851A3"/>
    <w:rsid w:val="00185D0C"/>
    <w:rsid w:val="0018640C"/>
    <w:rsid w:val="00190490"/>
    <w:rsid w:val="001909ED"/>
    <w:rsid w:val="00191640"/>
    <w:rsid w:val="00194F3C"/>
    <w:rsid w:val="00196686"/>
    <w:rsid w:val="0019764B"/>
    <w:rsid w:val="001A2BAF"/>
    <w:rsid w:val="001A464A"/>
    <w:rsid w:val="001A73F9"/>
    <w:rsid w:val="001B1A65"/>
    <w:rsid w:val="001B2E5D"/>
    <w:rsid w:val="001B7144"/>
    <w:rsid w:val="001B7F75"/>
    <w:rsid w:val="001C3571"/>
    <w:rsid w:val="001C6E2F"/>
    <w:rsid w:val="001D0ED5"/>
    <w:rsid w:val="001D1B44"/>
    <w:rsid w:val="001D527D"/>
    <w:rsid w:val="001D57B4"/>
    <w:rsid w:val="001D5A46"/>
    <w:rsid w:val="001D72F4"/>
    <w:rsid w:val="001E141D"/>
    <w:rsid w:val="001E1991"/>
    <w:rsid w:val="001E1E3C"/>
    <w:rsid w:val="001E36B3"/>
    <w:rsid w:val="001E4D43"/>
    <w:rsid w:val="001E5C9C"/>
    <w:rsid w:val="001E7473"/>
    <w:rsid w:val="001F1DDF"/>
    <w:rsid w:val="001F236B"/>
    <w:rsid w:val="001F39F7"/>
    <w:rsid w:val="001F526D"/>
    <w:rsid w:val="001F5D04"/>
    <w:rsid w:val="001F6F63"/>
    <w:rsid w:val="0021056E"/>
    <w:rsid w:val="002112DB"/>
    <w:rsid w:val="00213A4B"/>
    <w:rsid w:val="00213B2A"/>
    <w:rsid w:val="002143FB"/>
    <w:rsid w:val="00215B79"/>
    <w:rsid w:val="00216FC9"/>
    <w:rsid w:val="00220754"/>
    <w:rsid w:val="00222DF1"/>
    <w:rsid w:val="002246E5"/>
    <w:rsid w:val="00224E36"/>
    <w:rsid w:val="00230284"/>
    <w:rsid w:val="002310AC"/>
    <w:rsid w:val="002333C1"/>
    <w:rsid w:val="00233D93"/>
    <w:rsid w:val="00237D9A"/>
    <w:rsid w:val="0024033B"/>
    <w:rsid w:val="0024250B"/>
    <w:rsid w:val="00244979"/>
    <w:rsid w:val="0024548C"/>
    <w:rsid w:val="00246233"/>
    <w:rsid w:val="002501CE"/>
    <w:rsid w:val="002509DD"/>
    <w:rsid w:val="00251C04"/>
    <w:rsid w:val="00253D25"/>
    <w:rsid w:val="002546B8"/>
    <w:rsid w:val="00256B1B"/>
    <w:rsid w:val="00256BA4"/>
    <w:rsid w:val="0025707B"/>
    <w:rsid w:val="002635AA"/>
    <w:rsid w:val="002639DA"/>
    <w:rsid w:val="00264BBD"/>
    <w:rsid w:val="00264CD8"/>
    <w:rsid w:val="00266A1B"/>
    <w:rsid w:val="00272808"/>
    <w:rsid w:val="002730A3"/>
    <w:rsid w:val="00275DAC"/>
    <w:rsid w:val="00276292"/>
    <w:rsid w:val="002775ED"/>
    <w:rsid w:val="00282F30"/>
    <w:rsid w:val="00283959"/>
    <w:rsid w:val="00284934"/>
    <w:rsid w:val="00284B01"/>
    <w:rsid w:val="00286E1E"/>
    <w:rsid w:val="00292447"/>
    <w:rsid w:val="002A140E"/>
    <w:rsid w:val="002A145D"/>
    <w:rsid w:val="002A43C3"/>
    <w:rsid w:val="002A75E3"/>
    <w:rsid w:val="002A7D5E"/>
    <w:rsid w:val="002B0F07"/>
    <w:rsid w:val="002B1925"/>
    <w:rsid w:val="002B691C"/>
    <w:rsid w:val="002B76A9"/>
    <w:rsid w:val="002B7E11"/>
    <w:rsid w:val="002C04CE"/>
    <w:rsid w:val="002C0833"/>
    <w:rsid w:val="002C243C"/>
    <w:rsid w:val="002D0FAE"/>
    <w:rsid w:val="002D46DB"/>
    <w:rsid w:val="002D5D26"/>
    <w:rsid w:val="002D65FC"/>
    <w:rsid w:val="002E1B81"/>
    <w:rsid w:val="002F0DC9"/>
    <w:rsid w:val="002F16A5"/>
    <w:rsid w:val="002F24E2"/>
    <w:rsid w:val="002F3E72"/>
    <w:rsid w:val="002F4AAF"/>
    <w:rsid w:val="002F56B6"/>
    <w:rsid w:val="00300087"/>
    <w:rsid w:val="00300E7F"/>
    <w:rsid w:val="00301B2B"/>
    <w:rsid w:val="00303E71"/>
    <w:rsid w:val="0030522F"/>
    <w:rsid w:val="00305B88"/>
    <w:rsid w:val="0030660D"/>
    <w:rsid w:val="00306914"/>
    <w:rsid w:val="00312115"/>
    <w:rsid w:val="003161BB"/>
    <w:rsid w:val="0032107B"/>
    <w:rsid w:val="003237CF"/>
    <w:rsid w:val="00325DE1"/>
    <w:rsid w:val="00330091"/>
    <w:rsid w:val="00333619"/>
    <w:rsid w:val="00333943"/>
    <w:rsid w:val="003342F0"/>
    <w:rsid w:val="00335C81"/>
    <w:rsid w:val="00335FBA"/>
    <w:rsid w:val="003374E6"/>
    <w:rsid w:val="0034064B"/>
    <w:rsid w:val="00341016"/>
    <w:rsid w:val="0034203C"/>
    <w:rsid w:val="00346649"/>
    <w:rsid w:val="00347AC7"/>
    <w:rsid w:val="00350D6B"/>
    <w:rsid w:val="00351193"/>
    <w:rsid w:val="00351A8F"/>
    <w:rsid w:val="003529A4"/>
    <w:rsid w:val="00352B60"/>
    <w:rsid w:val="003543DD"/>
    <w:rsid w:val="003625E2"/>
    <w:rsid w:val="00363CBD"/>
    <w:rsid w:val="0036428C"/>
    <w:rsid w:val="00364488"/>
    <w:rsid w:val="0036454E"/>
    <w:rsid w:val="0036464C"/>
    <w:rsid w:val="00367438"/>
    <w:rsid w:val="003705EB"/>
    <w:rsid w:val="00373FF1"/>
    <w:rsid w:val="00374BAD"/>
    <w:rsid w:val="00380B6E"/>
    <w:rsid w:val="00380E72"/>
    <w:rsid w:val="0038278C"/>
    <w:rsid w:val="003827C4"/>
    <w:rsid w:val="00382FF1"/>
    <w:rsid w:val="00383F22"/>
    <w:rsid w:val="003860AA"/>
    <w:rsid w:val="00390839"/>
    <w:rsid w:val="00392D85"/>
    <w:rsid w:val="00393119"/>
    <w:rsid w:val="003935B7"/>
    <w:rsid w:val="00394D35"/>
    <w:rsid w:val="003A10A3"/>
    <w:rsid w:val="003A1472"/>
    <w:rsid w:val="003A29E9"/>
    <w:rsid w:val="003A5EBF"/>
    <w:rsid w:val="003A6CB2"/>
    <w:rsid w:val="003B015B"/>
    <w:rsid w:val="003B08EA"/>
    <w:rsid w:val="003B0EF0"/>
    <w:rsid w:val="003B2D6F"/>
    <w:rsid w:val="003B362C"/>
    <w:rsid w:val="003B3819"/>
    <w:rsid w:val="003B4160"/>
    <w:rsid w:val="003B445D"/>
    <w:rsid w:val="003B7339"/>
    <w:rsid w:val="003C1797"/>
    <w:rsid w:val="003C2C00"/>
    <w:rsid w:val="003C3059"/>
    <w:rsid w:val="003C318D"/>
    <w:rsid w:val="003C3947"/>
    <w:rsid w:val="003C3F1D"/>
    <w:rsid w:val="003C3FF8"/>
    <w:rsid w:val="003C4895"/>
    <w:rsid w:val="003C4E2C"/>
    <w:rsid w:val="003C4E5C"/>
    <w:rsid w:val="003C63D4"/>
    <w:rsid w:val="003C64F8"/>
    <w:rsid w:val="003D07FD"/>
    <w:rsid w:val="003D2C81"/>
    <w:rsid w:val="003D36E3"/>
    <w:rsid w:val="003D3F8C"/>
    <w:rsid w:val="003D4CEE"/>
    <w:rsid w:val="003D522F"/>
    <w:rsid w:val="003D6DA5"/>
    <w:rsid w:val="003E0364"/>
    <w:rsid w:val="003E0E5E"/>
    <w:rsid w:val="003E10AD"/>
    <w:rsid w:val="003E6BF0"/>
    <w:rsid w:val="003F2892"/>
    <w:rsid w:val="003F309F"/>
    <w:rsid w:val="003F45DD"/>
    <w:rsid w:val="003F476C"/>
    <w:rsid w:val="003F5855"/>
    <w:rsid w:val="003F6A37"/>
    <w:rsid w:val="00400168"/>
    <w:rsid w:val="00400D0B"/>
    <w:rsid w:val="004048C2"/>
    <w:rsid w:val="00405984"/>
    <w:rsid w:val="00406F6B"/>
    <w:rsid w:val="0041070F"/>
    <w:rsid w:val="0041162F"/>
    <w:rsid w:val="004122AF"/>
    <w:rsid w:val="00414D85"/>
    <w:rsid w:val="004152BD"/>
    <w:rsid w:val="004161BA"/>
    <w:rsid w:val="00417192"/>
    <w:rsid w:val="00422A29"/>
    <w:rsid w:val="0042676C"/>
    <w:rsid w:val="00430521"/>
    <w:rsid w:val="004310DC"/>
    <w:rsid w:val="00432792"/>
    <w:rsid w:val="00440F15"/>
    <w:rsid w:val="00442650"/>
    <w:rsid w:val="00443CC1"/>
    <w:rsid w:val="00446205"/>
    <w:rsid w:val="00450DE4"/>
    <w:rsid w:val="00455B45"/>
    <w:rsid w:val="00460154"/>
    <w:rsid w:val="0046102F"/>
    <w:rsid w:val="00463CDE"/>
    <w:rsid w:val="0046540C"/>
    <w:rsid w:val="004659D6"/>
    <w:rsid w:val="0047020B"/>
    <w:rsid w:val="00471B53"/>
    <w:rsid w:val="00472955"/>
    <w:rsid w:val="004741E9"/>
    <w:rsid w:val="00474CA3"/>
    <w:rsid w:val="00475363"/>
    <w:rsid w:val="00484831"/>
    <w:rsid w:val="004879EF"/>
    <w:rsid w:val="00490CF1"/>
    <w:rsid w:val="0049165D"/>
    <w:rsid w:val="00491BFE"/>
    <w:rsid w:val="0049282E"/>
    <w:rsid w:val="00495BF8"/>
    <w:rsid w:val="004A3C9F"/>
    <w:rsid w:val="004A4E4C"/>
    <w:rsid w:val="004A4FF6"/>
    <w:rsid w:val="004A68DF"/>
    <w:rsid w:val="004B190C"/>
    <w:rsid w:val="004B2C4C"/>
    <w:rsid w:val="004B4663"/>
    <w:rsid w:val="004B4760"/>
    <w:rsid w:val="004B55DD"/>
    <w:rsid w:val="004B7864"/>
    <w:rsid w:val="004C1238"/>
    <w:rsid w:val="004C29C8"/>
    <w:rsid w:val="004C2A21"/>
    <w:rsid w:val="004C430C"/>
    <w:rsid w:val="004C4735"/>
    <w:rsid w:val="004C4D51"/>
    <w:rsid w:val="004C5B07"/>
    <w:rsid w:val="004C6F5C"/>
    <w:rsid w:val="004D3EA8"/>
    <w:rsid w:val="004D5C21"/>
    <w:rsid w:val="004D6DA8"/>
    <w:rsid w:val="004D7525"/>
    <w:rsid w:val="004E3797"/>
    <w:rsid w:val="004E695C"/>
    <w:rsid w:val="004F0720"/>
    <w:rsid w:val="004F1B52"/>
    <w:rsid w:val="004F1D29"/>
    <w:rsid w:val="004F217A"/>
    <w:rsid w:val="004F2BA5"/>
    <w:rsid w:val="004F34F6"/>
    <w:rsid w:val="004F451A"/>
    <w:rsid w:val="004F7133"/>
    <w:rsid w:val="005065B2"/>
    <w:rsid w:val="0051052E"/>
    <w:rsid w:val="00511BE6"/>
    <w:rsid w:val="0051244E"/>
    <w:rsid w:val="005131F8"/>
    <w:rsid w:val="0051373A"/>
    <w:rsid w:val="00513B81"/>
    <w:rsid w:val="00515606"/>
    <w:rsid w:val="0051651C"/>
    <w:rsid w:val="00517BBB"/>
    <w:rsid w:val="00520F46"/>
    <w:rsid w:val="00527D09"/>
    <w:rsid w:val="0053056D"/>
    <w:rsid w:val="0053192C"/>
    <w:rsid w:val="00531D1F"/>
    <w:rsid w:val="0054062F"/>
    <w:rsid w:val="005420F5"/>
    <w:rsid w:val="00542742"/>
    <w:rsid w:val="00545B4D"/>
    <w:rsid w:val="0054606B"/>
    <w:rsid w:val="00550941"/>
    <w:rsid w:val="00553E17"/>
    <w:rsid w:val="00556038"/>
    <w:rsid w:val="005667BC"/>
    <w:rsid w:val="00566D8F"/>
    <w:rsid w:val="005706DD"/>
    <w:rsid w:val="0057296C"/>
    <w:rsid w:val="00573684"/>
    <w:rsid w:val="00573810"/>
    <w:rsid w:val="00573A79"/>
    <w:rsid w:val="0057711E"/>
    <w:rsid w:val="00580306"/>
    <w:rsid w:val="00580DA6"/>
    <w:rsid w:val="00580EA5"/>
    <w:rsid w:val="00583F76"/>
    <w:rsid w:val="0058482A"/>
    <w:rsid w:val="0058712E"/>
    <w:rsid w:val="00592CDF"/>
    <w:rsid w:val="005952B8"/>
    <w:rsid w:val="00596614"/>
    <w:rsid w:val="00596B38"/>
    <w:rsid w:val="005A1272"/>
    <w:rsid w:val="005A136E"/>
    <w:rsid w:val="005A16DF"/>
    <w:rsid w:val="005A2291"/>
    <w:rsid w:val="005A24CC"/>
    <w:rsid w:val="005A441D"/>
    <w:rsid w:val="005C1B71"/>
    <w:rsid w:val="005C25DB"/>
    <w:rsid w:val="005C3D1D"/>
    <w:rsid w:val="005C3DC3"/>
    <w:rsid w:val="005C60F3"/>
    <w:rsid w:val="005C661E"/>
    <w:rsid w:val="005D1A96"/>
    <w:rsid w:val="005D3323"/>
    <w:rsid w:val="005D66AB"/>
    <w:rsid w:val="005E057C"/>
    <w:rsid w:val="005E1186"/>
    <w:rsid w:val="005E12AF"/>
    <w:rsid w:val="005E59CA"/>
    <w:rsid w:val="005F0A07"/>
    <w:rsid w:val="005F0F80"/>
    <w:rsid w:val="0060087F"/>
    <w:rsid w:val="00600EFB"/>
    <w:rsid w:val="00602C3E"/>
    <w:rsid w:val="00603AE9"/>
    <w:rsid w:val="00605EB7"/>
    <w:rsid w:val="00611E32"/>
    <w:rsid w:val="006126E3"/>
    <w:rsid w:val="006149A0"/>
    <w:rsid w:val="00616411"/>
    <w:rsid w:val="00616EC5"/>
    <w:rsid w:val="0062290C"/>
    <w:rsid w:val="00623985"/>
    <w:rsid w:val="006251A1"/>
    <w:rsid w:val="006269EC"/>
    <w:rsid w:val="00627709"/>
    <w:rsid w:val="00631592"/>
    <w:rsid w:val="00632B6A"/>
    <w:rsid w:val="00632CF4"/>
    <w:rsid w:val="006370C1"/>
    <w:rsid w:val="00637E5D"/>
    <w:rsid w:val="00642EF8"/>
    <w:rsid w:val="00643FE9"/>
    <w:rsid w:val="00645605"/>
    <w:rsid w:val="006459E3"/>
    <w:rsid w:val="00645FE7"/>
    <w:rsid w:val="00646F3B"/>
    <w:rsid w:val="006477E3"/>
    <w:rsid w:val="00652AF9"/>
    <w:rsid w:val="00652FF8"/>
    <w:rsid w:val="00653F6D"/>
    <w:rsid w:val="006553DB"/>
    <w:rsid w:val="006571DF"/>
    <w:rsid w:val="00661AF0"/>
    <w:rsid w:val="006631C0"/>
    <w:rsid w:val="00666296"/>
    <w:rsid w:val="006662CC"/>
    <w:rsid w:val="0066701F"/>
    <w:rsid w:val="00667672"/>
    <w:rsid w:val="0067097B"/>
    <w:rsid w:val="006756CC"/>
    <w:rsid w:val="00675746"/>
    <w:rsid w:val="00675E03"/>
    <w:rsid w:val="006779A8"/>
    <w:rsid w:val="00677EF7"/>
    <w:rsid w:val="0068527E"/>
    <w:rsid w:val="00685380"/>
    <w:rsid w:val="006860A8"/>
    <w:rsid w:val="00691C34"/>
    <w:rsid w:val="00692626"/>
    <w:rsid w:val="00693B7B"/>
    <w:rsid w:val="00696609"/>
    <w:rsid w:val="006A2402"/>
    <w:rsid w:val="006A40D1"/>
    <w:rsid w:val="006A4986"/>
    <w:rsid w:val="006A71B7"/>
    <w:rsid w:val="006A77E4"/>
    <w:rsid w:val="006A7D89"/>
    <w:rsid w:val="006B5347"/>
    <w:rsid w:val="006B7D0F"/>
    <w:rsid w:val="006C26EA"/>
    <w:rsid w:val="006C30C5"/>
    <w:rsid w:val="006C5CFD"/>
    <w:rsid w:val="006C782F"/>
    <w:rsid w:val="006D0937"/>
    <w:rsid w:val="006D419A"/>
    <w:rsid w:val="006D598B"/>
    <w:rsid w:val="006D779E"/>
    <w:rsid w:val="006E3CC4"/>
    <w:rsid w:val="006E477F"/>
    <w:rsid w:val="006E6430"/>
    <w:rsid w:val="006F174F"/>
    <w:rsid w:val="006F45C7"/>
    <w:rsid w:val="006F709E"/>
    <w:rsid w:val="007022C6"/>
    <w:rsid w:val="0070324A"/>
    <w:rsid w:val="0070339C"/>
    <w:rsid w:val="007041D0"/>
    <w:rsid w:val="007044AC"/>
    <w:rsid w:val="007132A2"/>
    <w:rsid w:val="00713ED9"/>
    <w:rsid w:val="0071435F"/>
    <w:rsid w:val="007145B6"/>
    <w:rsid w:val="0071527A"/>
    <w:rsid w:val="007158B0"/>
    <w:rsid w:val="00716E43"/>
    <w:rsid w:val="00717268"/>
    <w:rsid w:val="00721C30"/>
    <w:rsid w:val="007267ED"/>
    <w:rsid w:val="007303C4"/>
    <w:rsid w:val="0073175D"/>
    <w:rsid w:val="00732515"/>
    <w:rsid w:val="007334AB"/>
    <w:rsid w:val="00736065"/>
    <w:rsid w:val="00736EDD"/>
    <w:rsid w:val="0073773E"/>
    <w:rsid w:val="0074028E"/>
    <w:rsid w:val="00740AAC"/>
    <w:rsid w:val="00741C3B"/>
    <w:rsid w:val="0074777C"/>
    <w:rsid w:val="007478C3"/>
    <w:rsid w:val="00747E8C"/>
    <w:rsid w:val="00747F6A"/>
    <w:rsid w:val="007558E7"/>
    <w:rsid w:val="00762C26"/>
    <w:rsid w:val="007655BE"/>
    <w:rsid w:val="00772B8D"/>
    <w:rsid w:val="007743E8"/>
    <w:rsid w:val="00774C6F"/>
    <w:rsid w:val="00776B42"/>
    <w:rsid w:val="0078132C"/>
    <w:rsid w:val="007817B3"/>
    <w:rsid w:val="007819F8"/>
    <w:rsid w:val="007832AC"/>
    <w:rsid w:val="0078461A"/>
    <w:rsid w:val="0078555D"/>
    <w:rsid w:val="00792C08"/>
    <w:rsid w:val="00793626"/>
    <w:rsid w:val="007972C3"/>
    <w:rsid w:val="007A0AD3"/>
    <w:rsid w:val="007A0BA8"/>
    <w:rsid w:val="007A76FF"/>
    <w:rsid w:val="007B2675"/>
    <w:rsid w:val="007B34D5"/>
    <w:rsid w:val="007B405B"/>
    <w:rsid w:val="007B7A6B"/>
    <w:rsid w:val="007C4F01"/>
    <w:rsid w:val="007D2D68"/>
    <w:rsid w:val="007D5ECF"/>
    <w:rsid w:val="007E1198"/>
    <w:rsid w:val="007E1E4C"/>
    <w:rsid w:val="007E2AA5"/>
    <w:rsid w:val="007E4404"/>
    <w:rsid w:val="007E46A1"/>
    <w:rsid w:val="007F2578"/>
    <w:rsid w:val="007F2ECB"/>
    <w:rsid w:val="007F4D57"/>
    <w:rsid w:val="007F5B21"/>
    <w:rsid w:val="007F60C2"/>
    <w:rsid w:val="007F61C3"/>
    <w:rsid w:val="007F7783"/>
    <w:rsid w:val="00800682"/>
    <w:rsid w:val="00803060"/>
    <w:rsid w:val="0080686F"/>
    <w:rsid w:val="00806B96"/>
    <w:rsid w:val="00806D83"/>
    <w:rsid w:val="0080756A"/>
    <w:rsid w:val="00807B63"/>
    <w:rsid w:val="00810609"/>
    <w:rsid w:val="008116A4"/>
    <w:rsid w:val="00811740"/>
    <w:rsid w:val="00812B6F"/>
    <w:rsid w:val="00812BE2"/>
    <w:rsid w:val="00813659"/>
    <w:rsid w:val="0081606A"/>
    <w:rsid w:val="0082063B"/>
    <w:rsid w:val="0082078C"/>
    <w:rsid w:val="008216EF"/>
    <w:rsid w:val="00822166"/>
    <w:rsid w:val="00822BE4"/>
    <w:rsid w:val="00823240"/>
    <w:rsid w:val="00823280"/>
    <w:rsid w:val="00825157"/>
    <w:rsid w:val="008261D4"/>
    <w:rsid w:val="008273A2"/>
    <w:rsid w:val="00827AA9"/>
    <w:rsid w:val="00830975"/>
    <w:rsid w:val="00833918"/>
    <w:rsid w:val="008408C5"/>
    <w:rsid w:val="00842CDF"/>
    <w:rsid w:val="0084309B"/>
    <w:rsid w:val="008430CF"/>
    <w:rsid w:val="00854BAF"/>
    <w:rsid w:val="00855E03"/>
    <w:rsid w:val="0086367E"/>
    <w:rsid w:val="00864CAD"/>
    <w:rsid w:val="00865F92"/>
    <w:rsid w:val="0086777D"/>
    <w:rsid w:val="00875A2E"/>
    <w:rsid w:val="00877AC8"/>
    <w:rsid w:val="00880D9F"/>
    <w:rsid w:val="00880FBA"/>
    <w:rsid w:val="00884695"/>
    <w:rsid w:val="00891CB7"/>
    <w:rsid w:val="008925D9"/>
    <w:rsid w:val="0089407A"/>
    <w:rsid w:val="0089417B"/>
    <w:rsid w:val="008944A9"/>
    <w:rsid w:val="00894DDD"/>
    <w:rsid w:val="008961D3"/>
    <w:rsid w:val="008A1FFC"/>
    <w:rsid w:val="008A2423"/>
    <w:rsid w:val="008A29F9"/>
    <w:rsid w:val="008A51D3"/>
    <w:rsid w:val="008A6F66"/>
    <w:rsid w:val="008B4A9E"/>
    <w:rsid w:val="008B5074"/>
    <w:rsid w:val="008B5982"/>
    <w:rsid w:val="008B6278"/>
    <w:rsid w:val="008B6434"/>
    <w:rsid w:val="008B6575"/>
    <w:rsid w:val="008B78AA"/>
    <w:rsid w:val="008C0CAC"/>
    <w:rsid w:val="008C1C2F"/>
    <w:rsid w:val="008C2766"/>
    <w:rsid w:val="008C5F83"/>
    <w:rsid w:val="008C7075"/>
    <w:rsid w:val="008C7695"/>
    <w:rsid w:val="008D2614"/>
    <w:rsid w:val="008D5654"/>
    <w:rsid w:val="008D6B30"/>
    <w:rsid w:val="008E0546"/>
    <w:rsid w:val="008E0B64"/>
    <w:rsid w:val="008E0C7F"/>
    <w:rsid w:val="008E153B"/>
    <w:rsid w:val="008E1E6E"/>
    <w:rsid w:val="008E442A"/>
    <w:rsid w:val="008E4DDA"/>
    <w:rsid w:val="008E6A15"/>
    <w:rsid w:val="008E7795"/>
    <w:rsid w:val="008F07FE"/>
    <w:rsid w:val="008F0CDB"/>
    <w:rsid w:val="008F10B1"/>
    <w:rsid w:val="008F3383"/>
    <w:rsid w:val="008F53A7"/>
    <w:rsid w:val="008F7C0C"/>
    <w:rsid w:val="00902CDE"/>
    <w:rsid w:val="00907C20"/>
    <w:rsid w:val="009102D2"/>
    <w:rsid w:val="0091299E"/>
    <w:rsid w:val="00913DD9"/>
    <w:rsid w:val="009167D7"/>
    <w:rsid w:val="0091786D"/>
    <w:rsid w:val="00920C9B"/>
    <w:rsid w:val="0092253A"/>
    <w:rsid w:val="00923129"/>
    <w:rsid w:val="00926B33"/>
    <w:rsid w:val="00932520"/>
    <w:rsid w:val="00932B6C"/>
    <w:rsid w:val="00933209"/>
    <w:rsid w:val="009336CF"/>
    <w:rsid w:val="0093463F"/>
    <w:rsid w:val="00936125"/>
    <w:rsid w:val="0094030E"/>
    <w:rsid w:val="00940344"/>
    <w:rsid w:val="00941568"/>
    <w:rsid w:val="00943ECA"/>
    <w:rsid w:val="00950122"/>
    <w:rsid w:val="00950D03"/>
    <w:rsid w:val="00951C2F"/>
    <w:rsid w:val="00952146"/>
    <w:rsid w:val="00952AAD"/>
    <w:rsid w:val="00954C95"/>
    <w:rsid w:val="00956543"/>
    <w:rsid w:val="00956F9C"/>
    <w:rsid w:val="0095785B"/>
    <w:rsid w:val="00960F3B"/>
    <w:rsid w:val="00962CAF"/>
    <w:rsid w:val="00964217"/>
    <w:rsid w:val="00966117"/>
    <w:rsid w:val="0096786F"/>
    <w:rsid w:val="00967F55"/>
    <w:rsid w:val="00970207"/>
    <w:rsid w:val="009703DC"/>
    <w:rsid w:val="00970717"/>
    <w:rsid w:val="00971A5C"/>
    <w:rsid w:val="009730E7"/>
    <w:rsid w:val="0097328A"/>
    <w:rsid w:val="009757B4"/>
    <w:rsid w:val="00981BE1"/>
    <w:rsid w:val="00981F44"/>
    <w:rsid w:val="00984E76"/>
    <w:rsid w:val="00991F83"/>
    <w:rsid w:val="00992145"/>
    <w:rsid w:val="00992BE6"/>
    <w:rsid w:val="00993F67"/>
    <w:rsid w:val="009A03BA"/>
    <w:rsid w:val="009A03F0"/>
    <w:rsid w:val="009A10D5"/>
    <w:rsid w:val="009A550F"/>
    <w:rsid w:val="009A61EE"/>
    <w:rsid w:val="009A7C11"/>
    <w:rsid w:val="009B1DD9"/>
    <w:rsid w:val="009B2005"/>
    <w:rsid w:val="009B406D"/>
    <w:rsid w:val="009B762D"/>
    <w:rsid w:val="009C0652"/>
    <w:rsid w:val="009C066D"/>
    <w:rsid w:val="009C1725"/>
    <w:rsid w:val="009C5C42"/>
    <w:rsid w:val="009C6F18"/>
    <w:rsid w:val="009D00E0"/>
    <w:rsid w:val="009D39AD"/>
    <w:rsid w:val="009D3F6F"/>
    <w:rsid w:val="009D755A"/>
    <w:rsid w:val="009D755E"/>
    <w:rsid w:val="009E2878"/>
    <w:rsid w:val="009E3484"/>
    <w:rsid w:val="009E3A75"/>
    <w:rsid w:val="009E40C4"/>
    <w:rsid w:val="009F2953"/>
    <w:rsid w:val="009F5358"/>
    <w:rsid w:val="009F5485"/>
    <w:rsid w:val="009F553E"/>
    <w:rsid w:val="009F659F"/>
    <w:rsid w:val="009F7E99"/>
    <w:rsid w:val="00A009F4"/>
    <w:rsid w:val="00A01232"/>
    <w:rsid w:val="00A01754"/>
    <w:rsid w:val="00A01C8F"/>
    <w:rsid w:val="00A06D3F"/>
    <w:rsid w:val="00A125AD"/>
    <w:rsid w:val="00A13D61"/>
    <w:rsid w:val="00A14A7F"/>
    <w:rsid w:val="00A159D9"/>
    <w:rsid w:val="00A15B43"/>
    <w:rsid w:val="00A16981"/>
    <w:rsid w:val="00A16ED9"/>
    <w:rsid w:val="00A20C2D"/>
    <w:rsid w:val="00A31956"/>
    <w:rsid w:val="00A3200C"/>
    <w:rsid w:val="00A365E0"/>
    <w:rsid w:val="00A36BBC"/>
    <w:rsid w:val="00A37011"/>
    <w:rsid w:val="00A4090F"/>
    <w:rsid w:val="00A40C09"/>
    <w:rsid w:val="00A41DB1"/>
    <w:rsid w:val="00A44EC6"/>
    <w:rsid w:val="00A46AE7"/>
    <w:rsid w:val="00A4776C"/>
    <w:rsid w:val="00A50967"/>
    <w:rsid w:val="00A53B5D"/>
    <w:rsid w:val="00A55548"/>
    <w:rsid w:val="00A56224"/>
    <w:rsid w:val="00A56992"/>
    <w:rsid w:val="00A5710B"/>
    <w:rsid w:val="00A60F04"/>
    <w:rsid w:val="00A61171"/>
    <w:rsid w:val="00A62C26"/>
    <w:rsid w:val="00A63927"/>
    <w:rsid w:val="00A65B6C"/>
    <w:rsid w:val="00A66C56"/>
    <w:rsid w:val="00A7278B"/>
    <w:rsid w:val="00A72983"/>
    <w:rsid w:val="00A734C3"/>
    <w:rsid w:val="00A7385D"/>
    <w:rsid w:val="00A75972"/>
    <w:rsid w:val="00A77E60"/>
    <w:rsid w:val="00A87013"/>
    <w:rsid w:val="00A90310"/>
    <w:rsid w:val="00A91426"/>
    <w:rsid w:val="00A9282C"/>
    <w:rsid w:val="00A95EF1"/>
    <w:rsid w:val="00A9675E"/>
    <w:rsid w:val="00A97722"/>
    <w:rsid w:val="00AA19F6"/>
    <w:rsid w:val="00AA4E68"/>
    <w:rsid w:val="00AA604C"/>
    <w:rsid w:val="00AA6119"/>
    <w:rsid w:val="00AA77F3"/>
    <w:rsid w:val="00AB58B4"/>
    <w:rsid w:val="00AC0E11"/>
    <w:rsid w:val="00AC174D"/>
    <w:rsid w:val="00AC1CFC"/>
    <w:rsid w:val="00AC795D"/>
    <w:rsid w:val="00AC7F33"/>
    <w:rsid w:val="00AD0CCC"/>
    <w:rsid w:val="00AD242B"/>
    <w:rsid w:val="00AD2A8A"/>
    <w:rsid w:val="00AD5361"/>
    <w:rsid w:val="00AD5A38"/>
    <w:rsid w:val="00AD6778"/>
    <w:rsid w:val="00AD764C"/>
    <w:rsid w:val="00AE327D"/>
    <w:rsid w:val="00AE371E"/>
    <w:rsid w:val="00AE4654"/>
    <w:rsid w:val="00AE656C"/>
    <w:rsid w:val="00AF7B50"/>
    <w:rsid w:val="00B00A35"/>
    <w:rsid w:val="00B0232D"/>
    <w:rsid w:val="00B032DC"/>
    <w:rsid w:val="00B03968"/>
    <w:rsid w:val="00B041B9"/>
    <w:rsid w:val="00B046F7"/>
    <w:rsid w:val="00B05121"/>
    <w:rsid w:val="00B10F15"/>
    <w:rsid w:val="00B1186C"/>
    <w:rsid w:val="00B13850"/>
    <w:rsid w:val="00B14F48"/>
    <w:rsid w:val="00B16DDE"/>
    <w:rsid w:val="00B16FDF"/>
    <w:rsid w:val="00B2072E"/>
    <w:rsid w:val="00B21B67"/>
    <w:rsid w:val="00B24ECC"/>
    <w:rsid w:val="00B30364"/>
    <w:rsid w:val="00B32524"/>
    <w:rsid w:val="00B32F82"/>
    <w:rsid w:val="00B3388D"/>
    <w:rsid w:val="00B34560"/>
    <w:rsid w:val="00B3481B"/>
    <w:rsid w:val="00B363C6"/>
    <w:rsid w:val="00B45C7E"/>
    <w:rsid w:val="00B473CC"/>
    <w:rsid w:val="00B50093"/>
    <w:rsid w:val="00B50E0C"/>
    <w:rsid w:val="00B53253"/>
    <w:rsid w:val="00B559BF"/>
    <w:rsid w:val="00B61A91"/>
    <w:rsid w:val="00B62810"/>
    <w:rsid w:val="00B64522"/>
    <w:rsid w:val="00B65386"/>
    <w:rsid w:val="00B6736B"/>
    <w:rsid w:val="00B70827"/>
    <w:rsid w:val="00B71333"/>
    <w:rsid w:val="00B71523"/>
    <w:rsid w:val="00B75570"/>
    <w:rsid w:val="00B82F4B"/>
    <w:rsid w:val="00B83581"/>
    <w:rsid w:val="00B839E5"/>
    <w:rsid w:val="00B83B38"/>
    <w:rsid w:val="00B8412A"/>
    <w:rsid w:val="00B86614"/>
    <w:rsid w:val="00B87C48"/>
    <w:rsid w:val="00B87D9A"/>
    <w:rsid w:val="00B91490"/>
    <w:rsid w:val="00B92DA9"/>
    <w:rsid w:val="00B93545"/>
    <w:rsid w:val="00B96CE8"/>
    <w:rsid w:val="00B97ACA"/>
    <w:rsid w:val="00BA182C"/>
    <w:rsid w:val="00BA27E5"/>
    <w:rsid w:val="00BA4943"/>
    <w:rsid w:val="00BB0BCE"/>
    <w:rsid w:val="00BB3F4F"/>
    <w:rsid w:val="00BB4C6A"/>
    <w:rsid w:val="00BC06A3"/>
    <w:rsid w:val="00BC210E"/>
    <w:rsid w:val="00BC404B"/>
    <w:rsid w:val="00BC46C7"/>
    <w:rsid w:val="00BC5C37"/>
    <w:rsid w:val="00BC6CF2"/>
    <w:rsid w:val="00BD31BF"/>
    <w:rsid w:val="00BD405F"/>
    <w:rsid w:val="00BD54D8"/>
    <w:rsid w:val="00BD7F59"/>
    <w:rsid w:val="00BE0C59"/>
    <w:rsid w:val="00BE129F"/>
    <w:rsid w:val="00BE1E6E"/>
    <w:rsid w:val="00BE5352"/>
    <w:rsid w:val="00BE5FBD"/>
    <w:rsid w:val="00BE772E"/>
    <w:rsid w:val="00BF0599"/>
    <w:rsid w:val="00BF0A32"/>
    <w:rsid w:val="00BF0BBC"/>
    <w:rsid w:val="00BF39E7"/>
    <w:rsid w:val="00BF3CE9"/>
    <w:rsid w:val="00BF642E"/>
    <w:rsid w:val="00BF6484"/>
    <w:rsid w:val="00C02D3C"/>
    <w:rsid w:val="00C04782"/>
    <w:rsid w:val="00C070A1"/>
    <w:rsid w:val="00C071ED"/>
    <w:rsid w:val="00C076F2"/>
    <w:rsid w:val="00C07795"/>
    <w:rsid w:val="00C1066A"/>
    <w:rsid w:val="00C10775"/>
    <w:rsid w:val="00C115B7"/>
    <w:rsid w:val="00C11B4B"/>
    <w:rsid w:val="00C11DCC"/>
    <w:rsid w:val="00C155E7"/>
    <w:rsid w:val="00C15EEF"/>
    <w:rsid w:val="00C20475"/>
    <w:rsid w:val="00C20AEC"/>
    <w:rsid w:val="00C210F2"/>
    <w:rsid w:val="00C21547"/>
    <w:rsid w:val="00C21D4C"/>
    <w:rsid w:val="00C231BE"/>
    <w:rsid w:val="00C246CA"/>
    <w:rsid w:val="00C24736"/>
    <w:rsid w:val="00C265A9"/>
    <w:rsid w:val="00C31524"/>
    <w:rsid w:val="00C322F8"/>
    <w:rsid w:val="00C338F9"/>
    <w:rsid w:val="00C36B76"/>
    <w:rsid w:val="00C36E8E"/>
    <w:rsid w:val="00C42AAE"/>
    <w:rsid w:val="00C43A1D"/>
    <w:rsid w:val="00C504D9"/>
    <w:rsid w:val="00C529B9"/>
    <w:rsid w:val="00C54529"/>
    <w:rsid w:val="00C563F2"/>
    <w:rsid w:val="00C5675B"/>
    <w:rsid w:val="00C60AD1"/>
    <w:rsid w:val="00C620D2"/>
    <w:rsid w:val="00C676DB"/>
    <w:rsid w:val="00C67C47"/>
    <w:rsid w:val="00C700CC"/>
    <w:rsid w:val="00C71CBD"/>
    <w:rsid w:val="00C743E9"/>
    <w:rsid w:val="00C76AEE"/>
    <w:rsid w:val="00C811BD"/>
    <w:rsid w:val="00C82E8C"/>
    <w:rsid w:val="00C83D14"/>
    <w:rsid w:val="00C841E2"/>
    <w:rsid w:val="00C84F63"/>
    <w:rsid w:val="00C85E49"/>
    <w:rsid w:val="00C91C0C"/>
    <w:rsid w:val="00C92BD4"/>
    <w:rsid w:val="00C92DDC"/>
    <w:rsid w:val="00C9409F"/>
    <w:rsid w:val="00C943DC"/>
    <w:rsid w:val="00C9564C"/>
    <w:rsid w:val="00C95B0F"/>
    <w:rsid w:val="00C95CD0"/>
    <w:rsid w:val="00C96399"/>
    <w:rsid w:val="00C96727"/>
    <w:rsid w:val="00C97000"/>
    <w:rsid w:val="00CA0F36"/>
    <w:rsid w:val="00CA198B"/>
    <w:rsid w:val="00CA1DF0"/>
    <w:rsid w:val="00CA379A"/>
    <w:rsid w:val="00CA62CC"/>
    <w:rsid w:val="00CA7DF6"/>
    <w:rsid w:val="00CB3E24"/>
    <w:rsid w:val="00CB57B9"/>
    <w:rsid w:val="00CB5DDF"/>
    <w:rsid w:val="00CB64F0"/>
    <w:rsid w:val="00CB65B2"/>
    <w:rsid w:val="00CB6714"/>
    <w:rsid w:val="00CB7909"/>
    <w:rsid w:val="00CC0829"/>
    <w:rsid w:val="00CC2452"/>
    <w:rsid w:val="00CC31F4"/>
    <w:rsid w:val="00CD1CDD"/>
    <w:rsid w:val="00CD20E8"/>
    <w:rsid w:val="00CD54ED"/>
    <w:rsid w:val="00CD6D4C"/>
    <w:rsid w:val="00CD6D70"/>
    <w:rsid w:val="00CE3363"/>
    <w:rsid w:val="00CE486A"/>
    <w:rsid w:val="00CF171B"/>
    <w:rsid w:val="00D02718"/>
    <w:rsid w:val="00D0282D"/>
    <w:rsid w:val="00D0388A"/>
    <w:rsid w:val="00D04733"/>
    <w:rsid w:val="00D0627D"/>
    <w:rsid w:val="00D070B1"/>
    <w:rsid w:val="00D070D2"/>
    <w:rsid w:val="00D10153"/>
    <w:rsid w:val="00D10831"/>
    <w:rsid w:val="00D11AB6"/>
    <w:rsid w:val="00D11ED6"/>
    <w:rsid w:val="00D12A26"/>
    <w:rsid w:val="00D14EA8"/>
    <w:rsid w:val="00D16C68"/>
    <w:rsid w:val="00D21B2A"/>
    <w:rsid w:val="00D24B27"/>
    <w:rsid w:val="00D25892"/>
    <w:rsid w:val="00D3065E"/>
    <w:rsid w:val="00D348C6"/>
    <w:rsid w:val="00D35DCC"/>
    <w:rsid w:val="00D369B5"/>
    <w:rsid w:val="00D3738B"/>
    <w:rsid w:val="00D373AB"/>
    <w:rsid w:val="00D37914"/>
    <w:rsid w:val="00D40719"/>
    <w:rsid w:val="00D40E11"/>
    <w:rsid w:val="00D41B8D"/>
    <w:rsid w:val="00D43B7E"/>
    <w:rsid w:val="00D4436F"/>
    <w:rsid w:val="00D451AF"/>
    <w:rsid w:val="00D463FE"/>
    <w:rsid w:val="00D50CBE"/>
    <w:rsid w:val="00D51673"/>
    <w:rsid w:val="00D51B27"/>
    <w:rsid w:val="00D51CE4"/>
    <w:rsid w:val="00D5422C"/>
    <w:rsid w:val="00D54695"/>
    <w:rsid w:val="00D55EAC"/>
    <w:rsid w:val="00D633D9"/>
    <w:rsid w:val="00D6716E"/>
    <w:rsid w:val="00D67B18"/>
    <w:rsid w:val="00D67E7B"/>
    <w:rsid w:val="00D7064C"/>
    <w:rsid w:val="00D73EA0"/>
    <w:rsid w:val="00D77F85"/>
    <w:rsid w:val="00D947F1"/>
    <w:rsid w:val="00D951D5"/>
    <w:rsid w:val="00D957BC"/>
    <w:rsid w:val="00D9721A"/>
    <w:rsid w:val="00D97BB8"/>
    <w:rsid w:val="00DA252E"/>
    <w:rsid w:val="00DA4DF7"/>
    <w:rsid w:val="00DA69C1"/>
    <w:rsid w:val="00DB36C2"/>
    <w:rsid w:val="00DB5AC2"/>
    <w:rsid w:val="00DB756B"/>
    <w:rsid w:val="00DC160C"/>
    <w:rsid w:val="00DC378E"/>
    <w:rsid w:val="00DC3A64"/>
    <w:rsid w:val="00DC604D"/>
    <w:rsid w:val="00DD0C4C"/>
    <w:rsid w:val="00DD0DE1"/>
    <w:rsid w:val="00DD1CAA"/>
    <w:rsid w:val="00DD41CB"/>
    <w:rsid w:val="00DD6002"/>
    <w:rsid w:val="00DE2490"/>
    <w:rsid w:val="00DE37FB"/>
    <w:rsid w:val="00DE5E24"/>
    <w:rsid w:val="00DE7B34"/>
    <w:rsid w:val="00DE7DD2"/>
    <w:rsid w:val="00DF0B17"/>
    <w:rsid w:val="00DF28C8"/>
    <w:rsid w:val="00DF3F46"/>
    <w:rsid w:val="00DF4E0E"/>
    <w:rsid w:val="00E0182D"/>
    <w:rsid w:val="00E03EB1"/>
    <w:rsid w:val="00E04135"/>
    <w:rsid w:val="00E042EB"/>
    <w:rsid w:val="00E05639"/>
    <w:rsid w:val="00E06165"/>
    <w:rsid w:val="00E06576"/>
    <w:rsid w:val="00E067A8"/>
    <w:rsid w:val="00E071C0"/>
    <w:rsid w:val="00E07673"/>
    <w:rsid w:val="00E100A6"/>
    <w:rsid w:val="00E1191A"/>
    <w:rsid w:val="00E12D73"/>
    <w:rsid w:val="00E12F6D"/>
    <w:rsid w:val="00E140FE"/>
    <w:rsid w:val="00E20D17"/>
    <w:rsid w:val="00E235C2"/>
    <w:rsid w:val="00E25934"/>
    <w:rsid w:val="00E34D9A"/>
    <w:rsid w:val="00E354C5"/>
    <w:rsid w:val="00E35FE2"/>
    <w:rsid w:val="00E37B1A"/>
    <w:rsid w:val="00E40B7D"/>
    <w:rsid w:val="00E41CBA"/>
    <w:rsid w:val="00E4224F"/>
    <w:rsid w:val="00E42ECA"/>
    <w:rsid w:val="00E433C4"/>
    <w:rsid w:val="00E46C6F"/>
    <w:rsid w:val="00E5085D"/>
    <w:rsid w:val="00E512B1"/>
    <w:rsid w:val="00E52F1E"/>
    <w:rsid w:val="00E551CB"/>
    <w:rsid w:val="00E60E02"/>
    <w:rsid w:val="00E63D96"/>
    <w:rsid w:val="00E71CB7"/>
    <w:rsid w:val="00E73F17"/>
    <w:rsid w:val="00E73F1B"/>
    <w:rsid w:val="00E74166"/>
    <w:rsid w:val="00E749E1"/>
    <w:rsid w:val="00E74C48"/>
    <w:rsid w:val="00E75F4E"/>
    <w:rsid w:val="00E801C5"/>
    <w:rsid w:val="00E81C63"/>
    <w:rsid w:val="00E828EF"/>
    <w:rsid w:val="00E832C3"/>
    <w:rsid w:val="00E84231"/>
    <w:rsid w:val="00E95AF4"/>
    <w:rsid w:val="00EA4391"/>
    <w:rsid w:val="00EA5996"/>
    <w:rsid w:val="00EA64D3"/>
    <w:rsid w:val="00EA7434"/>
    <w:rsid w:val="00EB40AB"/>
    <w:rsid w:val="00EB6318"/>
    <w:rsid w:val="00EB634B"/>
    <w:rsid w:val="00EB7422"/>
    <w:rsid w:val="00EC23CA"/>
    <w:rsid w:val="00EC651F"/>
    <w:rsid w:val="00EC7C0B"/>
    <w:rsid w:val="00ED44B1"/>
    <w:rsid w:val="00EE133E"/>
    <w:rsid w:val="00EE48DA"/>
    <w:rsid w:val="00EE5E8A"/>
    <w:rsid w:val="00EE6651"/>
    <w:rsid w:val="00EE6DEF"/>
    <w:rsid w:val="00EE703E"/>
    <w:rsid w:val="00EF2BF8"/>
    <w:rsid w:val="00EF4B38"/>
    <w:rsid w:val="00EF67AC"/>
    <w:rsid w:val="00EF726B"/>
    <w:rsid w:val="00F00A3F"/>
    <w:rsid w:val="00F01672"/>
    <w:rsid w:val="00F07A77"/>
    <w:rsid w:val="00F107FE"/>
    <w:rsid w:val="00F11E80"/>
    <w:rsid w:val="00F151F6"/>
    <w:rsid w:val="00F15524"/>
    <w:rsid w:val="00F16A37"/>
    <w:rsid w:val="00F16ECF"/>
    <w:rsid w:val="00F22D58"/>
    <w:rsid w:val="00F26472"/>
    <w:rsid w:val="00F30AAC"/>
    <w:rsid w:val="00F31823"/>
    <w:rsid w:val="00F32709"/>
    <w:rsid w:val="00F42FEF"/>
    <w:rsid w:val="00F44027"/>
    <w:rsid w:val="00F448F0"/>
    <w:rsid w:val="00F47859"/>
    <w:rsid w:val="00F5141E"/>
    <w:rsid w:val="00F51CD5"/>
    <w:rsid w:val="00F5466D"/>
    <w:rsid w:val="00F54AE2"/>
    <w:rsid w:val="00F5558D"/>
    <w:rsid w:val="00F66C5F"/>
    <w:rsid w:val="00F66E2D"/>
    <w:rsid w:val="00F7487A"/>
    <w:rsid w:val="00F76299"/>
    <w:rsid w:val="00F76508"/>
    <w:rsid w:val="00F76B06"/>
    <w:rsid w:val="00F7792C"/>
    <w:rsid w:val="00F80651"/>
    <w:rsid w:val="00F81C4B"/>
    <w:rsid w:val="00F9307B"/>
    <w:rsid w:val="00F963A5"/>
    <w:rsid w:val="00FA081F"/>
    <w:rsid w:val="00FA389A"/>
    <w:rsid w:val="00FA441A"/>
    <w:rsid w:val="00FA567C"/>
    <w:rsid w:val="00FA635D"/>
    <w:rsid w:val="00FA6EE2"/>
    <w:rsid w:val="00FA74FB"/>
    <w:rsid w:val="00FB0CDB"/>
    <w:rsid w:val="00FB32A9"/>
    <w:rsid w:val="00FB4986"/>
    <w:rsid w:val="00FB5281"/>
    <w:rsid w:val="00FB705C"/>
    <w:rsid w:val="00FB7063"/>
    <w:rsid w:val="00FC401D"/>
    <w:rsid w:val="00FC6B33"/>
    <w:rsid w:val="00FC7888"/>
    <w:rsid w:val="00FD04AA"/>
    <w:rsid w:val="00FD0789"/>
    <w:rsid w:val="00FD2046"/>
    <w:rsid w:val="00FD4001"/>
    <w:rsid w:val="00FD4AA9"/>
    <w:rsid w:val="00FD4B28"/>
    <w:rsid w:val="00FD579D"/>
    <w:rsid w:val="00FD5CAD"/>
    <w:rsid w:val="00FD6156"/>
    <w:rsid w:val="00FD61DA"/>
    <w:rsid w:val="00FD7D81"/>
    <w:rsid w:val="00FE09D3"/>
    <w:rsid w:val="00FE1D6B"/>
    <w:rsid w:val="00FE28B8"/>
    <w:rsid w:val="00FE320A"/>
    <w:rsid w:val="00FE3C8D"/>
    <w:rsid w:val="00FE583A"/>
    <w:rsid w:val="00FE6080"/>
    <w:rsid w:val="00FE6259"/>
    <w:rsid w:val="00FF0562"/>
    <w:rsid w:val="00FF1586"/>
    <w:rsid w:val="00FF1C0E"/>
    <w:rsid w:val="00FF3011"/>
    <w:rsid w:val="00FF3038"/>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F80A03"/>
  <w15:chartTrackingRefBased/>
  <w15:docId w15:val="{21A73143-4DE6-4A20-812A-B8B0280B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5EB"/>
    <w:pPr>
      <w:widowControl w:val="0"/>
      <w:autoSpaceDE w:val="0"/>
      <w:autoSpaceDN w:val="0"/>
      <w:spacing w:after="0" w:line="240" w:lineRule="auto"/>
    </w:pPr>
    <w:rPr>
      <w:rFonts w:ascii="Times New Roman" w:eastAsia="Times New Roman" w:hAnsi="Times New Roman" w:cs="Times New Roman"/>
      <w:kern w:val="0"/>
      <w:lang w:val="vi-VN"/>
      <w14:ligatures w14:val="none"/>
    </w:rPr>
  </w:style>
  <w:style w:type="paragraph" w:styleId="Heading1">
    <w:name w:val="heading 1"/>
    <w:basedOn w:val="Normal"/>
    <w:link w:val="Heading1Char"/>
    <w:uiPriority w:val="9"/>
    <w:qFormat/>
    <w:rsid w:val="0015112E"/>
    <w:pPr>
      <w:numPr>
        <w:numId w:val="6"/>
      </w:numPr>
      <w:spacing w:line="360" w:lineRule="auto"/>
      <w:ind w:left="0"/>
      <w:outlineLvl w:val="0"/>
    </w:pPr>
    <w:rPr>
      <w:b/>
      <w:bCs/>
      <w:sz w:val="32"/>
      <w:szCs w:val="26"/>
      <w:u w:color="000000"/>
    </w:rPr>
  </w:style>
  <w:style w:type="paragraph" w:styleId="Heading2">
    <w:name w:val="heading 2"/>
    <w:basedOn w:val="Normal"/>
    <w:next w:val="Normal"/>
    <w:link w:val="Heading2Char"/>
    <w:uiPriority w:val="9"/>
    <w:unhideWhenUsed/>
    <w:qFormat/>
    <w:rsid w:val="0015112E"/>
    <w:pPr>
      <w:keepNext/>
      <w:keepLines/>
      <w:numPr>
        <w:ilvl w:val="1"/>
        <w:numId w:val="6"/>
      </w:numPr>
      <w:spacing w:line="36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5112E"/>
    <w:pPr>
      <w:keepNext/>
      <w:keepLines/>
      <w:numPr>
        <w:ilvl w:val="2"/>
        <w:numId w:val="6"/>
      </w:numPr>
      <w:spacing w:line="360" w:lineRule="auto"/>
      <w:contextualSpacing/>
      <w:outlineLvl w:val="2"/>
    </w:pPr>
    <w:rPr>
      <w:rFonts w:eastAsiaTheme="majorEastAsia" w:cstheme="majorBidi"/>
      <w:b/>
      <w:i/>
      <w:sz w:val="28"/>
      <w:szCs w:val="24"/>
    </w:rPr>
  </w:style>
  <w:style w:type="paragraph" w:styleId="Heading4">
    <w:name w:val="heading 4"/>
    <w:basedOn w:val="Normal"/>
    <w:next w:val="Normal"/>
    <w:link w:val="Heading4Char"/>
    <w:uiPriority w:val="9"/>
    <w:unhideWhenUsed/>
    <w:qFormat/>
    <w:rsid w:val="00A75972"/>
    <w:pPr>
      <w:keepNext/>
      <w:keepLines/>
      <w:numPr>
        <w:ilvl w:val="3"/>
        <w:numId w:val="6"/>
      </w:numPr>
      <w:spacing w:line="360" w:lineRule="auto"/>
      <w:outlineLvl w:val="3"/>
    </w:pPr>
    <w:rPr>
      <w:rFonts w:eastAsiaTheme="majorEastAsia" w:cstheme="majorBidi"/>
      <w:iCs/>
      <w:sz w:val="28"/>
    </w:rPr>
  </w:style>
  <w:style w:type="paragraph" w:styleId="Heading5">
    <w:name w:val="heading 5"/>
    <w:basedOn w:val="Normal"/>
    <w:next w:val="Normal"/>
    <w:link w:val="Heading5Char"/>
    <w:uiPriority w:val="9"/>
    <w:semiHidden/>
    <w:unhideWhenUsed/>
    <w:qFormat/>
    <w:rsid w:val="00D41B8D"/>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B8D"/>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B8D"/>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B8D"/>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B8D"/>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12E"/>
    <w:rPr>
      <w:rFonts w:ascii="Times New Roman" w:eastAsia="Times New Roman" w:hAnsi="Times New Roman" w:cs="Times New Roman"/>
      <w:b/>
      <w:bCs/>
      <w:kern w:val="0"/>
      <w:sz w:val="32"/>
      <w:szCs w:val="26"/>
      <w:u w:color="000000"/>
      <w:lang w:val="vi"/>
      <w14:ligatures w14:val="none"/>
    </w:rPr>
  </w:style>
  <w:style w:type="paragraph" w:styleId="BodyText">
    <w:name w:val="Body Text"/>
    <w:basedOn w:val="Normal"/>
    <w:link w:val="BodyTextChar"/>
    <w:uiPriority w:val="1"/>
    <w:qFormat/>
    <w:rsid w:val="003705EB"/>
    <w:rPr>
      <w:sz w:val="24"/>
      <w:szCs w:val="24"/>
    </w:rPr>
  </w:style>
  <w:style w:type="character" w:customStyle="1" w:styleId="BodyTextChar">
    <w:name w:val="Body Text Char"/>
    <w:basedOn w:val="DefaultParagraphFont"/>
    <w:link w:val="BodyText"/>
    <w:uiPriority w:val="1"/>
    <w:rsid w:val="003705EB"/>
    <w:rPr>
      <w:rFonts w:ascii="Times New Roman" w:eastAsia="Times New Roman" w:hAnsi="Times New Roman" w:cs="Times New Roman"/>
      <w:kern w:val="0"/>
      <w:sz w:val="24"/>
      <w:szCs w:val="24"/>
      <w:lang w:val="vi"/>
      <w14:ligatures w14:val="none"/>
    </w:rPr>
  </w:style>
  <w:style w:type="paragraph" w:customStyle="1" w:styleId="TOCTITLE">
    <w:name w:val="TOC TITLE"/>
    <w:basedOn w:val="Normal"/>
    <w:rsid w:val="003705EB"/>
    <w:pPr>
      <w:widowControl/>
      <w:overflowPunct w:val="0"/>
      <w:adjustRightInd w:val="0"/>
      <w:spacing w:before="480" w:after="480" w:line="360" w:lineRule="auto"/>
      <w:jc w:val="center"/>
      <w:textAlignment w:val="baseline"/>
    </w:pPr>
    <w:rPr>
      <w:rFonts w:ascii="Arial" w:hAnsi="Arial" w:cs="Arial"/>
      <w:b/>
      <w:bCs/>
      <w:sz w:val="18"/>
      <w:szCs w:val="18"/>
      <w:lang w:val="en-US"/>
    </w:rPr>
  </w:style>
  <w:style w:type="paragraph" w:styleId="TOC1">
    <w:name w:val="toc 1"/>
    <w:basedOn w:val="Normal"/>
    <w:next w:val="Normal"/>
    <w:autoRedefine/>
    <w:uiPriority w:val="39"/>
    <w:rsid w:val="003705EB"/>
    <w:pPr>
      <w:spacing w:before="120" w:after="120"/>
    </w:pPr>
    <w:rPr>
      <w:rFonts w:asciiTheme="minorHAnsi" w:hAnsiTheme="minorHAnsi" w:cstheme="minorHAnsi"/>
      <w:b/>
      <w:bCs/>
      <w:caps/>
      <w:sz w:val="20"/>
      <w:szCs w:val="24"/>
    </w:rPr>
  </w:style>
  <w:style w:type="paragraph" w:customStyle="1" w:styleId="Paragraph">
    <w:name w:val="Paragraph"/>
    <w:basedOn w:val="Normal"/>
    <w:rsid w:val="003705EB"/>
    <w:pPr>
      <w:widowControl/>
      <w:overflowPunct w:val="0"/>
      <w:adjustRightInd w:val="0"/>
      <w:spacing w:after="200" w:line="360" w:lineRule="auto"/>
      <w:jc w:val="both"/>
      <w:textAlignment w:val="baseline"/>
    </w:pPr>
    <w:rPr>
      <w:sz w:val="18"/>
      <w:szCs w:val="18"/>
      <w:lang w:val="en-US"/>
    </w:rPr>
  </w:style>
  <w:style w:type="table" w:styleId="TableGrid">
    <w:name w:val="Table Grid"/>
    <w:basedOn w:val="TableNormal"/>
    <w:uiPriority w:val="39"/>
    <w:qFormat/>
    <w:rsid w:val="003705EB"/>
    <w:pPr>
      <w:widowControl w:val="0"/>
      <w:autoSpaceDE w:val="0"/>
      <w:autoSpaceDN w:val="0"/>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qFormat/>
    <w:rsid w:val="0015112E"/>
    <w:rPr>
      <w:rFonts w:ascii="Times New Roman" w:eastAsiaTheme="majorEastAsia" w:hAnsi="Times New Roman" w:cstheme="majorBidi"/>
      <w:b/>
      <w:kern w:val="0"/>
      <w:sz w:val="28"/>
      <w:szCs w:val="26"/>
      <w:lang w:val="vi"/>
      <w14:ligatures w14:val="none"/>
    </w:rPr>
  </w:style>
  <w:style w:type="paragraph" w:styleId="TOCHeading">
    <w:name w:val="TOC Heading"/>
    <w:basedOn w:val="Heading1"/>
    <w:next w:val="Normal"/>
    <w:uiPriority w:val="39"/>
    <w:unhideWhenUsed/>
    <w:qFormat/>
    <w:rsid w:val="00D41B8D"/>
    <w:pPr>
      <w:keepNext/>
      <w:keepLines/>
      <w:widowControl/>
      <w:autoSpaceDE/>
      <w:autoSpaceDN/>
      <w:spacing w:before="240" w:line="259" w:lineRule="auto"/>
      <w:outlineLvl w:val="9"/>
    </w:pPr>
    <w:rPr>
      <w:rFonts w:asciiTheme="majorHAnsi" w:eastAsiaTheme="majorEastAsia" w:hAnsiTheme="majorHAnsi" w:cstheme="majorBidi"/>
      <w:b w:val="0"/>
      <w:bCs w:val="0"/>
      <w:color w:val="2F5496" w:themeColor="accent1" w:themeShade="BF"/>
      <w:szCs w:val="32"/>
      <w:lang w:val="en-US"/>
    </w:rPr>
  </w:style>
  <w:style w:type="character" w:styleId="Hyperlink">
    <w:name w:val="Hyperlink"/>
    <w:basedOn w:val="DefaultParagraphFont"/>
    <w:uiPriority w:val="99"/>
    <w:unhideWhenUsed/>
    <w:rsid w:val="00D41B8D"/>
    <w:rPr>
      <w:color w:val="0563C1" w:themeColor="hyperlink"/>
      <w:u w:val="single"/>
    </w:rPr>
  </w:style>
  <w:style w:type="paragraph" w:styleId="Caption">
    <w:name w:val="caption"/>
    <w:basedOn w:val="Normal"/>
    <w:next w:val="Normal"/>
    <w:uiPriority w:val="35"/>
    <w:unhideWhenUsed/>
    <w:qFormat/>
    <w:rsid w:val="00FE28B8"/>
    <w:pPr>
      <w:spacing w:before="120" w:after="200"/>
    </w:pPr>
    <w:rPr>
      <w:iCs/>
      <w:sz w:val="26"/>
      <w:szCs w:val="18"/>
    </w:rPr>
  </w:style>
  <w:style w:type="paragraph" w:customStyle="1" w:styleId="Chng">
    <w:name w:val="Chương"/>
    <w:basedOn w:val="Normal"/>
    <w:link w:val="ChngChar"/>
    <w:qFormat/>
    <w:rsid w:val="00D41B8D"/>
    <w:pPr>
      <w:widowControl/>
      <w:tabs>
        <w:tab w:val="center" w:pos="6379"/>
      </w:tabs>
      <w:autoSpaceDE/>
      <w:autoSpaceDN/>
      <w:spacing w:line="360" w:lineRule="auto"/>
      <w:outlineLvl w:val="0"/>
    </w:pPr>
    <w:rPr>
      <w:b/>
      <w:color w:val="000000" w:themeColor="text1"/>
      <w:sz w:val="32"/>
      <w:szCs w:val="32"/>
      <w:lang w:val="en-US"/>
    </w:rPr>
  </w:style>
  <w:style w:type="character" w:customStyle="1" w:styleId="ChngChar">
    <w:name w:val="Chương Char"/>
    <w:basedOn w:val="DefaultParagraphFont"/>
    <w:link w:val="Chng"/>
    <w:rsid w:val="00D41B8D"/>
    <w:rPr>
      <w:rFonts w:ascii="Times New Roman" w:eastAsia="Times New Roman" w:hAnsi="Times New Roman" w:cs="Times New Roman"/>
      <w:b/>
      <w:color w:val="000000" w:themeColor="text1"/>
      <w:kern w:val="0"/>
      <w:sz w:val="32"/>
      <w:szCs w:val="32"/>
      <w14:ligatures w14:val="none"/>
    </w:rPr>
  </w:style>
  <w:style w:type="character" w:customStyle="1" w:styleId="Heading3Char">
    <w:name w:val="Heading 3 Char"/>
    <w:basedOn w:val="DefaultParagraphFont"/>
    <w:link w:val="Heading3"/>
    <w:uiPriority w:val="9"/>
    <w:rsid w:val="0015112E"/>
    <w:rPr>
      <w:rFonts w:ascii="Times New Roman" w:eastAsiaTheme="majorEastAsia" w:hAnsi="Times New Roman" w:cstheme="majorBidi"/>
      <w:b/>
      <w:i/>
      <w:kern w:val="0"/>
      <w:sz w:val="28"/>
      <w:szCs w:val="24"/>
      <w:lang w:val="vi"/>
      <w14:ligatures w14:val="none"/>
    </w:rPr>
  </w:style>
  <w:style w:type="character" w:customStyle="1" w:styleId="Heading4Char">
    <w:name w:val="Heading 4 Char"/>
    <w:basedOn w:val="DefaultParagraphFont"/>
    <w:link w:val="Heading4"/>
    <w:uiPriority w:val="9"/>
    <w:qFormat/>
    <w:rsid w:val="00A75972"/>
    <w:rPr>
      <w:rFonts w:ascii="Times New Roman" w:eastAsiaTheme="majorEastAsia" w:hAnsi="Times New Roman" w:cstheme="majorBidi"/>
      <w:iCs/>
      <w:kern w:val="0"/>
      <w:sz w:val="28"/>
      <w:lang w:val="vi"/>
      <w14:ligatures w14:val="none"/>
    </w:rPr>
  </w:style>
  <w:style w:type="character" w:customStyle="1" w:styleId="Heading5Char">
    <w:name w:val="Heading 5 Char"/>
    <w:basedOn w:val="DefaultParagraphFont"/>
    <w:link w:val="Heading5"/>
    <w:uiPriority w:val="9"/>
    <w:semiHidden/>
    <w:rsid w:val="00D41B8D"/>
    <w:rPr>
      <w:rFonts w:asciiTheme="majorHAnsi" w:eastAsiaTheme="majorEastAsia" w:hAnsiTheme="majorHAnsi" w:cstheme="majorBidi"/>
      <w:color w:val="2F5496" w:themeColor="accent1" w:themeShade="BF"/>
      <w:kern w:val="0"/>
      <w:lang w:val="vi"/>
      <w14:ligatures w14:val="none"/>
    </w:rPr>
  </w:style>
  <w:style w:type="character" w:customStyle="1" w:styleId="Heading6Char">
    <w:name w:val="Heading 6 Char"/>
    <w:basedOn w:val="DefaultParagraphFont"/>
    <w:link w:val="Heading6"/>
    <w:uiPriority w:val="9"/>
    <w:semiHidden/>
    <w:rsid w:val="00D41B8D"/>
    <w:rPr>
      <w:rFonts w:asciiTheme="majorHAnsi" w:eastAsiaTheme="majorEastAsia" w:hAnsiTheme="majorHAnsi" w:cstheme="majorBidi"/>
      <w:color w:val="1F3763" w:themeColor="accent1" w:themeShade="7F"/>
      <w:kern w:val="0"/>
      <w:lang w:val="vi"/>
      <w14:ligatures w14:val="none"/>
    </w:rPr>
  </w:style>
  <w:style w:type="character" w:customStyle="1" w:styleId="Heading7Char">
    <w:name w:val="Heading 7 Char"/>
    <w:basedOn w:val="DefaultParagraphFont"/>
    <w:link w:val="Heading7"/>
    <w:uiPriority w:val="9"/>
    <w:semiHidden/>
    <w:rsid w:val="00D41B8D"/>
    <w:rPr>
      <w:rFonts w:asciiTheme="majorHAnsi" w:eastAsiaTheme="majorEastAsia" w:hAnsiTheme="majorHAnsi" w:cstheme="majorBidi"/>
      <w:i/>
      <w:iCs/>
      <w:color w:val="1F3763" w:themeColor="accent1" w:themeShade="7F"/>
      <w:kern w:val="0"/>
      <w:lang w:val="vi"/>
      <w14:ligatures w14:val="none"/>
    </w:rPr>
  </w:style>
  <w:style w:type="character" w:customStyle="1" w:styleId="Heading8Char">
    <w:name w:val="Heading 8 Char"/>
    <w:basedOn w:val="DefaultParagraphFont"/>
    <w:link w:val="Heading8"/>
    <w:uiPriority w:val="9"/>
    <w:semiHidden/>
    <w:rsid w:val="00D41B8D"/>
    <w:rPr>
      <w:rFonts w:asciiTheme="majorHAnsi" w:eastAsiaTheme="majorEastAsia" w:hAnsiTheme="majorHAnsi" w:cstheme="majorBidi"/>
      <w:color w:val="272727" w:themeColor="text1" w:themeTint="D8"/>
      <w:kern w:val="0"/>
      <w:sz w:val="21"/>
      <w:szCs w:val="21"/>
      <w:lang w:val="vi"/>
      <w14:ligatures w14:val="none"/>
    </w:rPr>
  </w:style>
  <w:style w:type="character" w:customStyle="1" w:styleId="Heading9Char">
    <w:name w:val="Heading 9 Char"/>
    <w:basedOn w:val="DefaultParagraphFont"/>
    <w:link w:val="Heading9"/>
    <w:uiPriority w:val="9"/>
    <w:semiHidden/>
    <w:rsid w:val="00D41B8D"/>
    <w:rPr>
      <w:rFonts w:asciiTheme="majorHAnsi" w:eastAsiaTheme="majorEastAsia" w:hAnsiTheme="majorHAnsi" w:cstheme="majorBidi"/>
      <w:i/>
      <w:iCs/>
      <w:color w:val="272727" w:themeColor="text1" w:themeTint="D8"/>
      <w:kern w:val="0"/>
      <w:sz w:val="21"/>
      <w:szCs w:val="21"/>
      <w:lang w:val="vi"/>
      <w14:ligatures w14:val="none"/>
    </w:rPr>
  </w:style>
  <w:style w:type="paragraph" w:customStyle="1" w:styleId="Nidungvnbn">
    <w:name w:val="Nội dung văn bản"/>
    <w:basedOn w:val="Normal"/>
    <w:link w:val="NidungvnbnChar"/>
    <w:qFormat/>
    <w:rsid w:val="00D41B8D"/>
    <w:pPr>
      <w:widowControl/>
      <w:autoSpaceDE/>
      <w:autoSpaceDN/>
      <w:spacing w:line="360" w:lineRule="auto"/>
      <w:ind w:firstLine="720"/>
      <w:jc w:val="both"/>
    </w:pPr>
    <w:rPr>
      <w:sz w:val="26"/>
      <w:szCs w:val="26"/>
      <w:lang w:val="en-US"/>
    </w:rPr>
  </w:style>
  <w:style w:type="character" w:customStyle="1" w:styleId="NidungvnbnChar">
    <w:name w:val="Nội dung văn bản Char"/>
    <w:basedOn w:val="DefaultParagraphFont"/>
    <w:link w:val="Nidungvnbn"/>
    <w:qFormat/>
    <w:rsid w:val="00D41B8D"/>
    <w:rPr>
      <w:rFonts w:ascii="Times New Roman" w:eastAsia="Times New Roman" w:hAnsi="Times New Roman" w:cs="Times New Roman"/>
      <w:kern w:val="0"/>
      <w:sz w:val="26"/>
      <w:szCs w:val="26"/>
      <w14:ligatures w14:val="none"/>
    </w:rPr>
  </w:style>
  <w:style w:type="paragraph" w:customStyle="1" w:styleId="Tiumccp1">
    <w:name w:val="Tiểu mục cấp 1"/>
    <w:basedOn w:val="Normal"/>
    <w:link w:val="Tiumccp1Char"/>
    <w:qFormat/>
    <w:rsid w:val="0015112E"/>
    <w:pPr>
      <w:widowControl/>
      <w:tabs>
        <w:tab w:val="center" w:pos="6379"/>
      </w:tabs>
      <w:autoSpaceDE/>
      <w:autoSpaceDN/>
      <w:spacing w:line="360" w:lineRule="auto"/>
      <w:outlineLvl w:val="1"/>
    </w:pPr>
    <w:rPr>
      <w:b/>
      <w:sz w:val="28"/>
      <w:szCs w:val="28"/>
      <w:lang w:val="en-US"/>
    </w:rPr>
  </w:style>
  <w:style w:type="character" w:customStyle="1" w:styleId="Tiumccp1Char">
    <w:name w:val="Tiểu mục cấp 1 Char"/>
    <w:basedOn w:val="DefaultParagraphFont"/>
    <w:link w:val="Tiumccp1"/>
    <w:rsid w:val="0015112E"/>
    <w:rPr>
      <w:rFonts w:ascii="Times New Roman" w:eastAsia="Times New Roman" w:hAnsi="Times New Roman" w:cs="Times New Roman"/>
      <w:b/>
      <w:kern w:val="0"/>
      <w:sz w:val="28"/>
      <w:szCs w:val="28"/>
      <w14:ligatures w14:val="none"/>
    </w:rPr>
  </w:style>
  <w:style w:type="paragraph" w:customStyle="1" w:styleId="Tiumccp2">
    <w:name w:val="Tiểu mục cấp 2"/>
    <w:basedOn w:val="Normal"/>
    <w:link w:val="Tiumccp2Char"/>
    <w:qFormat/>
    <w:rsid w:val="0015112E"/>
    <w:pPr>
      <w:widowControl/>
      <w:tabs>
        <w:tab w:val="center" w:pos="6379"/>
      </w:tabs>
      <w:autoSpaceDE/>
      <w:autoSpaceDN/>
      <w:spacing w:line="360" w:lineRule="auto"/>
      <w:outlineLvl w:val="2"/>
    </w:pPr>
    <w:rPr>
      <w:b/>
      <w:i/>
      <w:sz w:val="28"/>
      <w:szCs w:val="26"/>
      <w:lang w:val="en-US"/>
    </w:rPr>
  </w:style>
  <w:style w:type="character" w:customStyle="1" w:styleId="Tiumccp2Char">
    <w:name w:val="Tiểu mục cấp 2 Char"/>
    <w:basedOn w:val="DefaultParagraphFont"/>
    <w:link w:val="Tiumccp2"/>
    <w:rsid w:val="0015112E"/>
    <w:rPr>
      <w:rFonts w:ascii="Times New Roman" w:eastAsia="Times New Roman" w:hAnsi="Times New Roman" w:cs="Times New Roman"/>
      <w:b/>
      <w:i/>
      <w:kern w:val="0"/>
      <w:sz w:val="28"/>
      <w:szCs w:val="26"/>
      <w14:ligatures w14:val="none"/>
    </w:rPr>
  </w:style>
  <w:style w:type="character" w:customStyle="1" w:styleId="notion-enable-hover">
    <w:name w:val="notion-enable-hover"/>
    <w:basedOn w:val="DefaultParagraphFont"/>
    <w:rsid w:val="0015112E"/>
  </w:style>
  <w:style w:type="paragraph" w:styleId="TOC2">
    <w:name w:val="toc 2"/>
    <w:basedOn w:val="Normal"/>
    <w:next w:val="Normal"/>
    <w:autoRedefine/>
    <w:uiPriority w:val="39"/>
    <w:unhideWhenUsed/>
    <w:rsid w:val="0092253A"/>
    <w:pPr>
      <w:ind w:left="220"/>
    </w:pPr>
    <w:rPr>
      <w:rFonts w:asciiTheme="minorHAnsi" w:hAnsiTheme="minorHAnsi" w:cstheme="minorHAnsi"/>
      <w:smallCaps/>
      <w:sz w:val="20"/>
      <w:szCs w:val="24"/>
    </w:rPr>
  </w:style>
  <w:style w:type="paragraph" w:styleId="TOC3">
    <w:name w:val="toc 3"/>
    <w:basedOn w:val="Normal"/>
    <w:next w:val="Normal"/>
    <w:autoRedefine/>
    <w:uiPriority w:val="39"/>
    <w:unhideWhenUsed/>
    <w:rsid w:val="0092253A"/>
    <w:pPr>
      <w:ind w:left="440"/>
    </w:pPr>
    <w:rPr>
      <w:rFonts w:asciiTheme="minorHAnsi" w:hAnsiTheme="minorHAnsi" w:cstheme="minorHAnsi"/>
      <w:i/>
      <w:iCs/>
      <w:sz w:val="20"/>
      <w:szCs w:val="24"/>
    </w:rPr>
  </w:style>
  <w:style w:type="paragraph" w:styleId="TOC4">
    <w:name w:val="toc 4"/>
    <w:basedOn w:val="Normal"/>
    <w:next w:val="Normal"/>
    <w:autoRedefine/>
    <w:uiPriority w:val="39"/>
    <w:unhideWhenUsed/>
    <w:qFormat/>
    <w:rsid w:val="00616411"/>
    <w:pPr>
      <w:ind w:left="660"/>
    </w:pPr>
    <w:rPr>
      <w:rFonts w:asciiTheme="minorHAnsi" w:hAnsiTheme="minorHAnsi" w:cstheme="minorHAnsi"/>
      <w:sz w:val="18"/>
      <w:szCs w:val="21"/>
    </w:rPr>
  </w:style>
  <w:style w:type="paragraph" w:styleId="TOC5">
    <w:name w:val="toc 5"/>
    <w:basedOn w:val="Normal"/>
    <w:next w:val="Normal"/>
    <w:autoRedefine/>
    <w:uiPriority w:val="39"/>
    <w:unhideWhenUsed/>
    <w:rsid w:val="00616411"/>
    <w:pPr>
      <w:ind w:left="880"/>
    </w:pPr>
    <w:rPr>
      <w:rFonts w:asciiTheme="minorHAnsi" w:hAnsiTheme="minorHAnsi" w:cstheme="minorHAnsi"/>
      <w:sz w:val="18"/>
      <w:szCs w:val="21"/>
    </w:rPr>
  </w:style>
  <w:style w:type="paragraph" w:styleId="TOC6">
    <w:name w:val="toc 6"/>
    <w:basedOn w:val="Normal"/>
    <w:next w:val="Normal"/>
    <w:autoRedefine/>
    <w:uiPriority w:val="39"/>
    <w:unhideWhenUsed/>
    <w:rsid w:val="00616411"/>
    <w:pPr>
      <w:ind w:left="1100"/>
    </w:pPr>
    <w:rPr>
      <w:rFonts w:asciiTheme="minorHAnsi" w:hAnsiTheme="minorHAnsi" w:cstheme="minorHAnsi"/>
      <w:sz w:val="18"/>
      <w:szCs w:val="21"/>
    </w:rPr>
  </w:style>
  <w:style w:type="paragraph" w:styleId="TOC7">
    <w:name w:val="toc 7"/>
    <w:basedOn w:val="Normal"/>
    <w:next w:val="Normal"/>
    <w:autoRedefine/>
    <w:uiPriority w:val="39"/>
    <w:unhideWhenUsed/>
    <w:rsid w:val="00616411"/>
    <w:pPr>
      <w:ind w:left="1320"/>
    </w:pPr>
    <w:rPr>
      <w:rFonts w:asciiTheme="minorHAnsi" w:hAnsiTheme="minorHAnsi" w:cstheme="minorHAnsi"/>
      <w:sz w:val="18"/>
      <w:szCs w:val="21"/>
    </w:rPr>
  </w:style>
  <w:style w:type="paragraph" w:styleId="TOC8">
    <w:name w:val="toc 8"/>
    <w:basedOn w:val="Normal"/>
    <w:next w:val="Normal"/>
    <w:autoRedefine/>
    <w:uiPriority w:val="39"/>
    <w:unhideWhenUsed/>
    <w:rsid w:val="00616411"/>
    <w:pPr>
      <w:ind w:left="1540"/>
    </w:pPr>
    <w:rPr>
      <w:rFonts w:asciiTheme="minorHAnsi" w:hAnsiTheme="minorHAnsi" w:cstheme="minorHAnsi"/>
      <w:sz w:val="18"/>
      <w:szCs w:val="21"/>
    </w:rPr>
  </w:style>
  <w:style w:type="paragraph" w:styleId="TOC9">
    <w:name w:val="toc 9"/>
    <w:basedOn w:val="Normal"/>
    <w:next w:val="Normal"/>
    <w:autoRedefine/>
    <w:uiPriority w:val="39"/>
    <w:unhideWhenUsed/>
    <w:rsid w:val="00616411"/>
    <w:pPr>
      <w:ind w:left="1760"/>
    </w:pPr>
    <w:rPr>
      <w:rFonts w:asciiTheme="minorHAnsi" w:hAnsiTheme="minorHAnsi" w:cstheme="minorHAnsi"/>
      <w:sz w:val="18"/>
      <w:szCs w:val="21"/>
    </w:rPr>
  </w:style>
  <w:style w:type="paragraph" w:styleId="ListParagraph">
    <w:name w:val="List Paragraph"/>
    <w:basedOn w:val="Normal"/>
    <w:uiPriority w:val="34"/>
    <w:qFormat/>
    <w:rsid w:val="00E84231"/>
    <w:pPr>
      <w:ind w:left="720"/>
      <w:contextualSpacing/>
    </w:pPr>
  </w:style>
  <w:style w:type="paragraph" w:styleId="TableofFigures">
    <w:name w:val="table of figures"/>
    <w:basedOn w:val="Normal"/>
    <w:next w:val="Normal"/>
    <w:uiPriority w:val="99"/>
    <w:unhideWhenUsed/>
    <w:rsid w:val="004A68DF"/>
  </w:style>
  <w:style w:type="paragraph" w:styleId="Bibliography">
    <w:name w:val="Bibliography"/>
    <w:basedOn w:val="Normal"/>
    <w:next w:val="Normal"/>
    <w:uiPriority w:val="37"/>
    <w:unhideWhenUsed/>
    <w:rsid w:val="0025707B"/>
    <w:pPr>
      <w:spacing w:after="240"/>
      <w:ind w:left="720" w:hanging="720"/>
    </w:pPr>
  </w:style>
  <w:style w:type="paragraph" w:styleId="Header">
    <w:name w:val="header"/>
    <w:basedOn w:val="Normal"/>
    <w:link w:val="HeaderChar"/>
    <w:uiPriority w:val="99"/>
    <w:unhideWhenUsed/>
    <w:rsid w:val="003B015B"/>
    <w:pPr>
      <w:tabs>
        <w:tab w:val="center" w:pos="4680"/>
        <w:tab w:val="right" w:pos="9360"/>
      </w:tabs>
    </w:pPr>
  </w:style>
  <w:style w:type="character" w:customStyle="1" w:styleId="HeaderChar">
    <w:name w:val="Header Char"/>
    <w:basedOn w:val="DefaultParagraphFont"/>
    <w:link w:val="Header"/>
    <w:uiPriority w:val="99"/>
    <w:rsid w:val="003B015B"/>
    <w:rPr>
      <w:rFonts w:ascii="Times New Roman" w:eastAsia="Times New Roman" w:hAnsi="Times New Roman" w:cs="Times New Roman"/>
      <w:kern w:val="0"/>
      <w:lang w:val="vi"/>
      <w14:ligatures w14:val="none"/>
    </w:rPr>
  </w:style>
  <w:style w:type="paragraph" w:styleId="Footer">
    <w:name w:val="footer"/>
    <w:basedOn w:val="Normal"/>
    <w:link w:val="FooterChar"/>
    <w:uiPriority w:val="99"/>
    <w:unhideWhenUsed/>
    <w:rsid w:val="003B015B"/>
    <w:pPr>
      <w:tabs>
        <w:tab w:val="center" w:pos="4680"/>
        <w:tab w:val="right" w:pos="9360"/>
      </w:tabs>
    </w:pPr>
  </w:style>
  <w:style w:type="character" w:customStyle="1" w:styleId="FooterChar">
    <w:name w:val="Footer Char"/>
    <w:basedOn w:val="DefaultParagraphFont"/>
    <w:link w:val="Footer"/>
    <w:uiPriority w:val="99"/>
    <w:rsid w:val="003B015B"/>
    <w:rPr>
      <w:rFonts w:ascii="Times New Roman" w:eastAsia="Times New Roman" w:hAnsi="Times New Roman" w:cs="Times New Roman"/>
      <w:kern w:val="0"/>
      <w:lang w:val="v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9929686">
      <w:bodyDiv w:val="1"/>
      <w:marLeft w:val="0"/>
      <w:marRight w:val="0"/>
      <w:marTop w:val="0"/>
      <w:marBottom w:val="0"/>
      <w:divBdr>
        <w:top w:val="none" w:sz="0" w:space="0" w:color="auto"/>
        <w:left w:val="none" w:sz="0" w:space="0" w:color="auto"/>
        <w:bottom w:val="none" w:sz="0" w:space="0" w:color="auto"/>
        <w:right w:val="none" w:sz="0" w:space="0" w:color="auto"/>
      </w:divBdr>
    </w:div>
    <w:div w:id="1037897083">
      <w:bodyDiv w:val="1"/>
      <w:marLeft w:val="0"/>
      <w:marRight w:val="0"/>
      <w:marTop w:val="0"/>
      <w:marBottom w:val="0"/>
      <w:divBdr>
        <w:top w:val="none" w:sz="0" w:space="0" w:color="auto"/>
        <w:left w:val="none" w:sz="0" w:space="0" w:color="auto"/>
        <w:bottom w:val="none" w:sz="0" w:space="0" w:color="auto"/>
        <w:right w:val="none" w:sz="0" w:space="0" w:color="auto"/>
      </w:divBdr>
    </w:div>
    <w:div w:id="1260868733">
      <w:bodyDiv w:val="1"/>
      <w:marLeft w:val="0"/>
      <w:marRight w:val="0"/>
      <w:marTop w:val="0"/>
      <w:marBottom w:val="0"/>
      <w:divBdr>
        <w:top w:val="none" w:sz="0" w:space="0" w:color="auto"/>
        <w:left w:val="none" w:sz="0" w:space="0" w:color="auto"/>
        <w:bottom w:val="none" w:sz="0" w:space="0" w:color="auto"/>
        <w:right w:val="none" w:sz="0" w:space="0" w:color="auto"/>
      </w:divBdr>
    </w:div>
    <w:div w:id="1345130870">
      <w:bodyDiv w:val="1"/>
      <w:marLeft w:val="0"/>
      <w:marRight w:val="0"/>
      <w:marTop w:val="0"/>
      <w:marBottom w:val="0"/>
      <w:divBdr>
        <w:top w:val="none" w:sz="0" w:space="0" w:color="auto"/>
        <w:left w:val="none" w:sz="0" w:space="0" w:color="auto"/>
        <w:bottom w:val="none" w:sz="0" w:space="0" w:color="auto"/>
        <w:right w:val="none" w:sz="0" w:space="0" w:color="auto"/>
      </w:divBdr>
    </w:div>
    <w:div w:id="1519344146">
      <w:bodyDiv w:val="1"/>
      <w:marLeft w:val="0"/>
      <w:marRight w:val="0"/>
      <w:marTop w:val="0"/>
      <w:marBottom w:val="0"/>
      <w:divBdr>
        <w:top w:val="none" w:sz="0" w:space="0" w:color="auto"/>
        <w:left w:val="none" w:sz="0" w:space="0" w:color="auto"/>
        <w:bottom w:val="none" w:sz="0" w:space="0" w:color="auto"/>
        <w:right w:val="none" w:sz="0" w:space="0" w:color="auto"/>
      </w:divBdr>
    </w:div>
    <w:div w:id="1970040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04AEF-F87B-4E98-930B-38BF939CD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7</TotalTime>
  <Pages>1</Pages>
  <Words>9278</Words>
  <Characters>5288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ành Tiến</dc:creator>
  <cp:keywords/>
  <dc:description/>
  <cp:lastModifiedBy>Thành Tiến</cp:lastModifiedBy>
  <cp:revision>873</cp:revision>
  <cp:lastPrinted>2024-04-30T15:02:00Z</cp:lastPrinted>
  <dcterms:created xsi:type="dcterms:W3CDTF">2023-11-22T07:35:00Z</dcterms:created>
  <dcterms:modified xsi:type="dcterms:W3CDTF">2024-04-3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sZ2WkWd"/&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y fmtid="{D5CDD505-2E9C-101B-9397-08002B2CF9AE}" pid="4" name="GrammarlyDocumentId">
    <vt:lpwstr>a862b088f3f156c878bf71ba84f99a4a58bb32e2662562cea65b1281ac924914</vt:lpwstr>
  </property>
</Properties>
</file>